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 xml:space="preserve">Silvia </w:t>
      </w:r>
      <w:proofErr w:type="spellStart"/>
      <w:r w:rsidR="00B17F96" w:rsidRPr="00CC2579">
        <w:rPr>
          <w:rFonts w:ascii="Cambria Math" w:hAnsi="Cambria Math"/>
          <w:color w:val="000000"/>
          <w:sz w:val="34"/>
          <w:szCs w:val="34"/>
        </w:rPr>
        <w:t>Caldararu</w:t>
      </w:r>
      <w:proofErr w:type="spellEnd"/>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 xml:space="preserve">using the </w:t>
      </w:r>
      <w:proofErr w:type="spellStart"/>
      <w:r w:rsidR="00377851" w:rsidRPr="00CC2579">
        <w:rPr>
          <w:rFonts w:ascii="Cambria Math" w:hAnsi="Cambria Math"/>
        </w:rPr>
        <w:t>NextJS</w:t>
      </w:r>
      <w:proofErr w:type="spellEnd"/>
      <w:r w:rsidR="00377851" w:rsidRPr="00CC2579">
        <w:rPr>
          <w:rFonts w:ascii="Cambria Math" w:hAnsi="Cambria Math"/>
        </w:rPr>
        <w:t xml:space="preserve">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71533C05" w14:textId="30E85B53" w:rsidR="004E6F3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2568949" w:history="1">
        <w:r w:rsidR="004E6F3B" w:rsidRPr="00E96F1D">
          <w:rPr>
            <w:rStyle w:val="Hyperlink"/>
            <w:rFonts w:ascii="Cambria Math" w:hAnsi="Cambria Math"/>
            <w:noProof/>
          </w:rPr>
          <w:t>1</w:t>
        </w:r>
        <w:r w:rsidR="004E6F3B">
          <w:rPr>
            <w:rFonts w:eastAsiaTheme="minorEastAsia"/>
            <w:noProof/>
            <w:sz w:val="22"/>
            <w:szCs w:val="22"/>
            <w:lang w:val="en-US"/>
          </w:rPr>
          <w:tab/>
        </w:r>
        <w:r w:rsidR="004E6F3B" w:rsidRPr="00E96F1D">
          <w:rPr>
            <w:rStyle w:val="Hyperlink"/>
            <w:rFonts w:ascii="Cambria Math" w:hAnsi="Cambria Math"/>
            <w:noProof/>
          </w:rPr>
          <w:t>Introduction</w:t>
        </w:r>
        <w:r w:rsidR="004E6F3B">
          <w:rPr>
            <w:noProof/>
            <w:webHidden/>
          </w:rPr>
          <w:tab/>
        </w:r>
        <w:r w:rsidR="004E6F3B">
          <w:rPr>
            <w:noProof/>
            <w:webHidden/>
          </w:rPr>
          <w:fldChar w:fldCharType="begin"/>
        </w:r>
        <w:r w:rsidR="004E6F3B">
          <w:rPr>
            <w:noProof/>
            <w:webHidden/>
          </w:rPr>
          <w:instrText xml:space="preserve"> PAGEREF _Toc172568949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1328833" w14:textId="4CBB74BA" w:rsidR="004E6F3B" w:rsidRDefault="00000000">
      <w:pPr>
        <w:pStyle w:val="TOC2"/>
        <w:tabs>
          <w:tab w:val="left" w:pos="880"/>
          <w:tab w:val="right" w:leader="dot" w:pos="9016"/>
        </w:tabs>
        <w:rPr>
          <w:rFonts w:eastAsiaTheme="minorEastAsia"/>
          <w:noProof/>
          <w:sz w:val="22"/>
          <w:szCs w:val="22"/>
          <w:lang w:val="en-US"/>
        </w:rPr>
      </w:pPr>
      <w:hyperlink w:anchor="_Toc172568950" w:history="1">
        <w:r w:rsidR="004E6F3B" w:rsidRPr="00E96F1D">
          <w:rPr>
            <w:rStyle w:val="Hyperlink"/>
            <w:rFonts w:ascii="Cambria Math" w:hAnsi="Cambria Math"/>
            <w:noProof/>
          </w:rPr>
          <w:t>1.1</w:t>
        </w:r>
        <w:r w:rsidR="004E6F3B">
          <w:rPr>
            <w:rFonts w:eastAsiaTheme="minorEastAsia"/>
            <w:noProof/>
            <w:sz w:val="22"/>
            <w:szCs w:val="22"/>
            <w:lang w:val="en-US"/>
          </w:rPr>
          <w:tab/>
        </w:r>
        <w:r w:rsidR="004E6F3B" w:rsidRPr="00E96F1D">
          <w:rPr>
            <w:rStyle w:val="Hyperlink"/>
            <w:rFonts w:ascii="Cambria Math" w:hAnsi="Cambria Math"/>
            <w:noProof/>
          </w:rPr>
          <w:t>Motivation</w:t>
        </w:r>
        <w:r w:rsidR="004E6F3B">
          <w:rPr>
            <w:noProof/>
            <w:webHidden/>
          </w:rPr>
          <w:tab/>
        </w:r>
        <w:r w:rsidR="004E6F3B">
          <w:rPr>
            <w:noProof/>
            <w:webHidden/>
          </w:rPr>
          <w:fldChar w:fldCharType="begin"/>
        </w:r>
        <w:r w:rsidR="004E6F3B">
          <w:rPr>
            <w:noProof/>
            <w:webHidden/>
          </w:rPr>
          <w:instrText xml:space="preserve"> PAGEREF _Toc172568950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A9FD416" w14:textId="6B637874" w:rsidR="004E6F3B" w:rsidRDefault="00000000">
      <w:pPr>
        <w:pStyle w:val="TOC2"/>
        <w:tabs>
          <w:tab w:val="left" w:pos="880"/>
          <w:tab w:val="right" w:leader="dot" w:pos="9016"/>
        </w:tabs>
        <w:rPr>
          <w:rFonts w:eastAsiaTheme="minorEastAsia"/>
          <w:noProof/>
          <w:sz w:val="22"/>
          <w:szCs w:val="22"/>
          <w:lang w:val="en-US"/>
        </w:rPr>
      </w:pPr>
      <w:hyperlink w:anchor="_Toc172568951" w:history="1">
        <w:r w:rsidR="004E6F3B" w:rsidRPr="00E96F1D">
          <w:rPr>
            <w:rStyle w:val="Hyperlink"/>
            <w:rFonts w:ascii="Cambria Math" w:hAnsi="Cambria Math"/>
            <w:noProof/>
          </w:rPr>
          <w:t>1.2</w:t>
        </w:r>
        <w:r w:rsidR="004E6F3B">
          <w:rPr>
            <w:rFonts w:eastAsiaTheme="minorEastAsia"/>
            <w:noProof/>
            <w:sz w:val="22"/>
            <w:szCs w:val="22"/>
            <w:lang w:val="en-US"/>
          </w:rPr>
          <w:tab/>
        </w:r>
        <w:r w:rsidR="004E6F3B" w:rsidRPr="00E96F1D">
          <w:rPr>
            <w:rStyle w:val="Hyperlink"/>
            <w:rFonts w:ascii="Cambria Math" w:hAnsi="Cambria Math"/>
            <w:noProof/>
          </w:rPr>
          <w:t>Goal</w:t>
        </w:r>
        <w:r w:rsidR="004E6F3B">
          <w:rPr>
            <w:noProof/>
            <w:webHidden/>
          </w:rPr>
          <w:tab/>
        </w:r>
        <w:r w:rsidR="004E6F3B">
          <w:rPr>
            <w:noProof/>
            <w:webHidden/>
          </w:rPr>
          <w:fldChar w:fldCharType="begin"/>
        </w:r>
        <w:r w:rsidR="004E6F3B">
          <w:rPr>
            <w:noProof/>
            <w:webHidden/>
          </w:rPr>
          <w:instrText xml:space="preserve"> PAGEREF _Toc172568951 \h </w:instrText>
        </w:r>
        <w:r w:rsidR="004E6F3B">
          <w:rPr>
            <w:noProof/>
            <w:webHidden/>
          </w:rPr>
        </w:r>
        <w:r w:rsidR="004E6F3B">
          <w:rPr>
            <w:noProof/>
            <w:webHidden/>
          </w:rPr>
          <w:fldChar w:fldCharType="separate"/>
        </w:r>
        <w:r w:rsidR="004E6F3B">
          <w:rPr>
            <w:noProof/>
            <w:webHidden/>
          </w:rPr>
          <w:t>12</w:t>
        </w:r>
        <w:r w:rsidR="004E6F3B">
          <w:rPr>
            <w:noProof/>
            <w:webHidden/>
          </w:rPr>
          <w:fldChar w:fldCharType="end"/>
        </w:r>
      </w:hyperlink>
    </w:p>
    <w:p w14:paraId="50981560" w14:textId="5E61A27A" w:rsidR="004E6F3B" w:rsidRDefault="00000000">
      <w:pPr>
        <w:pStyle w:val="TOC2"/>
        <w:tabs>
          <w:tab w:val="left" w:pos="880"/>
          <w:tab w:val="right" w:leader="dot" w:pos="9016"/>
        </w:tabs>
        <w:rPr>
          <w:rFonts w:eastAsiaTheme="minorEastAsia"/>
          <w:noProof/>
          <w:sz w:val="22"/>
          <w:szCs w:val="22"/>
          <w:lang w:val="en-US"/>
        </w:rPr>
      </w:pPr>
      <w:hyperlink w:anchor="_Toc172568952" w:history="1">
        <w:r w:rsidR="004E6F3B" w:rsidRPr="00E96F1D">
          <w:rPr>
            <w:rStyle w:val="Hyperlink"/>
            <w:rFonts w:ascii="Cambria Math" w:hAnsi="Cambria Math"/>
            <w:noProof/>
          </w:rPr>
          <w:t>1.3</w:t>
        </w:r>
        <w:r w:rsidR="004E6F3B">
          <w:rPr>
            <w:rFonts w:eastAsiaTheme="minorEastAsia"/>
            <w:noProof/>
            <w:sz w:val="22"/>
            <w:szCs w:val="22"/>
            <w:lang w:val="en-US"/>
          </w:rPr>
          <w:tab/>
        </w:r>
        <w:r w:rsidR="004E6F3B" w:rsidRPr="00E96F1D">
          <w:rPr>
            <w:rStyle w:val="Hyperlink"/>
            <w:rFonts w:ascii="Cambria Math" w:hAnsi="Cambria Math"/>
            <w:noProof/>
          </w:rPr>
          <w:t>Referencing</w:t>
        </w:r>
        <w:r w:rsidR="004E6F3B">
          <w:rPr>
            <w:noProof/>
            <w:webHidden/>
          </w:rPr>
          <w:tab/>
        </w:r>
        <w:r w:rsidR="004E6F3B">
          <w:rPr>
            <w:noProof/>
            <w:webHidden/>
          </w:rPr>
          <w:fldChar w:fldCharType="begin"/>
        </w:r>
        <w:r w:rsidR="004E6F3B">
          <w:rPr>
            <w:noProof/>
            <w:webHidden/>
          </w:rPr>
          <w:instrText xml:space="preserve"> PAGEREF _Toc172568952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7578E55B" w14:textId="59934254" w:rsidR="004E6F3B" w:rsidRDefault="00000000">
      <w:pPr>
        <w:pStyle w:val="TOC2"/>
        <w:tabs>
          <w:tab w:val="left" w:pos="880"/>
          <w:tab w:val="right" w:leader="dot" w:pos="9016"/>
        </w:tabs>
        <w:rPr>
          <w:rFonts w:eastAsiaTheme="minorEastAsia"/>
          <w:noProof/>
          <w:sz w:val="22"/>
          <w:szCs w:val="22"/>
          <w:lang w:val="en-US"/>
        </w:rPr>
      </w:pPr>
      <w:hyperlink w:anchor="_Toc172568953" w:history="1">
        <w:r w:rsidR="004E6F3B" w:rsidRPr="00E96F1D">
          <w:rPr>
            <w:rStyle w:val="Hyperlink"/>
            <w:rFonts w:ascii="Cambria Math" w:hAnsi="Cambria Math"/>
            <w:noProof/>
          </w:rPr>
          <w:t>1.4</w:t>
        </w:r>
        <w:r w:rsidR="004E6F3B">
          <w:rPr>
            <w:rFonts w:eastAsiaTheme="minorEastAsia"/>
            <w:noProof/>
            <w:sz w:val="22"/>
            <w:szCs w:val="22"/>
            <w:lang w:val="en-US"/>
          </w:rPr>
          <w:tab/>
        </w:r>
        <w:r w:rsidR="004E6F3B" w:rsidRPr="00E96F1D">
          <w:rPr>
            <w:rStyle w:val="Hyperlink"/>
            <w:rFonts w:ascii="Cambria Math" w:hAnsi="Cambria Math"/>
            <w:noProof/>
          </w:rPr>
          <w:t>Ethics</w:t>
        </w:r>
        <w:r w:rsidR="004E6F3B">
          <w:rPr>
            <w:noProof/>
            <w:webHidden/>
          </w:rPr>
          <w:tab/>
        </w:r>
        <w:r w:rsidR="004E6F3B">
          <w:rPr>
            <w:noProof/>
            <w:webHidden/>
          </w:rPr>
          <w:fldChar w:fldCharType="begin"/>
        </w:r>
        <w:r w:rsidR="004E6F3B">
          <w:rPr>
            <w:noProof/>
            <w:webHidden/>
          </w:rPr>
          <w:instrText xml:space="preserve"> PAGEREF _Toc172568953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A03B9F6" w14:textId="4C140D8A" w:rsidR="004E6F3B" w:rsidRDefault="00000000">
      <w:pPr>
        <w:pStyle w:val="TOC2"/>
        <w:tabs>
          <w:tab w:val="left" w:pos="880"/>
          <w:tab w:val="right" w:leader="dot" w:pos="9016"/>
        </w:tabs>
        <w:rPr>
          <w:rFonts w:eastAsiaTheme="minorEastAsia"/>
          <w:noProof/>
          <w:sz w:val="22"/>
          <w:szCs w:val="22"/>
          <w:lang w:val="en-US"/>
        </w:rPr>
      </w:pPr>
      <w:hyperlink w:anchor="_Toc172568954" w:history="1">
        <w:r w:rsidR="004E6F3B" w:rsidRPr="00E96F1D">
          <w:rPr>
            <w:rStyle w:val="Hyperlink"/>
            <w:rFonts w:ascii="Cambria Math" w:hAnsi="Cambria Math"/>
            <w:noProof/>
          </w:rPr>
          <w:t>1.5</w:t>
        </w:r>
        <w:r w:rsidR="004E6F3B">
          <w:rPr>
            <w:rFonts w:eastAsiaTheme="minorEastAsia"/>
            <w:noProof/>
            <w:sz w:val="22"/>
            <w:szCs w:val="22"/>
            <w:lang w:val="en-US"/>
          </w:rPr>
          <w:tab/>
        </w:r>
        <w:r w:rsidR="004E6F3B" w:rsidRPr="00E96F1D">
          <w:rPr>
            <w:rStyle w:val="Hyperlink"/>
            <w:rFonts w:ascii="Cambria Math" w:hAnsi="Cambria Math"/>
            <w:noProof/>
          </w:rPr>
          <w:t>Document Structure</w:t>
        </w:r>
        <w:r w:rsidR="004E6F3B">
          <w:rPr>
            <w:noProof/>
            <w:webHidden/>
          </w:rPr>
          <w:tab/>
        </w:r>
        <w:r w:rsidR="004E6F3B">
          <w:rPr>
            <w:noProof/>
            <w:webHidden/>
          </w:rPr>
          <w:fldChar w:fldCharType="begin"/>
        </w:r>
        <w:r w:rsidR="004E6F3B">
          <w:rPr>
            <w:noProof/>
            <w:webHidden/>
          </w:rPr>
          <w:instrText xml:space="preserve"> PAGEREF _Toc172568954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C01ED68" w14:textId="4CEFEF7E" w:rsidR="004E6F3B" w:rsidRDefault="00000000">
      <w:pPr>
        <w:pStyle w:val="TOC1"/>
        <w:tabs>
          <w:tab w:val="left" w:pos="480"/>
          <w:tab w:val="right" w:leader="dot" w:pos="9016"/>
        </w:tabs>
        <w:rPr>
          <w:rFonts w:eastAsiaTheme="minorEastAsia"/>
          <w:noProof/>
          <w:sz w:val="22"/>
          <w:szCs w:val="22"/>
          <w:lang w:val="en-US"/>
        </w:rPr>
      </w:pPr>
      <w:hyperlink w:anchor="_Toc172568955" w:history="1">
        <w:r w:rsidR="004E6F3B" w:rsidRPr="00E96F1D">
          <w:rPr>
            <w:rStyle w:val="Hyperlink"/>
            <w:rFonts w:ascii="Cambria Math" w:hAnsi="Cambria Math"/>
            <w:noProof/>
          </w:rPr>
          <w:t>2</w:t>
        </w:r>
        <w:r w:rsidR="004E6F3B">
          <w:rPr>
            <w:rFonts w:eastAsiaTheme="minorEastAsia"/>
            <w:noProof/>
            <w:sz w:val="22"/>
            <w:szCs w:val="22"/>
            <w:lang w:val="en-US"/>
          </w:rPr>
          <w:tab/>
        </w:r>
        <w:r w:rsidR="004E6F3B" w:rsidRPr="00E96F1D">
          <w:rPr>
            <w:rStyle w:val="Hyperlink"/>
            <w:rFonts w:ascii="Cambria Math" w:hAnsi="Cambria Math"/>
            <w:noProof/>
          </w:rPr>
          <w:t>Background</w:t>
        </w:r>
        <w:r w:rsidR="004E6F3B">
          <w:rPr>
            <w:noProof/>
            <w:webHidden/>
          </w:rPr>
          <w:tab/>
        </w:r>
        <w:r w:rsidR="004E6F3B">
          <w:rPr>
            <w:noProof/>
            <w:webHidden/>
          </w:rPr>
          <w:fldChar w:fldCharType="begin"/>
        </w:r>
        <w:r w:rsidR="004E6F3B">
          <w:rPr>
            <w:noProof/>
            <w:webHidden/>
          </w:rPr>
          <w:instrText xml:space="preserve"> PAGEREF _Toc172568955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30FD7CDC" w14:textId="5B545901" w:rsidR="004E6F3B" w:rsidRDefault="00000000">
      <w:pPr>
        <w:pStyle w:val="TOC2"/>
        <w:tabs>
          <w:tab w:val="left" w:pos="880"/>
          <w:tab w:val="right" w:leader="dot" w:pos="9016"/>
        </w:tabs>
        <w:rPr>
          <w:rFonts w:eastAsiaTheme="minorEastAsia"/>
          <w:noProof/>
          <w:sz w:val="22"/>
          <w:szCs w:val="22"/>
          <w:lang w:val="en-US"/>
        </w:rPr>
      </w:pPr>
      <w:hyperlink w:anchor="_Toc172568956" w:history="1">
        <w:r w:rsidR="004E6F3B" w:rsidRPr="00E96F1D">
          <w:rPr>
            <w:rStyle w:val="Hyperlink"/>
            <w:rFonts w:ascii="Cambria Math" w:hAnsi="Cambria Math"/>
            <w:noProof/>
          </w:rPr>
          <w:t>2.1</w:t>
        </w:r>
        <w:r w:rsidR="004E6F3B">
          <w:rPr>
            <w:rFonts w:eastAsiaTheme="minorEastAsia"/>
            <w:noProof/>
            <w:sz w:val="22"/>
            <w:szCs w:val="22"/>
            <w:lang w:val="en-US"/>
          </w:rPr>
          <w:tab/>
        </w:r>
        <w:r w:rsidR="004E6F3B" w:rsidRPr="00E96F1D">
          <w:rPr>
            <w:rStyle w:val="Hyperlink"/>
            <w:rFonts w:ascii="Cambria Math" w:hAnsi="Cambria Math"/>
            <w:noProof/>
          </w:rPr>
          <w:t>Forest Management</w:t>
        </w:r>
        <w:r w:rsidR="004E6F3B">
          <w:rPr>
            <w:noProof/>
            <w:webHidden/>
          </w:rPr>
          <w:tab/>
        </w:r>
        <w:r w:rsidR="004E6F3B">
          <w:rPr>
            <w:noProof/>
            <w:webHidden/>
          </w:rPr>
          <w:fldChar w:fldCharType="begin"/>
        </w:r>
        <w:r w:rsidR="004E6F3B">
          <w:rPr>
            <w:noProof/>
            <w:webHidden/>
          </w:rPr>
          <w:instrText xml:space="preserve"> PAGEREF _Toc172568956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07ABC1BE" w14:textId="2E2F4AF8" w:rsidR="004E6F3B" w:rsidRDefault="00000000">
      <w:pPr>
        <w:pStyle w:val="TOC2"/>
        <w:tabs>
          <w:tab w:val="left" w:pos="880"/>
          <w:tab w:val="right" w:leader="dot" w:pos="9016"/>
        </w:tabs>
        <w:rPr>
          <w:rFonts w:eastAsiaTheme="minorEastAsia"/>
          <w:noProof/>
          <w:sz w:val="22"/>
          <w:szCs w:val="22"/>
          <w:lang w:val="en-US"/>
        </w:rPr>
      </w:pPr>
      <w:hyperlink w:anchor="_Toc172568957" w:history="1">
        <w:r w:rsidR="004E6F3B" w:rsidRPr="00E96F1D">
          <w:rPr>
            <w:rStyle w:val="Hyperlink"/>
            <w:rFonts w:ascii="Cambria Math" w:hAnsi="Cambria Math"/>
            <w:noProof/>
          </w:rPr>
          <w:t>2.2</w:t>
        </w:r>
        <w:r w:rsidR="004E6F3B">
          <w:rPr>
            <w:rFonts w:eastAsiaTheme="minorEastAsia"/>
            <w:noProof/>
            <w:sz w:val="22"/>
            <w:szCs w:val="22"/>
            <w:lang w:val="en-US"/>
          </w:rPr>
          <w:tab/>
        </w:r>
        <w:r w:rsidR="004E6F3B" w:rsidRPr="00E96F1D">
          <w:rPr>
            <w:rStyle w:val="Hyperlink"/>
            <w:rFonts w:ascii="Cambria Math" w:hAnsi="Cambria Math"/>
            <w:noProof/>
          </w:rPr>
          <w:t>Education Technology</w:t>
        </w:r>
        <w:r w:rsidR="004E6F3B">
          <w:rPr>
            <w:noProof/>
            <w:webHidden/>
          </w:rPr>
          <w:tab/>
        </w:r>
        <w:r w:rsidR="004E6F3B">
          <w:rPr>
            <w:noProof/>
            <w:webHidden/>
          </w:rPr>
          <w:fldChar w:fldCharType="begin"/>
        </w:r>
        <w:r w:rsidR="004E6F3B">
          <w:rPr>
            <w:noProof/>
            <w:webHidden/>
          </w:rPr>
          <w:instrText xml:space="preserve"> PAGEREF _Toc172568957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33443E1" w14:textId="1C3890B9" w:rsidR="004E6F3B" w:rsidRDefault="00000000">
      <w:pPr>
        <w:pStyle w:val="TOC2"/>
        <w:tabs>
          <w:tab w:val="left" w:pos="880"/>
          <w:tab w:val="right" w:leader="dot" w:pos="9016"/>
        </w:tabs>
        <w:rPr>
          <w:rFonts w:eastAsiaTheme="minorEastAsia"/>
          <w:noProof/>
          <w:sz w:val="22"/>
          <w:szCs w:val="22"/>
          <w:lang w:val="en-US"/>
        </w:rPr>
      </w:pPr>
      <w:hyperlink w:anchor="_Toc172568958" w:history="1">
        <w:r w:rsidR="004E6F3B" w:rsidRPr="00E96F1D">
          <w:rPr>
            <w:rStyle w:val="Hyperlink"/>
            <w:rFonts w:ascii="Cambria Math" w:hAnsi="Cambria Math"/>
            <w:noProof/>
          </w:rPr>
          <w:t>2.3</w:t>
        </w:r>
        <w:r w:rsidR="004E6F3B">
          <w:rPr>
            <w:rFonts w:eastAsiaTheme="minorEastAsia"/>
            <w:noProof/>
            <w:sz w:val="22"/>
            <w:szCs w:val="22"/>
            <w:lang w:val="en-US"/>
          </w:rPr>
          <w:tab/>
        </w:r>
        <w:r w:rsidR="004E6F3B" w:rsidRPr="00E96F1D">
          <w:rPr>
            <w:rStyle w:val="Hyperlink"/>
            <w:rFonts w:ascii="Cambria Math" w:hAnsi="Cambria Math"/>
            <w:noProof/>
          </w:rPr>
          <w:t>Simulation Design</w:t>
        </w:r>
        <w:r w:rsidR="004E6F3B">
          <w:rPr>
            <w:noProof/>
            <w:webHidden/>
          </w:rPr>
          <w:tab/>
        </w:r>
        <w:r w:rsidR="004E6F3B">
          <w:rPr>
            <w:noProof/>
            <w:webHidden/>
          </w:rPr>
          <w:fldChar w:fldCharType="begin"/>
        </w:r>
        <w:r w:rsidR="004E6F3B">
          <w:rPr>
            <w:noProof/>
            <w:webHidden/>
          </w:rPr>
          <w:instrText xml:space="preserve"> PAGEREF _Toc172568958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71CEEDF" w14:textId="18A64943" w:rsidR="004E6F3B" w:rsidRDefault="00000000">
      <w:pPr>
        <w:pStyle w:val="TOC3"/>
        <w:tabs>
          <w:tab w:val="left" w:pos="1320"/>
          <w:tab w:val="right" w:leader="dot" w:pos="9016"/>
        </w:tabs>
        <w:rPr>
          <w:rFonts w:eastAsiaTheme="minorEastAsia"/>
          <w:noProof/>
          <w:sz w:val="22"/>
          <w:szCs w:val="22"/>
          <w:lang w:val="en-US"/>
        </w:rPr>
      </w:pPr>
      <w:hyperlink w:anchor="_Toc172568959" w:history="1">
        <w:r w:rsidR="004E6F3B" w:rsidRPr="00E96F1D">
          <w:rPr>
            <w:rStyle w:val="Hyperlink"/>
            <w:rFonts w:ascii="Cambria Math" w:hAnsi="Cambria Math"/>
            <w:noProof/>
          </w:rPr>
          <w:t>2.3.1</w:t>
        </w:r>
        <w:r w:rsidR="004E6F3B">
          <w:rPr>
            <w:rFonts w:eastAsiaTheme="minorEastAsia"/>
            <w:noProof/>
            <w:sz w:val="22"/>
            <w:szCs w:val="22"/>
            <w:lang w:val="en-US"/>
          </w:rPr>
          <w:tab/>
        </w:r>
        <w:r w:rsidR="004E6F3B" w:rsidRPr="00E96F1D">
          <w:rPr>
            <w:rStyle w:val="Hyperlink"/>
            <w:rFonts w:ascii="Cambria Math" w:hAnsi="Cambria Math"/>
            <w:noProof/>
          </w:rPr>
          <w:t>Agent Based Simulation (ABS)</w:t>
        </w:r>
        <w:r w:rsidR="004E6F3B">
          <w:rPr>
            <w:noProof/>
            <w:webHidden/>
          </w:rPr>
          <w:tab/>
        </w:r>
        <w:r w:rsidR="004E6F3B">
          <w:rPr>
            <w:noProof/>
            <w:webHidden/>
          </w:rPr>
          <w:fldChar w:fldCharType="begin"/>
        </w:r>
        <w:r w:rsidR="004E6F3B">
          <w:rPr>
            <w:noProof/>
            <w:webHidden/>
          </w:rPr>
          <w:instrText xml:space="preserve"> PAGEREF _Toc172568959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5C04BC93" w14:textId="0844CEC7" w:rsidR="004E6F3B" w:rsidRDefault="00000000">
      <w:pPr>
        <w:pStyle w:val="TOC3"/>
        <w:tabs>
          <w:tab w:val="left" w:pos="1320"/>
          <w:tab w:val="right" w:leader="dot" w:pos="9016"/>
        </w:tabs>
        <w:rPr>
          <w:rFonts w:eastAsiaTheme="minorEastAsia"/>
          <w:noProof/>
          <w:sz w:val="22"/>
          <w:szCs w:val="22"/>
          <w:lang w:val="en-US"/>
        </w:rPr>
      </w:pPr>
      <w:hyperlink w:anchor="_Toc172568960" w:history="1">
        <w:r w:rsidR="004E6F3B" w:rsidRPr="00E96F1D">
          <w:rPr>
            <w:rStyle w:val="Hyperlink"/>
            <w:rFonts w:ascii="Cambria Math" w:hAnsi="Cambria Math"/>
            <w:noProof/>
          </w:rPr>
          <w:t>2.3.2</w:t>
        </w:r>
        <w:r w:rsidR="004E6F3B">
          <w:rPr>
            <w:rFonts w:eastAsiaTheme="minorEastAsia"/>
            <w:noProof/>
            <w:sz w:val="22"/>
            <w:szCs w:val="22"/>
            <w:lang w:val="en-US"/>
          </w:rPr>
          <w:tab/>
        </w:r>
        <w:r w:rsidR="004E6F3B" w:rsidRPr="00E96F1D">
          <w:rPr>
            <w:rStyle w:val="Hyperlink"/>
            <w:rFonts w:ascii="Cambria Math" w:hAnsi="Cambria Math"/>
            <w:noProof/>
          </w:rPr>
          <w:t>Discrete Event Simulation (DES)</w:t>
        </w:r>
        <w:r w:rsidR="004E6F3B">
          <w:rPr>
            <w:noProof/>
            <w:webHidden/>
          </w:rPr>
          <w:tab/>
        </w:r>
        <w:r w:rsidR="004E6F3B">
          <w:rPr>
            <w:noProof/>
            <w:webHidden/>
          </w:rPr>
          <w:fldChar w:fldCharType="begin"/>
        </w:r>
        <w:r w:rsidR="004E6F3B">
          <w:rPr>
            <w:noProof/>
            <w:webHidden/>
          </w:rPr>
          <w:instrText xml:space="preserve"> PAGEREF _Toc172568960 \h </w:instrText>
        </w:r>
        <w:r w:rsidR="004E6F3B">
          <w:rPr>
            <w:noProof/>
            <w:webHidden/>
          </w:rPr>
        </w:r>
        <w:r w:rsidR="004E6F3B">
          <w:rPr>
            <w:noProof/>
            <w:webHidden/>
          </w:rPr>
          <w:fldChar w:fldCharType="separate"/>
        </w:r>
        <w:r w:rsidR="004E6F3B">
          <w:rPr>
            <w:noProof/>
            <w:webHidden/>
          </w:rPr>
          <w:t>19</w:t>
        </w:r>
        <w:r w:rsidR="004E6F3B">
          <w:rPr>
            <w:noProof/>
            <w:webHidden/>
          </w:rPr>
          <w:fldChar w:fldCharType="end"/>
        </w:r>
      </w:hyperlink>
    </w:p>
    <w:p w14:paraId="3CC32BE5" w14:textId="79F0A07C" w:rsidR="004E6F3B" w:rsidRDefault="00000000">
      <w:pPr>
        <w:pStyle w:val="TOC3"/>
        <w:tabs>
          <w:tab w:val="left" w:pos="1320"/>
          <w:tab w:val="right" w:leader="dot" w:pos="9016"/>
        </w:tabs>
        <w:rPr>
          <w:rFonts w:eastAsiaTheme="minorEastAsia"/>
          <w:noProof/>
          <w:sz w:val="22"/>
          <w:szCs w:val="22"/>
          <w:lang w:val="en-US"/>
        </w:rPr>
      </w:pPr>
      <w:hyperlink w:anchor="_Toc172568961" w:history="1">
        <w:r w:rsidR="004E6F3B" w:rsidRPr="00E96F1D">
          <w:rPr>
            <w:rStyle w:val="Hyperlink"/>
            <w:rFonts w:ascii="Cambria Math" w:hAnsi="Cambria Math"/>
            <w:noProof/>
          </w:rPr>
          <w:t>2.3.3</w:t>
        </w:r>
        <w:r w:rsidR="004E6F3B">
          <w:rPr>
            <w:rFonts w:eastAsiaTheme="minorEastAsia"/>
            <w:noProof/>
            <w:sz w:val="22"/>
            <w:szCs w:val="22"/>
            <w:lang w:val="en-US"/>
          </w:rPr>
          <w:tab/>
        </w:r>
        <w:r w:rsidR="004E6F3B" w:rsidRPr="00E96F1D">
          <w:rPr>
            <w:rStyle w:val="Hyperlink"/>
            <w:rFonts w:ascii="Cambria Math" w:hAnsi="Cambria Math"/>
            <w:noProof/>
          </w:rPr>
          <w:t>Hybrid Simulation</w:t>
        </w:r>
        <w:r w:rsidR="004E6F3B">
          <w:rPr>
            <w:noProof/>
            <w:webHidden/>
          </w:rPr>
          <w:tab/>
        </w:r>
        <w:r w:rsidR="004E6F3B">
          <w:rPr>
            <w:noProof/>
            <w:webHidden/>
          </w:rPr>
          <w:fldChar w:fldCharType="begin"/>
        </w:r>
        <w:r w:rsidR="004E6F3B">
          <w:rPr>
            <w:noProof/>
            <w:webHidden/>
          </w:rPr>
          <w:instrText xml:space="preserve"> PAGEREF _Toc172568961 \h </w:instrText>
        </w:r>
        <w:r w:rsidR="004E6F3B">
          <w:rPr>
            <w:noProof/>
            <w:webHidden/>
          </w:rPr>
        </w:r>
        <w:r w:rsidR="004E6F3B">
          <w:rPr>
            <w:noProof/>
            <w:webHidden/>
          </w:rPr>
          <w:fldChar w:fldCharType="separate"/>
        </w:r>
        <w:r w:rsidR="004E6F3B">
          <w:rPr>
            <w:noProof/>
            <w:webHidden/>
          </w:rPr>
          <w:t>21</w:t>
        </w:r>
        <w:r w:rsidR="004E6F3B">
          <w:rPr>
            <w:noProof/>
            <w:webHidden/>
          </w:rPr>
          <w:fldChar w:fldCharType="end"/>
        </w:r>
      </w:hyperlink>
    </w:p>
    <w:p w14:paraId="2677B786" w14:textId="5623E7C3" w:rsidR="004E6F3B" w:rsidRDefault="00000000">
      <w:pPr>
        <w:pStyle w:val="TOC3"/>
        <w:tabs>
          <w:tab w:val="left" w:pos="1320"/>
          <w:tab w:val="right" w:leader="dot" w:pos="9016"/>
        </w:tabs>
        <w:rPr>
          <w:rFonts w:eastAsiaTheme="minorEastAsia"/>
          <w:noProof/>
          <w:sz w:val="22"/>
          <w:szCs w:val="22"/>
          <w:lang w:val="en-US"/>
        </w:rPr>
      </w:pPr>
      <w:hyperlink w:anchor="_Toc172568962" w:history="1">
        <w:r w:rsidR="004E6F3B" w:rsidRPr="00E96F1D">
          <w:rPr>
            <w:rStyle w:val="Hyperlink"/>
            <w:rFonts w:ascii="Cambria Math" w:hAnsi="Cambria Math"/>
            <w:noProof/>
          </w:rPr>
          <w:t>2.3.4</w:t>
        </w:r>
        <w:r w:rsidR="004E6F3B">
          <w:rPr>
            <w:rFonts w:eastAsiaTheme="minorEastAsia"/>
            <w:noProof/>
            <w:sz w:val="22"/>
            <w:szCs w:val="22"/>
            <w:lang w:val="en-US"/>
          </w:rPr>
          <w:tab/>
        </w:r>
        <w:r w:rsidR="004E6F3B" w:rsidRPr="00E96F1D">
          <w:rPr>
            <w:rStyle w:val="Hyperlink"/>
            <w:rFonts w:ascii="Cambria Math" w:hAnsi="Cambria Math"/>
            <w:noProof/>
          </w:rPr>
          <w:t>Object Oriented Design</w:t>
        </w:r>
        <w:r w:rsidR="004E6F3B">
          <w:rPr>
            <w:noProof/>
            <w:webHidden/>
          </w:rPr>
          <w:tab/>
        </w:r>
        <w:r w:rsidR="004E6F3B">
          <w:rPr>
            <w:noProof/>
            <w:webHidden/>
          </w:rPr>
          <w:fldChar w:fldCharType="begin"/>
        </w:r>
        <w:r w:rsidR="004E6F3B">
          <w:rPr>
            <w:noProof/>
            <w:webHidden/>
          </w:rPr>
          <w:instrText xml:space="preserve"> PAGEREF _Toc172568962 \h </w:instrText>
        </w:r>
        <w:r w:rsidR="004E6F3B">
          <w:rPr>
            <w:noProof/>
            <w:webHidden/>
          </w:rPr>
        </w:r>
        <w:r w:rsidR="004E6F3B">
          <w:rPr>
            <w:noProof/>
            <w:webHidden/>
          </w:rPr>
          <w:fldChar w:fldCharType="separate"/>
        </w:r>
        <w:r w:rsidR="004E6F3B">
          <w:rPr>
            <w:noProof/>
            <w:webHidden/>
          </w:rPr>
          <w:t>22</w:t>
        </w:r>
        <w:r w:rsidR="004E6F3B">
          <w:rPr>
            <w:noProof/>
            <w:webHidden/>
          </w:rPr>
          <w:fldChar w:fldCharType="end"/>
        </w:r>
      </w:hyperlink>
    </w:p>
    <w:p w14:paraId="59C86685" w14:textId="2935D5A9" w:rsidR="004E6F3B" w:rsidRDefault="00000000">
      <w:pPr>
        <w:pStyle w:val="TOC3"/>
        <w:tabs>
          <w:tab w:val="left" w:pos="1320"/>
          <w:tab w:val="right" w:leader="dot" w:pos="9016"/>
        </w:tabs>
        <w:rPr>
          <w:rFonts w:eastAsiaTheme="minorEastAsia"/>
          <w:noProof/>
          <w:sz w:val="22"/>
          <w:szCs w:val="22"/>
          <w:lang w:val="en-US"/>
        </w:rPr>
      </w:pPr>
      <w:hyperlink w:anchor="_Toc172568963" w:history="1">
        <w:r w:rsidR="004E6F3B" w:rsidRPr="00E96F1D">
          <w:rPr>
            <w:rStyle w:val="Hyperlink"/>
            <w:rFonts w:ascii="Cambria Math" w:hAnsi="Cambria Math"/>
            <w:noProof/>
          </w:rPr>
          <w:t>2.3.5</w:t>
        </w:r>
        <w:r w:rsidR="004E6F3B">
          <w:rPr>
            <w:rFonts w:eastAsiaTheme="minorEastAsia"/>
            <w:noProof/>
            <w:sz w:val="22"/>
            <w:szCs w:val="22"/>
            <w:lang w:val="en-US"/>
          </w:rPr>
          <w:tab/>
        </w:r>
        <w:r w:rsidR="004E6F3B" w:rsidRPr="00E96F1D">
          <w:rPr>
            <w:rStyle w:val="Hyperlink"/>
            <w:rFonts w:ascii="Cambria Math" w:hAnsi="Cambria Math"/>
            <w:noProof/>
          </w:rPr>
          <w:t>Time Advance</w:t>
        </w:r>
        <w:r w:rsidR="004E6F3B">
          <w:rPr>
            <w:noProof/>
            <w:webHidden/>
          </w:rPr>
          <w:tab/>
        </w:r>
        <w:r w:rsidR="004E6F3B">
          <w:rPr>
            <w:noProof/>
            <w:webHidden/>
          </w:rPr>
          <w:fldChar w:fldCharType="begin"/>
        </w:r>
        <w:r w:rsidR="004E6F3B">
          <w:rPr>
            <w:noProof/>
            <w:webHidden/>
          </w:rPr>
          <w:instrText xml:space="preserve"> PAGEREF _Toc172568963 \h </w:instrText>
        </w:r>
        <w:r w:rsidR="004E6F3B">
          <w:rPr>
            <w:noProof/>
            <w:webHidden/>
          </w:rPr>
        </w:r>
        <w:r w:rsidR="004E6F3B">
          <w:rPr>
            <w:noProof/>
            <w:webHidden/>
          </w:rPr>
          <w:fldChar w:fldCharType="separate"/>
        </w:r>
        <w:r w:rsidR="004E6F3B">
          <w:rPr>
            <w:noProof/>
            <w:webHidden/>
          </w:rPr>
          <w:t>24</w:t>
        </w:r>
        <w:r w:rsidR="004E6F3B">
          <w:rPr>
            <w:noProof/>
            <w:webHidden/>
          </w:rPr>
          <w:fldChar w:fldCharType="end"/>
        </w:r>
      </w:hyperlink>
    </w:p>
    <w:p w14:paraId="7811EA28" w14:textId="22224AB6" w:rsidR="004E6F3B" w:rsidRDefault="00000000">
      <w:pPr>
        <w:pStyle w:val="TOC2"/>
        <w:tabs>
          <w:tab w:val="left" w:pos="880"/>
          <w:tab w:val="right" w:leader="dot" w:pos="9016"/>
        </w:tabs>
        <w:rPr>
          <w:rFonts w:eastAsiaTheme="minorEastAsia"/>
          <w:noProof/>
          <w:sz w:val="22"/>
          <w:szCs w:val="22"/>
          <w:lang w:val="en-US"/>
        </w:rPr>
      </w:pPr>
      <w:hyperlink w:anchor="_Toc172568964" w:history="1">
        <w:r w:rsidR="004E6F3B" w:rsidRPr="00E96F1D">
          <w:rPr>
            <w:rStyle w:val="Hyperlink"/>
            <w:rFonts w:ascii="Cambria Math" w:hAnsi="Cambria Math"/>
            <w:noProof/>
          </w:rPr>
          <w:t>2.4</w:t>
        </w:r>
        <w:r w:rsidR="004E6F3B">
          <w:rPr>
            <w:rFonts w:eastAsiaTheme="minorEastAsia"/>
            <w:noProof/>
            <w:sz w:val="22"/>
            <w:szCs w:val="22"/>
            <w:lang w:val="en-US"/>
          </w:rPr>
          <w:tab/>
        </w:r>
        <w:r w:rsidR="004E6F3B" w:rsidRPr="00E96F1D">
          <w:rPr>
            <w:rStyle w:val="Hyperlink"/>
            <w:rFonts w:ascii="Cambria Math" w:hAnsi="Cambria Math"/>
            <w:noProof/>
          </w:rPr>
          <w:t>Human Computer Interaction</w:t>
        </w:r>
        <w:r w:rsidR="004E6F3B">
          <w:rPr>
            <w:noProof/>
            <w:webHidden/>
          </w:rPr>
          <w:tab/>
        </w:r>
        <w:r w:rsidR="004E6F3B">
          <w:rPr>
            <w:noProof/>
            <w:webHidden/>
          </w:rPr>
          <w:fldChar w:fldCharType="begin"/>
        </w:r>
        <w:r w:rsidR="004E6F3B">
          <w:rPr>
            <w:noProof/>
            <w:webHidden/>
          </w:rPr>
          <w:instrText xml:space="preserve"> PAGEREF _Toc172568964 \h </w:instrText>
        </w:r>
        <w:r w:rsidR="004E6F3B">
          <w:rPr>
            <w:noProof/>
            <w:webHidden/>
          </w:rPr>
        </w:r>
        <w:r w:rsidR="004E6F3B">
          <w:rPr>
            <w:noProof/>
            <w:webHidden/>
          </w:rPr>
          <w:fldChar w:fldCharType="separate"/>
        </w:r>
        <w:r w:rsidR="004E6F3B">
          <w:rPr>
            <w:noProof/>
            <w:webHidden/>
          </w:rPr>
          <w:t>25</w:t>
        </w:r>
        <w:r w:rsidR="004E6F3B">
          <w:rPr>
            <w:noProof/>
            <w:webHidden/>
          </w:rPr>
          <w:fldChar w:fldCharType="end"/>
        </w:r>
      </w:hyperlink>
    </w:p>
    <w:p w14:paraId="62510BAC" w14:textId="77C641D7" w:rsidR="004E6F3B" w:rsidRDefault="00000000">
      <w:pPr>
        <w:pStyle w:val="TOC2"/>
        <w:tabs>
          <w:tab w:val="left" w:pos="880"/>
          <w:tab w:val="right" w:leader="dot" w:pos="9016"/>
        </w:tabs>
        <w:rPr>
          <w:rFonts w:eastAsiaTheme="minorEastAsia"/>
          <w:noProof/>
          <w:sz w:val="22"/>
          <w:szCs w:val="22"/>
          <w:lang w:val="en-US"/>
        </w:rPr>
      </w:pPr>
      <w:hyperlink w:anchor="_Toc172568965" w:history="1">
        <w:r w:rsidR="004E6F3B" w:rsidRPr="00E96F1D">
          <w:rPr>
            <w:rStyle w:val="Hyperlink"/>
            <w:rFonts w:ascii="Cambria Math" w:hAnsi="Cambria Math"/>
            <w:noProof/>
          </w:rPr>
          <w:t>2.5</w:t>
        </w:r>
        <w:r w:rsidR="004E6F3B">
          <w:rPr>
            <w:rFonts w:eastAsiaTheme="minorEastAsia"/>
            <w:noProof/>
            <w:sz w:val="22"/>
            <w:szCs w:val="22"/>
            <w:lang w:val="en-US"/>
          </w:rPr>
          <w:tab/>
        </w:r>
        <w:r w:rsidR="004E6F3B" w:rsidRPr="00E96F1D">
          <w:rPr>
            <w:rStyle w:val="Hyperlink"/>
            <w:rFonts w:ascii="Cambria Math" w:hAnsi="Cambria Math"/>
            <w:noProof/>
          </w:rPr>
          <w:t>Related Work</w:t>
        </w:r>
        <w:r w:rsidR="004E6F3B">
          <w:rPr>
            <w:noProof/>
            <w:webHidden/>
          </w:rPr>
          <w:tab/>
        </w:r>
        <w:r w:rsidR="004E6F3B">
          <w:rPr>
            <w:noProof/>
            <w:webHidden/>
          </w:rPr>
          <w:fldChar w:fldCharType="begin"/>
        </w:r>
        <w:r w:rsidR="004E6F3B">
          <w:rPr>
            <w:noProof/>
            <w:webHidden/>
          </w:rPr>
          <w:instrText xml:space="preserve"> PAGEREF _Toc172568965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A39AB29" w14:textId="73DC9AF7" w:rsidR="004E6F3B" w:rsidRDefault="00000000">
      <w:pPr>
        <w:pStyle w:val="TOC3"/>
        <w:tabs>
          <w:tab w:val="left" w:pos="1320"/>
          <w:tab w:val="right" w:leader="dot" w:pos="9016"/>
        </w:tabs>
        <w:rPr>
          <w:rFonts w:eastAsiaTheme="minorEastAsia"/>
          <w:noProof/>
          <w:sz w:val="22"/>
          <w:szCs w:val="22"/>
          <w:lang w:val="en-US"/>
        </w:rPr>
      </w:pPr>
      <w:hyperlink w:anchor="_Toc172568966" w:history="1">
        <w:r w:rsidR="004E6F3B" w:rsidRPr="00E96F1D">
          <w:rPr>
            <w:rStyle w:val="Hyperlink"/>
            <w:rFonts w:ascii="Cambria Math" w:hAnsi="Cambria Math"/>
            <w:noProof/>
          </w:rPr>
          <w:t>2.5.1</w:t>
        </w:r>
        <w:r w:rsidR="004E6F3B">
          <w:rPr>
            <w:rFonts w:eastAsiaTheme="minorEastAsia"/>
            <w:noProof/>
            <w:sz w:val="22"/>
            <w:szCs w:val="22"/>
            <w:lang w:val="en-US"/>
          </w:rPr>
          <w:tab/>
        </w:r>
        <w:r w:rsidR="004E6F3B" w:rsidRPr="00E96F1D">
          <w:rPr>
            <w:rStyle w:val="Hyperlink"/>
            <w:rFonts w:ascii="Cambria Math" w:hAnsi="Cambria Math"/>
            <w:noProof/>
          </w:rPr>
          <w:t>Climate Change Education</w:t>
        </w:r>
        <w:r w:rsidR="004E6F3B">
          <w:rPr>
            <w:noProof/>
            <w:webHidden/>
          </w:rPr>
          <w:tab/>
        </w:r>
        <w:r w:rsidR="004E6F3B">
          <w:rPr>
            <w:noProof/>
            <w:webHidden/>
          </w:rPr>
          <w:fldChar w:fldCharType="begin"/>
        </w:r>
        <w:r w:rsidR="004E6F3B">
          <w:rPr>
            <w:noProof/>
            <w:webHidden/>
          </w:rPr>
          <w:instrText xml:space="preserve"> PAGEREF _Toc172568966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71683063" w14:textId="569A73D1" w:rsidR="004E6F3B" w:rsidRDefault="00000000">
      <w:pPr>
        <w:pStyle w:val="TOC3"/>
        <w:tabs>
          <w:tab w:val="left" w:pos="1320"/>
          <w:tab w:val="right" w:leader="dot" w:pos="9016"/>
        </w:tabs>
        <w:rPr>
          <w:rFonts w:eastAsiaTheme="minorEastAsia"/>
          <w:noProof/>
          <w:sz w:val="22"/>
          <w:szCs w:val="22"/>
          <w:lang w:val="en-US"/>
        </w:rPr>
      </w:pPr>
      <w:hyperlink w:anchor="_Toc172568967" w:history="1">
        <w:r w:rsidR="004E6F3B" w:rsidRPr="00E96F1D">
          <w:rPr>
            <w:rStyle w:val="Hyperlink"/>
            <w:rFonts w:ascii="Cambria Math" w:hAnsi="Cambria Math"/>
            <w:noProof/>
          </w:rPr>
          <w:t>2.5.2</w:t>
        </w:r>
        <w:r w:rsidR="004E6F3B">
          <w:rPr>
            <w:rFonts w:eastAsiaTheme="minorEastAsia"/>
            <w:noProof/>
            <w:sz w:val="22"/>
            <w:szCs w:val="22"/>
            <w:lang w:val="en-US"/>
          </w:rPr>
          <w:tab/>
        </w:r>
        <w:r w:rsidR="004E6F3B" w:rsidRPr="00E96F1D">
          <w:rPr>
            <w:rStyle w:val="Hyperlink"/>
            <w:rFonts w:ascii="Cambria Math" w:hAnsi="Cambria Math"/>
            <w:noProof/>
          </w:rPr>
          <w:t>Existing Tools</w:t>
        </w:r>
        <w:r w:rsidR="004E6F3B">
          <w:rPr>
            <w:noProof/>
            <w:webHidden/>
          </w:rPr>
          <w:tab/>
        </w:r>
        <w:r w:rsidR="004E6F3B">
          <w:rPr>
            <w:noProof/>
            <w:webHidden/>
          </w:rPr>
          <w:fldChar w:fldCharType="begin"/>
        </w:r>
        <w:r w:rsidR="004E6F3B">
          <w:rPr>
            <w:noProof/>
            <w:webHidden/>
          </w:rPr>
          <w:instrText xml:space="preserve"> PAGEREF _Toc172568967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451546C4" w14:textId="6CFCE059" w:rsidR="004E6F3B" w:rsidRDefault="00000000">
      <w:pPr>
        <w:pStyle w:val="TOC2"/>
        <w:tabs>
          <w:tab w:val="left" w:pos="880"/>
          <w:tab w:val="right" w:leader="dot" w:pos="9016"/>
        </w:tabs>
        <w:rPr>
          <w:rFonts w:eastAsiaTheme="minorEastAsia"/>
          <w:noProof/>
          <w:sz w:val="22"/>
          <w:szCs w:val="22"/>
          <w:lang w:val="en-US"/>
        </w:rPr>
      </w:pPr>
      <w:hyperlink w:anchor="_Toc172568968" w:history="1">
        <w:r w:rsidR="004E6F3B" w:rsidRPr="00E96F1D">
          <w:rPr>
            <w:rStyle w:val="Hyperlink"/>
            <w:rFonts w:ascii="Cambria Math" w:hAnsi="Cambria Math"/>
            <w:noProof/>
          </w:rPr>
          <w:t>2.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68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C48B055" w14:textId="12B2F78B" w:rsidR="004E6F3B" w:rsidRDefault="00000000">
      <w:pPr>
        <w:pStyle w:val="TOC1"/>
        <w:tabs>
          <w:tab w:val="left" w:pos="480"/>
          <w:tab w:val="right" w:leader="dot" w:pos="9016"/>
        </w:tabs>
        <w:rPr>
          <w:rFonts w:eastAsiaTheme="minorEastAsia"/>
          <w:noProof/>
          <w:sz w:val="22"/>
          <w:szCs w:val="22"/>
          <w:lang w:val="en-US"/>
        </w:rPr>
      </w:pPr>
      <w:hyperlink w:anchor="_Toc172568969" w:history="1">
        <w:r w:rsidR="004E6F3B" w:rsidRPr="00E96F1D">
          <w:rPr>
            <w:rStyle w:val="Hyperlink"/>
            <w:rFonts w:ascii="Cambria Math" w:hAnsi="Cambria Math"/>
            <w:noProof/>
          </w:rPr>
          <w:t>3</w:t>
        </w:r>
        <w:r w:rsidR="004E6F3B">
          <w:rPr>
            <w:rFonts w:eastAsiaTheme="minorEastAsia"/>
            <w:noProof/>
            <w:sz w:val="22"/>
            <w:szCs w:val="22"/>
            <w:lang w:val="en-US"/>
          </w:rPr>
          <w:tab/>
        </w:r>
        <w:r w:rsidR="004E6F3B" w:rsidRPr="00E96F1D">
          <w:rPr>
            <w:rStyle w:val="Hyperlink"/>
            <w:rFonts w:ascii="Cambria Math" w:hAnsi="Cambria Math"/>
            <w:noProof/>
          </w:rPr>
          <w:t>Design</w:t>
        </w:r>
        <w:r w:rsidR="004E6F3B">
          <w:rPr>
            <w:noProof/>
            <w:webHidden/>
          </w:rPr>
          <w:tab/>
        </w:r>
        <w:r w:rsidR="004E6F3B">
          <w:rPr>
            <w:noProof/>
            <w:webHidden/>
          </w:rPr>
          <w:fldChar w:fldCharType="begin"/>
        </w:r>
        <w:r w:rsidR="004E6F3B">
          <w:rPr>
            <w:noProof/>
            <w:webHidden/>
          </w:rPr>
          <w:instrText xml:space="preserve"> PAGEREF _Toc172568969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6BA192A1" w14:textId="2C5A282C" w:rsidR="004E6F3B" w:rsidRDefault="00000000">
      <w:pPr>
        <w:pStyle w:val="TOC2"/>
        <w:tabs>
          <w:tab w:val="left" w:pos="880"/>
          <w:tab w:val="right" w:leader="dot" w:pos="9016"/>
        </w:tabs>
        <w:rPr>
          <w:rFonts w:eastAsiaTheme="minorEastAsia"/>
          <w:noProof/>
          <w:sz w:val="22"/>
          <w:szCs w:val="22"/>
          <w:lang w:val="en-US"/>
        </w:rPr>
      </w:pPr>
      <w:hyperlink w:anchor="_Toc172568970" w:history="1">
        <w:r w:rsidR="004E6F3B" w:rsidRPr="00E96F1D">
          <w:rPr>
            <w:rStyle w:val="Hyperlink"/>
            <w:rFonts w:ascii="Cambria Math" w:hAnsi="Cambria Math"/>
            <w:noProof/>
          </w:rPr>
          <w:t>3.1</w:t>
        </w:r>
        <w:r w:rsidR="004E6F3B">
          <w:rPr>
            <w:rFonts w:eastAsiaTheme="minorEastAsia"/>
            <w:noProof/>
            <w:sz w:val="22"/>
            <w:szCs w:val="22"/>
            <w:lang w:val="en-US"/>
          </w:rPr>
          <w:tab/>
        </w:r>
        <w:r w:rsidR="004E6F3B" w:rsidRPr="00E96F1D">
          <w:rPr>
            <w:rStyle w:val="Hyperlink"/>
            <w:rFonts w:ascii="Cambria Math" w:hAnsi="Cambria Math"/>
            <w:noProof/>
          </w:rPr>
          <w:t>Scope</w:t>
        </w:r>
        <w:r w:rsidR="004E6F3B">
          <w:rPr>
            <w:noProof/>
            <w:webHidden/>
          </w:rPr>
          <w:tab/>
        </w:r>
        <w:r w:rsidR="004E6F3B">
          <w:rPr>
            <w:noProof/>
            <w:webHidden/>
          </w:rPr>
          <w:fldChar w:fldCharType="begin"/>
        </w:r>
        <w:r w:rsidR="004E6F3B">
          <w:rPr>
            <w:noProof/>
            <w:webHidden/>
          </w:rPr>
          <w:instrText xml:space="preserve"> PAGEREF _Toc172568970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0831DF4" w14:textId="5F49F966" w:rsidR="004E6F3B" w:rsidRDefault="00000000">
      <w:pPr>
        <w:pStyle w:val="TOC2"/>
        <w:tabs>
          <w:tab w:val="left" w:pos="880"/>
          <w:tab w:val="right" w:leader="dot" w:pos="9016"/>
        </w:tabs>
        <w:rPr>
          <w:rFonts w:eastAsiaTheme="minorEastAsia"/>
          <w:noProof/>
          <w:sz w:val="22"/>
          <w:szCs w:val="22"/>
          <w:lang w:val="en-US"/>
        </w:rPr>
      </w:pPr>
      <w:hyperlink w:anchor="_Toc172568971" w:history="1">
        <w:r w:rsidR="004E6F3B" w:rsidRPr="00E96F1D">
          <w:rPr>
            <w:rStyle w:val="Hyperlink"/>
            <w:rFonts w:ascii="Cambria Math" w:hAnsi="Cambria Math"/>
            <w:noProof/>
          </w:rPr>
          <w:t>3.2</w:t>
        </w:r>
        <w:r w:rsidR="004E6F3B">
          <w:rPr>
            <w:rFonts w:eastAsiaTheme="minorEastAsia"/>
            <w:noProof/>
            <w:sz w:val="22"/>
            <w:szCs w:val="22"/>
            <w:lang w:val="en-US"/>
          </w:rPr>
          <w:tab/>
        </w:r>
        <w:r w:rsidR="004E6F3B" w:rsidRPr="00E96F1D">
          <w:rPr>
            <w:rStyle w:val="Hyperlink"/>
            <w:rFonts w:ascii="Cambria Math" w:hAnsi="Cambria Math"/>
            <w:noProof/>
          </w:rPr>
          <w:t>Pedagogical Approach</w:t>
        </w:r>
        <w:r w:rsidR="004E6F3B">
          <w:rPr>
            <w:noProof/>
            <w:webHidden/>
          </w:rPr>
          <w:tab/>
        </w:r>
        <w:r w:rsidR="004E6F3B">
          <w:rPr>
            <w:noProof/>
            <w:webHidden/>
          </w:rPr>
          <w:fldChar w:fldCharType="begin"/>
        </w:r>
        <w:r w:rsidR="004E6F3B">
          <w:rPr>
            <w:noProof/>
            <w:webHidden/>
          </w:rPr>
          <w:instrText xml:space="preserve"> PAGEREF _Toc172568971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120F009" w14:textId="1B5005ED" w:rsidR="004E6F3B" w:rsidRDefault="00000000">
      <w:pPr>
        <w:pStyle w:val="TOC2"/>
        <w:tabs>
          <w:tab w:val="left" w:pos="880"/>
          <w:tab w:val="right" w:leader="dot" w:pos="9016"/>
        </w:tabs>
        <w:rPr>
          <w:rFonts w:eastAsiaTheme="minorEastAsia"/>
          <w:noProof/>
          <w:sz w:val="22"/>
          <w:szCs w:val="22"/>
          <w:lang w:val="en-US"/>
        </w:rPr>
      </w:pPr>
      <w:hyperlink w:anchor="_Toc172568972" w:history="1">
        <w:r w:rsidR="004E6F3B" w:rsidRPr="00E96F1D">
          <w:rPr>
            <w:rStyle w:val="Hyperlink"/>
            <w:rFonts w:ascii="Cambria Math" w:hAnsi="Cambria Math"/>
            <w:noProof/>
          </w:rPr>
          <w:t>3.3</w:t>
        </w:r>
        <w:r w:rsidR="004E6F3B">
          <w:rPr>
            <w:rFonts w:eastAsiaTheme="minorEastAsia"/>
            <w:noProof/>
            <w:sz w:val="22"/>
            <w:szCs w:val="22"/>
            <w:lang w:val="en-US"/>
          </w:rPr>
          <w:tab/>
        </w:r>
        <w:r w:rsidR="004E6F3B" w:rsidRPr="00E96F1D">
          <w:rPr>
            <w:rStyle w:val="Hyperlink"/>
            <w:rFonts w:ascii="Cambria Math" w:hAnsi="Cambria Math"/>
            <w:noProof/>
          </w:rPr>
          <w:t>UI &amp; HCI Design</w:t>
        </w:r>
        <w:r w:rsidR="004E6F3B">
          <w:rPr>
            <w:noProof/>
            <w:webHidden/>
          </w:rPr>
          <w:tab/>
        </w:r>
        <w:r w:rsidR="004E6F3B">
          <w:rPr>
            <w:noProof/>
            <w:webHidden/>
          </w:rPr>
          <w:fldChar w:fldCharType="begin"/>
        </w:r>
        <w:r w:rsidR="004E6F3B">
          <w:rPr>
            <w:noProof/>
            <w:webHidden/>
          </w:rPr>
          <w:instrText xml:space="preserve"> PAGEREF _Toc172568972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57A54D4E" w14:textId="2F0B3480" w:rsidR="004E6F3B" w:rsidRDefault="00000000">
      <w:pPr>
        <w:pStyle w:val="TOC3"/>
        <w:tabs>
          <w:tab w:val="left" w:pos="1320"/>
          <w:tab w:val="right" w:leader="dot" w:pos="9016"/>
        </w:tabs>
        <w:rPr>
          <w:rFonts w:eastAsiaTheme="minorEastAsia"/>
          <w:noProof/>
          <w:sz w:val="22"/>
          <w:szCs w:val="22"/>
          <w:lang w:val="en-US"/>
        </w:rPr>
      </w:pPr>
      <w:hyperlink w:anchor="_Toc172568973" w:history="1">
        <w:r w:rsidR="004E6F3B" w:rsidRPr="00E96F1D">
          <w:rPr>
            <w:rStyle w:val="Hyperlink"/>
            <w:rFonts w:ascii="Cambria Math" w:hAnsi="Cambria Math"/>
            <w:noProof/>
          </w:rPr>
          <w:t>3.3.1</w:t>
        </w:r>
        <w:r w:rsidR="004E6F3B">
          <w:rPr>
            <w:rFonts w:eastAsiaTheme="minorEastAsia"/>
            <w:noProof/>
            <w:sz w:val="22"/>
            <w:szCs w:val="22"/>
            <w:lang w:val="en-US"/>
          </w:rPr>
          <w:tab/>
        </w:r>
        <w:r w:rsidR="004E6F3B" w:rsidRPr="00E96F1D">
          <w:rPr>
            <w:rStyle w:val="Hyperlink"/>
            <w:rFonts w:ascii="Cambria Math" w:hAnsi="Cambria Math"/>
            <w:noProof/>
          </w:rPr>
          <w:t>App Pages</w:t>
        </w:r>
        <w:r w:rsidR="004E6F3B">
          <w:rPr>
            <w:noProof/>
            <w:webHidden/>
          </w:rPr>
          <w:tab/>
        </w:r>
        <w:r w:rsidR="004E6F3B">
          <w:rPr>
            <w:noProof/>
            <w:webHidden/>
          </w:rPr>
          <w:fldChar w:fldCharType="begin"/>
        </w:r>
        <w:r w:rsidR="004E6F3B">
          <w:rPr>
            <w:noProof/>
            <w:webHidden/>
          </w:rPr>
          <w:instrText xml:space="preserve"> PAGEREF _Toc172568973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7B938079" w14:textId="69566D25" w:rsidR="004E6F3B" w:rsidRDefault="00000000">
      <w:pPr>
        <w:pStyle w:val="TOC3"/>
        <w:tabs>
          <w:tab w:val="left" w:pos="1320"/>
          <w:tab w:val="right" w:leader="dot" w:pos="9016"/>
        </w:tabs>
        <w:rPr>
          <w:rFonts w:eastAsiaTheme="minorEastAsia"/>
          <w:noProof/>
          <w:sz w:val="22"/>
          <w:szCs w:val="22"/>
          <w:lang w:val="en-US"/>
        </w:rPr>
      </w:pPr>
      <w:hyperlink w:anchor="_Toc172568974" w:history="1">
        <w:r w:rsidR="004E6F3B" w:rsidRPr="00E96F1D">
          <w:rPr>
            <w:rStyle w:val="Hyperlink"/>
            <w:rFonts w:ascii="Cambria Math" w:hAnsi="Cambria Math"/>
            <w:noProof/>
          </w:rPr>
          <w:t>3.3.2</w:t>
        </w:r>
        <w:r w:rsidR="004E6F3B">
          <w:rPr>
            <w:rFonts w:eastAsiaTheme="minorEastAsia"/>
            <w:noProof/>
            <w:sz w:val="22"/>
            <w:szCs w:val="22"/>
            <w:lang w:val="en-US"/>
          </w:rPr>
          <w:tab/>
        </w:r>
        <w:r w:rsidR="004E6F3B" w:rsidRPr="00E96F1D">
          <w:rPr>
            <w:rStyle w:val="Hyperlink"/>
            <w:rFonts w:ascii="Cambria Math" w:hAnsi="Cambria Math"/>
            <w:noProof/>
          </w:rPr>
          <w:t>HCI Principles</w:t>
        </w:r>
        <w:r w:rsidR="004E6F3B">
          <w:rPr>
            <w:noProof/>
            <w:webHidden/>
          </w:rPr>
          <w:tab/>
        </w:r>
        <w:r w:rsidR="004E6F3B">
          <w:rPr>
            <w:noProof/>
            <w:webHidden/>
          </w:rPr>
          <w:fldChar w:fldCharType="begin"/>
        </w:r>
        <w:r w:rsidR="004E6F3B">
          <w:rPr>
            <w:noProof/>
            <w:webHidden/>
          </w:rPr>
          <w:instrText xml:space="preserve"> PAGEREF _Toc172568974 \h </w:instrText>
        </w:r>
        <w:r w:rsidR="004E6F3B">
          <w:rPr>
            <w:noProof/>
            <w:webHidden/>
          </w:rPr>
        </w:r>
        <w:r w:rsidR="004E6F3B">
          <w:rPr>
            <w:noProof/>
            <w:webHidden/>
          </w:rPr>
          <w:fldChar w:fldCharType="separate"/>
        </w:r>
        <w:r w:rsidR="004E6F3B">
          <w:rPr>
            <w:noProof/>
            <w:webHidden/>
          </w:rPr>
          <w:t>38</w:t>
        </w:r>
        <w:r w:rsidR="004E6F3B">
          <w:rPr>
            <w:noProof/>
            <w:webHidden/>
          </w:rPr>
          <w:fldChar w:fldCharType="end"/>
        </w:r>
      </w:hyperlink>
    </w:p>
    <w:p w14:paraId="64B4ABAC" w14:textId="47DC3738" w:rsidR="004E6F3B" w:rsidRDefault="00000000">
      <w:pPr>
        <w:pStyle w:val="TOC3"/>
        <w:tabs>
          <w:tab w:val="left" w:pos="1320"/>
          <w:tab w:val="right" w:leader="dot" w:pos="9016"/>
        </w:tabs>
        <w:rPr>
          <w:rFonts w:eastAsiaTheme="minorEastAsia"/>
          <w:noProof/>
          <w:sz w:val="22"/>
          <w:szCs w:val="22"/>
          <w:lang w:val="en-US"/>
        </w:rPr>
      </w:pPr>
      <w:hyperlink w:anchor="_Toc172568975" w:history="1">
        <w:r w:rsidR="004E6F3B" w:rsidRPr="00E96F1D">
          <w:rPr>
            <w:rStyle w:val="Hyperlink"/>
            <w:rFonts w:ascii="Cambria Math" w:hAnsi="Cambria Math"/>
            <w:noProof/>
          </w:rPr>
          <w:t>3.3.3</w:t>
        </w:r>
        <w:r w:rsidR="004E6F3B">
          <w:rPr>
            <w:rFonts w:eastAsiaTheme="minorEastAsia"/>
            <w:noProof/>
            <w:sz w:val="22"/>
            <w:szCs w:val="22"/>
            <w:lang w:val="en-US"/>
          </w:rPr>
          <w:tab/>
        </w:r>
        <w:r w:rsidR="004E6F3B" w:rsidRPr="00E96F1D">
          <w:rPr>
            <w:rStyle w:val="Hyperlink"/>
            <w:rFonts w:ascii="Cambria Math" w:hAnsi="Cambria Math"/>
            <w:noProof/>
          </w:rPr>
          <w:t>Data Visualization</w:t>
        </w:r>
        <w:r w:rsidR="004E6F3B">
          <w:rPr>
            <w:noProof/>
            <w:webHidden/>
          </w:rPr>
          <w:tab/>
        </w:r>
        <w:r w:rsidR="004E6F3B">
          <w:rPr>
            <w:noProof/>
            <w:webHidden/>
          </w:rPr>
          <w:fldChar w:fldCharType="begin"/>
        </w:r>
        <w:r w:rsidR="004E6F3B">
          <w:rPr>
            <w:noProof/>
            <w:webHidden/>
          </w:rPr>
          <w:instrText xml:space="preserve"> PAGEREF _Toc172568975 \h </w:instrText>
        </w:r>
        <w:r w:rsidR="004E6F3B">
          <w:rPr>
            <w:noProof/>
            <w:webHidden/>
          </w:rPr>
        </w:r>
        <w:r w:rsidR="004E6F3B">
          <w:rPr>
            <w:noProof/>
            <w:webHidden/>
          </w:rPr>
          <w:fldChar w:fldCharType="separate"/>
        </w:r>
        <w:r w:rsidR="004E6F3B">
          <w:rPr>
            <w:noProof/>
            <w:webHidden/>
          </w:rPr>
          <w:t>40</w:t>
        </w:r>
        <w:r w:rsidR="004E6F3B">
          <w:rPr>
            <w:noProof/>
            <w:webHidden/>
          </w:rPr>
          <w:fldChar w:fldCharType="end"/>
        </w:r>
      </w:hyperlink>
    </w:p>
    <w:p w14:paraId="022AE04C" w14:textId="010F33B9" w:rsidR="004E6F3B" w:rsidRDefault="00000000">
      <w:pPr>
        <w:pStyle w:val="TOC2"/>
        <w:tabs>
          <w:tab w:val="left" w:pos="880"/>
          <w:tab w:val="right" w:leader="dot" w:pos="9016"/>
        </w:tabs>
        <w:rPr>
          <w:rFonts w:eastAsiaTheme="minorEastAsia"/>
          <w:noProof/>
          <w:sz w:val="22"/>
          <w:szCs w:val="22"/>
          <w:lang w:val="en-US"/>
        </w:rPr>
      </w:pPr>
      <w:hyperlink w:anchor="_Toc172568976" w:history="1">
        <w:r w:rsidR="004E6F3B" w:rsidRPr="00E96F1D">
          <w:rPr>
            <w:rStyle w:val="Hyperlink"/>
            <w:rFonts w:ascii="Cambria Math" w:hAnsi="Cambria Math"/>
            <w:noProof/>
          </w:rPr>
          <w:t>3.4</w:t>
        </w:r>
        <w:r w:rsidR="004E6F3B">
          <w:rPr>
            <w:rFonts w:eastAsiaTheme="minorEastAsia"/>
            <w:noProof/>
            <w:sz w:val="22"/>
            <w:szCs w:val="22"/>
            <w:lang w:val="en-US"/>
          </w:rPr>
          <w:tab/>
        </w:r>
        <w:r w:rsidR="004E6F3B" w:rsidRPr="00E96F1D">
          <w:rPr>
            <w:rStyle w:val="Hyperlink"/>
            <w:rFonts w:ascii="Cambria Math" w:hAnsi="Cambria Math"/>
            <w:noProof/>
          </w:rPr>
          <w:t>System Architecture</w:t>
        </w:r>
        <w:r w:rsidR="004E6F3B">
          <w:rPr>
            <w:noProof/>
            <w:webHidden/>
          </w:rPr>
          <w:tab/>
        </w:r>
        <w:r w:rsidR="004E6F3B">
          <w:rPr>
            <w:noProof/>
            <w:webHidden/>
          </w:rPr>
          <w:fldChar w:fldCharType="begin"/>
        </w:r>
        <w:r w:rsidR="004E6F3B">
          <w:rPr>
            <w:noProof/>
            <w:webHidden/>
          </w:rPr>
          <w:instrText xml:space="preserve"> PAGEREF _Toc172568976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41EB6BEC" w14:textId="4594805F" w:rsidR="004E6F3B" w:rsidRDefault="00000000">
      <w:pPr>
        <w:pStyle w:val="TOC3"/>
        <w:tabs>
          <w:tab w:val="left" w:pos="1320"/>
          <w:tab w:val="right" w:leader="dot" w:pos="9016"/>
        </w:tabs>
        <w:rPr>
          <w:rFonts w:eastAsiaTheme="minorEastAsia"/>
          <w:noProof/>
          <w:sz w:val="22"/>
          <w:szCs w:val="22"/>
          <w:lang w:val="en-US"/>
        </w:rPr>
      </w:pPr>
      <w:hyperlink w:anchor="_Toc172568977" w:history="1">
        <w:r w:rsidR="004E6F3B" w:rsidRPr="00E96F1D">
          <w:rPr>
            <w:rStyle w:val="Hyperlink"/>
            <w:rFonts w:ascii="Cambria Math" w:hAnsi="Cambria Math"/>
            <w:noProof/>
          </w:rPr>
          <w:t>3.4.1</w:t>
        </w:r>
        <w:r w:rsidR="004E6F3B">
          <w:rPr>
            <w:rFonts w:eastAsiaTheme="minorEastAsia"/>
            <w:noProof/>
            <w:sz w:val="22"/>
            <w:szCs w:val="22"/>
            <w:lang w:val="en-US"/>
          </w:rPr>
          <w:tab/>
        </w:r>
        <w:r w:rsidR="004E6F3B" w:rsidRPr="00E96F1D">
          <w:rPr>
            <w:rStyle w:val="Hyperlink"/>
            <w:rFonts w:ascii="Cambria Math" w:hAnsi="Cambria Math"/>
            <w:noProof/>
          </w:rPr>
          <w:t>Simulation Model</w:t>
        </w:r>
        <w:r w:rsidR="004E6F3B">
          <w:rPr>
            <w:noProof/>
            <w:webHidden/>
          </w:rPr>
          <w:tab/>
        </w:r>
        <w:r w:rsidR="004E6F3B">
          <w:rPr>
            <w:noProof/>
            <w:webHidden/>
          </w:rPr>
          <w:fldChar w:fldCharType="begin"/>
        </w:r>
        <w:r w:rsidR="004E6F3B">
          <w:rPr>
            <w:noProof/>
            <w:webHidden/>
          </w:rPr>
          <w:instrText xml:space="preserve"> PAGEREF _Toc172568977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7F980BEF" w14:textId="6062E77B" w:rsidR="004E6F3B" w:rsidRDefault="00000000">
      <w:pPr>
        <w:pStyle w:val="TOC3"/>
        <w:tabs>
          <w:tab w:val="left" w:pos="1320"/>
          <w:tab w:val="right" w:leader="dot" w:pos="9016"/>
        </w:tabs>
        <w:rPr>
          <w:rFonts w:eastAsiaTheme="minorEastAsia"/>
          <w:noProof/>
          <w:sz w:val="22"/>
          <w:szCs w:val="22"/>
          <w:lang w:val="en-US"/>
        </w:rPr>
      </w:pPr>
      <w:hyperlink w:anchor="_Toc172568978" w:history="1">
        <w:r w:rsidR="004E6F3B" w:rsidRPr="00E96F1D">
          <w:rPr>
            <w:rStyle w:val="Hyperlink"/>
            <w:rFonts w:ascii="Cambria Math" w:hAnsi="Cambria Math"/>
            <w:noProof/>
          </w:rPr>
          <w:t>3.4.2</w:t>
        </w:r>
        <w:r w:rsidR="004E6F3B">
          <w:rPr>
            <w:rFonts w:eastAsiaTheme="minorEastAsia"/>
            <w:noProof/>
            <w:sz w:val="22"/>
            <w:szCs w:val="22"/>
            <w:lang w:val="en-US"/>
          </w:rPr>
          <w:tab/>
        </w:r>
        <w:r w:rsidR="004E6F3B" w:rsidRPr="00E96F1D">
          <w:rPr>
            <w:rStyle w:val="Hyperlink"/>
            <w:rFonts w:ascii="Cambria Math" w:hAnsi="Cambria Math"/>
            <w:noProof/>
          </w:rPr>
          <w:t>Input Variables</w:t>
        </w:r>
        <w:r w:rsidR="004E6F3B">
          <w:rPr>
            <w:noProof/>
            <w:webHidden/>
          </w:rPr>
          <w:tab/>
        </w:r>
        <w:r w:rsidR="004E6F3B">
          <w:rPr>
            <w:noProof/>
            <w:webHidden/>
          </w:rPr>
          <w:fldChar w:fldCharType="begin"/>
        </w:r>
        <w:r w:rsidR="004E6F3B">
          <w:rPr>
            <w:noProof/>
            <w:webHidden/>
          </w:rPr>
          <w:instrText xml:space="preserve"> PAGEREF _Toc172568978 \h </w:instrText>
        </w:r>
        <w:r w:rsidR="004E6F3B">
          <w:rPr>
            <w:noProof/>
            <w:webHidden/>
          </w:rPr>
        </w:r>
        <w:r w:rsidR="004E6F3B">
          <w:rPr>
            <w:noProof/>
            <w:webHidden/>
          </w:rPr>
          <w:fldChar w:fldCharType="separate"/>
        </w:r>
        <w:r w:rsidR="004E6F3B">
          <w:rPr>
            <w:noProof/>
            <w:webHidden/>
          </w:rPr>
          <w:t>70</w:t>
        </w:r>
        <w:r w:rsidR="004E6F3B">
          <w:rPr>
            <w:noProof/>
            <w:webHidden/>
          </w:rPr>
          <w:fldChar w:fldCharType="end"/>
        </w:r>
      </w:hyperlink>
    </w:p>
    <w:p w14:paraId="070EC072" w14:textId="734B052A" w:rsidR="004E6F3B" w:rsidRDefault="00000000">
      <w:pPr>
        <w:pStyle w:val="TOC3"/>
        <w:tabs>
          <w:tab w:val="left" w:pos="1320"/>
          <w:tab w:val="right" w:leader="dot" w:pos="9016"/>
        </w:tabs>
        <w:rPr>
          <w:rFonts w:eastAsiaTheme="minorEastAsia"/>
          <w:noProof/>
          <w:sz w:val="22"/>
          <w:szCs w:val="22"/>
          <w:lang w:val="en-US"/>
        </w:rPr>
      </w:pPr>
      <w:hyperlink w:anchor="_Toc172568979" w:history="1">
        <w:r w:rsidR="004E6F3B" w:rsidRPr="00E96F1D">
          <w:rPr>
            <w:rStyle w:val="Hyperlink"/>
            <w:rFonts w:ascii="Cambria Math" w:hAnsi="Cambria Math"/>
            <w:noProof/>
          </w:rPr>
          <w:t>3.4.3</w:t>
        </w:r>
        <w:r w:rsidR="004E6F3B">
          <w:rPr>
            <w:rFonts w:eastAsiaTheme="minorEastAsia"/>
            <w:noProof/>
            <w:sz w:val="22"/>
            <w:szCs w:val="22"/>
            <w:lang w:val="en-US"/>
          </w:rPr>
          <w:tab/>
        </w:r>
        <w:r w:rsidR="004E6F3B" w:rsidRPr="00E96F1D">
          <w:rPr>
            <w:rStyle w:val="Hyperlink"/>
            <w:rFonts w:ascii="Cambria Math" w:hAnsi="Cambria Math"/>
            <w:noProof/>
          </w:rPr>
          <w:t>UI Components</w:t>
        </w:r>
        <w:r w:rsidR="004E6F3B">
          <w:rPr>
            <w:noProof/>
            <w:webHidden/>
          </w:rPr>
          <w:tab/>
        </w:r>
        <w:r w:rsidR="004E6F3B">
          <w:rPr>
            <w:noProof/>
            <w:webHidden/>
          </w:rPr>
          <w:fldChar w:fldCharType="begin"/>
        </w:r>
        <w:r w:rsidR="004E6F3B">
          <w:rPr>
            <w:noProof/>
            <w:webHidden/>
          </w:rPr>
          <w:instrText xml:space="preserve"> PAGEREF _Toc172568979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5BF98930" w14:textId="5F8E6CBB" w:rsidR="004E6F3B" w:rsidRDefault="00000000">
      <w:pPr>
        <w:pStyle w:val="TOC2"/>
        <w:tabs>
          <w:tab w:val="left" w:pos="880"/>
          <w:tab w:val="right" w:leader="dot" w:pos="9016"/>
        </w:tabs>
        <w:rPr>
          <w:rFonts w:eastAsiaTheme="minorEastAsia"/>
          <w:noProof/>
          <w:sz w:val="22"/>
          <w:szCs w:val="22"/>
          <w:lang w:val="en-US"/>
        </w:rPr>
      </w:pPr>
      <w:hyperlink w:anchor="_Toc172568980" w:history="1">
        <w:r w:rsidR="004E6F3B" w:rsidRPr="00E96F1D">
          <w:rPr>
            <w:rStyle w:val="Hyperlink"/>
            <w:rFonts w:ascii="Cambria Math" w:hAnsi="Cambria Math"/>
            <w:noProof/>
          </w:rPr>
          <w:t>3.5</w:t>
        </w:r>
        <w:r w:rsidR="004E6F3B">
          <w:rPr>
            <w:rFonts w:eastAsiaTheme="minorEastAsia"/>
            <w:noProof/>
            <w:sz w:val="22"/>
            <w:szCs w:val="22"/>
            <w:lang w:val="en-US"/>
          </w:rPr>
          <w:tab/>
        </w:r>
        <w:r w:rsidR="004E6F3B" w:rsidRPr="00E96F1D">
          <w:rPr>
            <w:rStyle w:val="Hyperlink"/>
            <w:rFonts w:ascii="Cambria Math" w:hAnsi="Cambria Math"/>
            <w:noProof/>
          </w:rPr>
          <w:t>Detailed Technical Design</w:t>
        </w:r>
        <w:r w:rsidR="004E6F3B">
          <w:rPr>
            <w:noProof/>
            <w:webHidden/>
          </w:rPr>
          <w:tab/>
        </w:r>
        <w:r w:rsidR="004E6F3B">
          <w:rPr>
            <w:noProof/>
            <w:webHidden/>
          </w:rPr>
          <w:fldChar w:fldCharType="begin"/>
        </w:r>
        <w:r w:rsidR="004E6F3B">
          <w:rPr>
            <w:noProof/>
            <w:webHidden/>
          </w:rPr>
          <w:instrText xml:space="preserve"> PAGEREF _Toc172568980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0F10E3FC" w14:textId="2F1FEB2E" w:rsidR="004E6F3B" w:rsidRDefault="00000000">
      <w:pPr>
        <w:pStyle w:val="TOC2"/>
        <w:tabs>
          <w:tab w:val="left" w:pos="880"/>
          <w:tab w:val="right" w:leader="dot" w:pos="9016"/>
        </w:tabs>
        <w:rPr>
          <w:rFonts w:eastAsiaTheme="minorEastAsia"/>
          <w:noProof/>
          <w:sz w:val="22"/>
          <w:szCs w:val="22"/>
          <w:lang w:val="en-US"/>
        </w:rPr>
      </w:pPr>
      <w:hyperlink w:anchor="_Toc172568981" w:history="1">
        <w:r w:rsidR="004E6F3B" w:rsidRPr="00E96F1D">
          <w:rPr>
            <w:rStyle w:val="Hyperlink"/>
            <w:rFonts w:ascii="Cambria Math" w:hAnsi="Cambria Math"/>
            <w:noProof/>
            <w:lang w:val="en-IE"/>
          </w:rPr>
          <w:t>3.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81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16070374" w14:textId="45DB04B4" w:rsidR="004E6F3B" w:rsidRDefault="00000000">
      <w:pPr>
        <w:pStyle w:val="TOC1"/>
        <w:tabs>
          <w:tab w:val="left" w:pos="480"/>
          <w:tab w:val="right" w:leader="dot" w:pos="9016"/>
        </w:tabs>
        <w:rPr>
          <w:rFonts w:eastAsiaTheme="minorEastAsia"/>
          <w:noProof/>
          <w:sz w:val="22"/>
          <w:szCs w:val="22"/>
          <w:lang w:val="en-US"/>
        </w:rPr>
      </w:pPr>
      <w:hyperlink w:anchor="_Toc172568982" w:history="1">
        <w:r w:rsidR="004E6F3B" w:rsidRPr="00E96F1D">
          <w:rPr>
            <w:rStyle w:val="Hyperlink"/>
            <w:rFonts w:ascii="Cambria Math" w:hAnsi="Cambria Math"/>
            <w:noProof/>
          </w:rPr>
          <w:t>4</w:t>
        </w:r>
        <w:r w:rsidR="004E6F3B">
          <w:rPr>
            <w:rFonts w:eastAsiaTheme="minorEastAsia"/>
            <w:noProof/>
            <w:sz w:val="22"/>
            <w:szCs w:val="22"/>
            <w:lang w:val="en-US"/>
          </w:rPr>
          <w:tab/>
        </w:r>
        <w:r w:rsidR="004E6F3B" w:rsidRPr="00E96F1D">
          <w:rPr>
            <w:rStyle w:val="Hyperlink"/>
            <w:rFonts w:ascii="Cambria Math" w:hAnsi="Cambria Math"/>
            <w:noProof/>
          </w:rPr>
          <w:t>Implementation</w:t>
        </w:r>
        <w:r w:rsidR="004E6F3B">
          <w:rPr>
            <w:noProof/>
            <w:webHidden/>
          </w:rPr>
          <w:tab/>
        </w:r>
        <w:r w:rsidR="004E6F3B">
          <w:rPr>
            <w:noProof/>
            <w:webHidden/>
          </w:rPr>
          <w:fldChar w:fldCharType="begin"/>
        </w:r>
        <w:r w:rsidR="004E6F3B">
          <w:rPr>
            <w:noProof/>
            <w:webHidden/>
          </w:rPr>
          <w:instrText xml:space="preserve"> PAGEREF _Toc172568982 \h </w:instrText>
        </w:r>
        <w:r w:rsidR="004E6F3B">
          <w:rPr>
            <w:noProof/>
            <w:webHidden/>
          </w:rPr>
        </w:r>
        <w:r w:rsidR="004E6F3B">
          <w:rPr>
            <w:noProof/>
            <w:webHidden/>
          </w:rPr>
          <w:fldChar w:fldCharType="separate"/>
        </w:r>
        <w:r w:rsidR="004E6F3B">
          <w:rPr>
            <w:noProof/>
            <w:webHidden/>
          </w:rPr>
          <w:t>75</w:t>
        </w:r>
        <w:r w:rsidR="004E6F3B">
          <w:rPr>
            <w:noProof/>
            <w:webHidden/>
          </w:rPr>
          <w:fldChar w:fldCharType="end"/>
        </w:r>
      </w:hyperlink>
    </w:p>
    <w:p w14:paraId="261C48DE" w14:textId="058C3B4C" w:rsidR="004E6F3B" w:rsidRDefault="00000000">
      <w:pPr>
        <w:pStyle w:val="TOC1"/>
        <w:tabs>
          <w:tab w:val="left" w:pos="480"/>
          <w:tab w:val="right" w:leader="dot" w:pos="9016"/>
        </w:tabs>
        <w:rPr>
          <w:rFonts w:eastAsiaTheme="minorEastAsia"/>
          <w:noProof/>
          <w:sz w:val="22"/>
          <w:szCs w:val="22"/>
          <w:lang w:val="en-US"/>
        </w:rPr>
      </w:pPr>
      <w:hyperlink w:anchor="_Toc172568983" w:history="1">
        <w:r w:rsidR="004E6F3B" w:rsidRPr="00E96F1D">
          <w:rPr>
            <w:rStyle w:val="Hyperlink"/>
            <w:rFonts w:ascii="Cambria Math" w:hAnsi="Cambria Math"/>
            <w:noProof/>
          </w:rPr>
          <w:t>5</w:t>
        </w:r>
        <w:r w:rsidR="004E6F3B">
          <w:rPr>
            <w:rFonts w:eastAsiaTheme="minorEastAsia"/>
            <w:noProof/>
            <w:sz w:val="22"/>
            <w:szCs w:val="22"/>
            <w:lang w:val="en-US"/>
          </w:rPr>
          <w:tab/>
        </w:r>
        <w:r w:rsidR="004E6F3B" w:rsidRPr="00E96F1D">
          <w:rPr>
            <w:rStyle w:val="Hyperlink"/>
            <w:rFonts w:ascii="Cambria Math" w:hAnsi="Cambria Math"/>
            <w:noProof/>
          </w:rPr>
          <w:t>Testing and Evaluation</w:t>
        </w:r>
        <w:r w:rsidR="004E6F3B">
          <w:rPr>
            <w:noProof/>
            <w:webHidden/>
          </w:rPr>
          <w:tab/>
        </w:r>
        <w:r w:rsidR="004E6F3B">
          <w:rPr>
            <w:noProof/>
            <w:webHidden/>
          </w:rPr>
          <w:fldChar w:fldCharType="begin"/>
        </w:r>
        <w:r w:rsidR="004E6F3B">
          <w:rPr>
            <w:noProof/>
            <w:webHidden/>
          </w:rPr>
          <w:instrText xml:space="preserve"> PAGEREF _Toc17256898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6242A51" w14:textId="4F8C9F13" w:rsidR="004E6F3B" w:rsidRDefault="00000000">
      <w:pPr>
        <w:pStyle w:val="TOC2"/>
        <w:tabs>
          <w:tab w:val="left" w:pos="880"/>
          <w:tab w:val="right" w:leader="dot" w:pos="9016"/>
        </w:tabs>
        <w:rPr>
          <w:rFonts w:eastAsiaTheme="minorEastAsia"/>
          <w:noProof/>
          <w:sz w:val="22"/>
          <w:szCs w:val="22"/>
          <w:lang w:val="en-US"/>
        </w:rPr>
      </w:pPr>
      <w:hyperlink w:anchor="_Toc172568984" w:history="1">
        <w:r w:rsidR="004E6F3B" w:rsidRPr="00E96F1D">
          <w:rPr>
            <w:rStyle w:val="Hyperlink"/>
            <w:rFonts w:ascii="Cambria Math" w:hAnsi="Cambria Math"/>
            <w:noProof/>
          </w:rPr>
          <w:t>5.1</w:t>
        </w:r>
        <w:r w:rsidR="004E6F3B">
          <w:rPr>
            <w:rFonts w:eastAsiaTheme="minorEastAsia"/>
            <w:noProof/>
            <w:sz w:val="22"/>
            <w:szCs w:val="22"/>
            <w:lang w:val="en-US"/>
          </w:rPr>
          <w:tab/>
        </w:r>
        <w:r w:rsidR="004E6F3B" w:rsidRPr="00E96F1D">
          <w:rPr>
            <w:rStyle w:val="Hyperlink"/>
            <w:rFonts w:ascii="Cambria Math" w:hAnsi="Cambria Math"/>
            <w:noProof/>
          </w:rPr>
          <w:t>Pilot Testing</w:t>
        </w:r>
        <w:r w:rsidR="004E6F3B">
          <w:rPr>
            <w:noProof/>
            <w:webHidden/>
          </w:rPr>
          <w:tab/>
        </w:r>
        <w:r w:rsidR="004E6F3B">
          <w:rPr>
            <w:noProof/>
            <w:webHidden/>
          </w:rPr>
          <w:fldChar w:fldCharType="begin"/>
        </w:r>
        <w:r w:rsidR="004E6F3B">
          <w:rPr>
            <w:noProof/>
            <w:webHidden/>
          </w:rPr>
          <w:instrText xml:space="preserve"> PAGEREF _Toc172568984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4782BB5" w14:textId="62495A04" w:rsidR="004E6F3B" w:rsidRDefault="00000000">
      <w:pPr>
        <w:pStyle w:val="TOC2"/>
        <w:tabs>
          <w:tab w:val="left" w:pos="880"/>
          <w:tab w:val="right" w:leader="dot" w:pos="9016"/>
        </w:tabs>
        <w:rPr>
          <w:rFonts w:eastAsiaTheme="minorEastAsia"/>
          <w:noProof/>
          <w:sz w:val="22"/>
          <w:szCs w:val="22"/>
          <w:lang w:val="en-US"/>
        </w:rPr>
      </w:pPr>
      <w:hyperlink w:anchor="_Toc172568985" w:history="1">
        <w:r w:rsidR="004E6F3B" w:rsidRPr="00E96F1D">
          <w:rPr>
            <w:rStyle w:val="Hyperlink"/>
            <w:rFonts w:ascii="Cambria Math" w:hAnsi="Cambria Math"/>
            <w:noProof/>
          </w:rPr>
          <w:t>5.2</w:t>
        </w:r>
        <w:r w:rsidR="004E6F3B">
          <w:rPr>
            <w:rFonts w:eastAsiaTheme="minorEastAsia"/>
            <w:noProof/>
            <w:sz w:val="22"/>
            <w:szCs w:val="22"/>
            <w:lang w:val="en-US"/>
          </w:rPr>
          <w:tab/>
        </w:r>
        <w:r w:rsidR="004E6F3B" w:rsidRPr="00E96F1D">
          <w:rPr>
            <w:rStyle w:val="Hyperlink"/>
            <w:rFonts w:ascii="Cambria Math" w:hAnsi="Cambria Math"/>
            <w:noProof/>
          </w:rPr>
          <w:t>Bridge2College Workshop</w:t>
        </w:r>
        <w:r w:rsidR="004E6F3B">
          <w:rPr>
            <w:noProof/>
            <w:webHidden/>
          </w:rPr>
          <w:tab/>
        </w:r>
        <w:r w:rsidR="004E6F3B">
          <w:rPr>
            <w:noProof/>
            <w:webHidden/>
          </w:rPr>
          <w:fldChar w:fldCharType="begin"/>
        </w:r>
        <w:r w:rsidR="004E6F3B">
          <w:rPr>
            <w:noProof/>
            <w:webHidden/>
          </w:rPr>
          <w:instrText xml:space="preserve"> PAGEREF _Toc172568985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131A722" w14:textId="1D760F94" w:rsidR="004E6F3B" w:rsidRDefault="00000000">
      <w:pPr>
        <w:pStyle w:val="TOC2"/>
        <w:tabs>
          <w:tab w:val="left" w:pos="880"/>
          <w:tab w:val="right" w:leader="dot" w:pos="9016"/>
        </w:tabs>
        <w:rPr>
          <w:rFonts w:eastAsiaTheme="minorEastAsia"/>
          <w:noProof/>
          <w:sz w:val="22"/>
          <w:szCs w:val="22"/>
          <w:lang w:val="en-US"/>
        </w:rPr>
      </w:pPr>
      <w:hyperlink w:anchor="_Toc172568986" w:history="1">
        <w:r w:rsidR="004E6F3B" w:rsidRPr="00E96F1D">
          <w:rPr>
            <w:rStyle w:val="Hyperlink"/>
            <w:rFonts w:ascii="Cambria Math" w:hAnsi="Cambria Math"/>
            <w:noProof/>
          </w:rPr>
          <w:t>5.3</w:t>
        </w:r>
        <w:r w:rsidR="004E6F3B">
          <w:rPr>
            <w:rFonts w:eastAsiaTheme="minorEastAsia"/>
            <w:noProof/>
            <w:sz w:val="22"/>
            <w:szCs w:val="22"/>
            <w:lang w:val="en-US"/>
          </w:rPr>
          <w:tab/>
        </w:r>
        <w:r w:rsidR="004E6F3B" w:rsidRPr="00E96F1D">
          <w:rPr>
            <w:rStyle w:val="Hyperlink"/>
            <w:rFonts w:ascii="Cambria Math" w:hAnsi="Cambria Math"/>
            <w:noProof/>
          </w:rPr>
          <w:t>Usability Evaluation</w:t>
        </w:r>
        <w:r w:rsidR="004E6F3B">
          <w:rPr>
            <w:noProof/>
            <w:webHidden/>
          </w:rPr>
          <w:tab/>
        </w:r>
        <w:r w:rsidR="004E6F3B">
          <w:rPr>
            <w:noProof/>
            <w:webHidden/>
          </w:rPr>
          <w:fldChar w:fldCharType="begin"/>
        </w:r>
        <w:r w:rsidR="004E6F3B">
          <w:rPr>
            <w:noProof/>
            <w:webHidden/>
          </w:rPr>
          <w:instrText xml:space="preserve"> PAGEREF _Toc172568986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08E577CE" w14:textId="7518857E" w:rsidR="004E6F3B" w:rsidRDefault="00000000">
      <w:pPr>
        <w:pStyle w:val="TOC3"/>
        <w:tabs>
          <w:tab w:val="left" w:pos="1320"/>
          <w:tab w:val="right" w:leader="dot" w:pos="9016"/>
        </w:tabs>
        <w:rPr>
          <w:rFonts w:eastAsiaTheme="minorEastAsia"/>
          <w:noProof/>
          <w:sz w:val="22"/>
          <w:szCs w:val="22"/>
          <w:lang w:val="en-US"/>
        </w:rPr>
      </w:pPr>
      <w:hyperlink w:anchor="_Toc172568987" w:history="1">
        <w:r w:rsidR="004E6F3B" w:rsidRPr="00E96F1D">
          <w:rPr>
            <w:rStyle w:val="Hyperlink"/>
            <w:rFonts w:ascii="Cambria Math" w:hAnsi="Cambria Math"/>
            <w:noProof/>
          </w:rPr>
          <w:t>5.3.1</w:t>
        </w:r>
        <w:r w:rsidR="004E6F3B">
          <w:rPr>
            <w:rFonts w:eastAsiaTheme="minorEastAsia"/>
            <w:noProof/>
            <w:sz w:val="22"/>
            <w:szCs w:val="22"/>
            <w:lang w:val="en-US"/>
          </w:rPr>
          <w:tab/>
        </w:r>
        <w:r w:rsidR="004E6F3B" w:rsidRPr="00E96F1D">
          <w:rPr>
            <w:rStyle w:val="Hyperlink"/>
            <w:rFonts w:ascii="Cambria Math" w:hAnsi="Cambria Math"/>
            <w:noProof/>
          </w:rPr>
          <w:t>System Usability Scale (SUS)</w:t>
        </w:r>
        <w:r w:rsidR="004E6F3B">
          <w:rPr>
            <w:noProof/>
            <w:webHidden/>
          </w:rPr>
          <w:tab/>
        </w:r>
        <w:r w:rsidR="004E6F3B">
          <w:rPr>
            <w:noProof/>
            <w:webHidden/>
          </w:rPr>
          <w:fldChar w:fldCharType="begin"/>
        </w:r>
        <w:r w:rsidR="004E6F3B">
          <w:rPr>
            <w:noProof/>
            <w:webHidden/>
          </w:rPr>
          <w:instrText xml:space="preserve"> PAGEREF _Toc172568987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31D301" w14:textId="0CAB85CD" w:rsidR="004E6F3B" w:rsidRDefault="00000000">
      <w:pPr>
        <w:pStyle w:val="TOC3"/>
        <w:tabs>
          <w:tab w:val="left" w:pos="1320"/>
          <w:tab w:val="right" w:leader="dot" w:pos="9016"/>
        </w:tabs>
        <w:rPr>
          <w:rFonts w:eastAsiaTheme="minorEastAsia"/>
          <w:noProof/>
          <w:sz w:val="22"/>
          <w:szCs w:val="22"/>
          <w:lang w:val="en-US"/>
        </w:rPr>
      </w:pPr>
      <w:hyperlink w:anchor="_Toc172568988" w:history="1">
        <w:r w:rsidR="004E6F3B" w:rsidRPr="00E96F1D">
          <w:rPr>
            <w:rStyle w:val="Hyperlink"/>
            <w:rFonts w:ascii="Cambria Math" w:hAnsi="Cambria Math"/>
            <w:noProof/>
          </w:rPr>
          <w:t>5.3.2</w:t>
        </w:r>
        <w:r w:rsidR="004E6F3B">
          <w:rPr>
            <w:rFonts w:eastAsiaTheme="minorEastAsia"/>
            <w:noProof/>
            <w:sz w:val="22"/>
            <w:szCs w:val="22"/>
            <w:lang w:val="en-US"/>
          </w:rPr>
          <w:tab/>
        </w:r>
        <w:r w:rsidR="004E6F3B" w:rsidRPr="00E96F1D">
          <w:rPr>
            <w:rStyle w:val="Hyperlink"/>
            <w:rFonts w:ascii="Cambria Math" w:hAnsi="Cambria Math"/>
            <w:noProof/>
          </w:rPr>
          <w:t>Post-Study Usability Questionnaire (PSSUQ)</w:t>
        </w:r>
        <w:r w:rsidR="004E6F3B">
          <w:rPr>
            <w:noProof/>
            <w:webHidden/>
          </w:rPr>
          <w:tab/>
        </w:r>
        <w:r w:rsidR="004E6F3B">
          <w:rPr>
            <w:noProof/>
            <w:webHidden/>
          </w:rPr>
          <w:fldChar w:fldCharType="begin"/>
        </w:r>
        <w:r w:rsidR="004E6F3B">
          <w:rPr>
            <w:noProof/>
            <w:webHidden/>
          </w:rPr>
          <w:instrText xml:space="preserve"> PAGEREF _Toc172568988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078BDE8" w14:textId="3C117899" w:rsidR="004E6F3B" w:rsidRDefault="00000000">
      <w:pPr>
        <w:pStyle w:val="TOC3"/>
        <w:tabs>
          <w:tab w:val="left" w:pos="1320"/>
          <w:tab w:val="right" w:leader="dot" w:pos="9016"/>
        </w:tabs>
        <w:rPr>
          <w:rFonts w:eastAsiaTheme="minorEastAsia"/>
          <w:noProof/>
          <w:sz w:val="22"/>
          <w:szCs w:val="22"/>
          <w:lang w:val="en-US"/>
        </w:rPr>
      </w:pPr>
      <w:hyperlink w:anchor="_Toc172568989" w:history="1">
        <w:r w:rsidR="004E6F3B" w:rsidRPr="00E96F1D">
          <w:rPr>
            <w:rStyle w:val="Hyperlink"/>
            <w:rFonts w:ascii="Cambria Math" w:hAnsi="Cambria Math"/>
            <w:noProof/>
          </w:rPr>
          <w:t>5.3.3</w:t>
        </w:r>
        <w:r w:rsidR="004E6F3B">
          <w:rPr>
            <w:rFonts w:eastAsiaTheme="minorEastAsia"/>
            <w:noProof/>
            <w:sz w:val="22"/>
            <w:szCs w:val="22"/>
            <w:lang w:val="en-US"/>
          </w:rPr>
          <w:tab/>
        </w:r>
        <w:r w:rsidR="004E6F3B" w:rsidRPr="00E96F1D">
          <w:rPr>
            <w:rStyle w:val="Hyperlink"/>
            <w:rFonts w:ascii="Cambria Math" w:hAnsi="Cambria Math"/>
            <w:noProof/>
          </w:rPr>
          <w:t>Usability Results</w:t>
        </w:r>
        <w:r w:rsidR="004E6F3B">
          <w:rPr>
            <w:noProof/>
            <w:webHidden/>
          </w:rPr>
          <w:tab/>
        </w:r>
        <w:r w:rsidR="004E6F3B">
          <w:rPr>
            <w:noProof/>
            <w:webHidden/>
          </w:rPr>
          <w:fldChar w:fldCharType="begin"/>
        </w:r>
        <w:r w:rsidR="004E6F3B">
          <w:rPr>
            <w:noProof/>
            <w:webHidden/>
          </w:rPr>
          <w:instrText xml:space="preserve"> PAGEREF _Toc172568989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31A4060" w14:textId="4A4C7950" w:rsidR="004E6F3B" w:rsidRDefault="00000000">
      <w:pPr>
        <w:pStyle w:val="TOC2"/>
        <w:tabs>
          <w:tab w:val="left" w:pos="880"/>
          <w:tab w:val="right" w:leader="dot" w:pos="9016"/>
        </w:tabs>
        <w:rPr>
          <w:rFonts w:eastAsiaTheme="minorEastAsia"/>
          <w:noProof/>
          <w:sz w:val="22"/>
          <w:szCs w:val="22"/>
          <w:lang w:val="en-US"/>
        </w:rPr>
      </w:pPr>
      <w:hyperlink w:anchor="_Toc172568990" w:history="1">
        <w:r w:rsidR="004E6F3B" w:rsidRPr="00E96F1D">
          <w:rPr>
            <w:rStyle w:val="Hyperlink"/>
            <w:rFonts w:ascii="Cambria Math" w:hAnsi="Cambria Math"/>
            <w:noProof/>
          </w:rPr>
          <w:t>5.4</w:t>
        </w:r>
        <w:r w:rsidR="004E6F3B">
          <w:rPr>
            <w:rFonts w:eastAsiaTheme="minorEastAsia"/>
            <w:noProof/>
            <w:sz w:val="22"/>
            <w:szCs w:val="22"/>
            <w:lang w:val="en-US"/>
          </w:rPr>
          <w:tab/>
        </w:r>
        <w:r w:rsidR="004E6F3B" w:rsidRPr="00E96F1D">
          <w:rPr>
            <w:rStyle w:val="Hyperlink"/>
            <w:rFonts w:ascii="Cambria Math" w:hAnsi="Cambria Math"/>
            <w:noProof/>
          </w:rPr>
          <w:t>User and Educator Feedback</w:t>
        </w:r>
        <w:r w:rsidR="004E6F3B">
          <w:rPr>
            <w:noProof/>
            <w:webHidden/>
          </w:rPr>
          <w:tab/>
        </w:r>
        <w:r w:rsidR="004E6F3B">
          <w:rPr>
            <w:noProof/>
            <w:webHidden/>
          </w:rPr>
          <w:fldChar w:fldCharType="begin"/>
        </w:r>
        <w:r w:rsidR="004E6F3B">
          <w:rPr>
            <w:noProof/>
            <w:webHidden/>
          </w:rPr>
          <w:instrText xml:space="preserve"> PAGEREF _Toc172568990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31248D93" w14:textId="7E1E6A67" w:rsidR="004E6F3B" w:rsidRDefault="00000000">
      <w:pPr>
        <w:pStyle w:val="TOC3"/>
        <w:tabs>
          <w:tab w:val="left" w:pos="1320"/>
          <w:tab w:val="right" w:leader="dot" w:pos="9016"/>
        </w:tabs>
        <w:rPr>
          <w:rFonts w:eastAsiaTheme="minorEastAsia"/>
          <w:noProof/>
          <w:sz w:val="22"/>
          <w:szCs w:val="22"/>
          <w:lang w:val="en-US"/>
        </w:rPr>
      </w:pPr>
      <w:hyperlink w:anchor="_Toc172568991" w:history="1">
        <w:r w:rsidR="004E6F3B" w:rsidRPr="00E96F1D">
          <w:rPr>
            <w:rStyle w:val="Hyperlink"/>
            <w:rFonts w:ascii="Cambria Math" w:hAnsi="Cambria Math"/>
            <w:noProof/>
          </w:rPr>
          <w:t>5.4.1</w:t>
        </w:r>
        <w:r w:rsidR="004E6F3B">
          <w:rPr>
            <w:rFonts w:eastAsiaTheme="minorEastAsia"/>
            <w:noProof/>
            <w:sz w:val="22"/>
            <w:szCs w:val="22"/>
            <w:lang w:val="en-US"/>
          </w:rPr>
          <w:tab/>
        </w:r>
        <w:r w:rsidR="004E6F3B" w:rsidRPr="00E96F1D">
          <w:rPr>
            <w:rStyle w:val="Hyperlink"/>
            <w:rFonts w:ascii="Cambria Math" w:hAnsi="Cambria Math"/>
            <w:noProof/>
          </w:rPr>
          <w:t>Instruments Used</w:t>
        </w:r>
        <w:r w:rsidR="004E6F3B">
          <w:rPr>
            <w:noProof/>
            <w:webHidden/>
          </w:rPr>
          <w:tab/>
        </w:r>
        <w:r w:rsidR="004E6F3B">
          <w:rPr>
            <w:noProof/>
            <w:webHidden/>
          </w:rPr>
          <w:fldChar w:fldCharType="begin"/>
        </w:r>
        <w:r w:rsidR="004E6F3B">
          <w:rPr>
            <w:noProof/>
            <w:webHidden/>
          </w:rPr>
          <w:instrText xml:space="preserve"> PAGEREF _Toc172568991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2580D0D" w14:textId="1DEFA342" w:rsidR="004E6F3B" w:rsidRDefault="00000000">
      <w:pPr>
        <w:pStyle w:val="TOC3"/>
        <w:tabs>
          <w:tab w:val="left" w:pos="1320"/>
          <w:tab w:val="right" w:leader="dot" w:pos="9016"/>
        </w:tabs>
        <w:rPr>
          <w:rFonts w:eastAsiaTheme="minorEastAsia"/>
          <w:noProof/>
          <w:sz w:val="22"/>
          <w:szCs w:val="22"/>
          <w:lang w:val="en-US"/>
        </w:rPr>
      </w:pPr>
      <w:hyperlink w:anchor="_Toc172568992" w:history="1">
        <w:r w:rsidR="004E6F3B" w:rsidRPr="00E96F1D">
          <w:rPr>
            <w:rStyle w:val="Hyperlink"/>
            <w:rFonts w:ascii="Cambria Math" w:hAnsi="Cambria Math"/>
            <w:noProof/>
          </w:rPr>
          <w:t>5.4.2</w:t>
        </w:r>
        <w:r w:rsidR="004E6F3B">
          <w:rPr>
            <w:rFonts w:eastAsiaTheme="minorEastAsia"/>
            <w:noProof/>
            <w:sz w:val="22"/>
            <w:szCs w:val="22"/>
            <w:lang w:val="en-US"/>
          </w:rPr>
          <w:tab/>
        </w:r>
        <w:r w:rsidR="004E6F3B" w:rsidRPr="00E96F1D">
          <w:rPr>
            <w:rStyle w:val="Hyperlink"/>
            <w:rFonts w:ascii="Cambria Math" w:hAnsi="Cambria Math"/>
            <w:noProof/>
          </w:rPr>
          <w:t>Findings</w:t>
        </w:r>
        <w:r w:rsidR="004E6F3B">
          <w:rPr>
            <w:noProof/>
            <w:webHidden/>
          </w:rPr>
          <w:tab/>
        </w:r>
        <w:r w:rsidR="004E6F3B">
          <w:rPr>
            <w:noProof/>
            <w:webHidden/>
          </w:rPr>
          <w:fldChar w:fldCharType="begin"/>
        </w:r>
        <w:r w:rsidR="004E6F3B">
          <w:rPr>
            <w:noProof/>
            <w:webHidden/>
          </w:rPr>
          <w:instrText xml:space="preserve"> PAGEREF _Toc172568992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F9A4F4" w14:textId="60B1B172" w:rsidR="004E6F3B" w:rsidRDefault="00000000">
      <w:pPr>
        <w:pStyle w:val="TOC2"/>
        <w:tabs>
          <w:tab w:val="left" w:pos="880"/>
          <w:tab w:val="right" w:leader="dot" w:pos="9016"/>
        </w:tabs>
        <w:rPr>
          <w:rFonts w:eastAsiaTheme="minorEastAsia"/>
          <w:noProof/>
          <w:sz w:val="22"/>
          <w:szCs w:val="22"/>
          <w:lang w:val="en-US"/>
        </w:rPr>
      </w:pPr>
      <w:hyperlink w:anchor="_Toc172568993" w:history="1">
        <w:r w:rsidR="004E6F3B" w:rsidRPr="00E96F1D">
          <w:rPr>
            <w:rStyle w:val="Hyperlink"/>
            <w:rFonts w:ascii="Cambria Math" w:hAnsi="Cambria Math"/>
            <w:noProof/>
          </w:rPr>
          <w:t>5.5</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9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123A20CD" w14:textId="24A1314B" w:rsidR="004E6F3B" w:rsidRDefault="00000000">
      <w:pPr>
        <w:pStyle w:val="TOC1"/>
        <w:tabs>
          <w:tab w:val="left" w:pos="480"/>
          <w:tab w:val="right" w:leader="dot" w:pos="9016"/>
        </w:tabs>
        <w:rPr>
          <w:rFonts w:eastAsiaTheme="minorEastAsia"/>
          <w:noProof/>
          <w:sz w:val="22"/>
          <w:szCs w:val="22"/>
          <w:lang w:val="en-US"/>
        </w:rPr>
      </w:pPr>
      <w:hyperlink w:anchor="_Toc172568994" w:history="1">
        <w:r w:rsidR="004E6F3B" w:rsidRPr="00E96F1D">
          <w:rPr>
            <w:rStyle w:val="Hyperlink"/>
            <w:rFonts w:ascii="Cambria Math" w:hAnsi="Cambria Math"/>
            <w:noProof/>
          </w:rPr>
          <w:t>6</w:t>
        </w:r>
        <w:r w:rsidR="004E6F3B">
          <w:rPr>
            <w:rFonts w:eastAsiaTheme="minorEastAsia"/>
            <w:noProof/>
            <w:sz w:val="22"/>
            <w:szCs w:val="22"/>
            <w:lang w:val="en-US"/>
          </w:rPr>
          <w:tab/>
        </w:r>
        <w:r w:rsidR="004E6F3B" w:rsidRPr="00E96F1D">
          <w:rPr>
            <w:rStyle w:val="Hyperlink"/>
            <w:rFonts w:ascii="Cambria Math" w:hAnsi="Cambria Math"/>
            <w:noProof/>
          </w:rPr>
          <w:t>Conclusion</w:t>
        </w:r>
        <w:r w:rsidR="004E6F3B">
          <w:rPr>
            <w:noProof/>
            <w:webHidden/>
          </w:rPr>
          <w:tab/>
        </w:r>
        <w:r w:rsidR="004E6F3B">
          <w:rPr>
            <w:noProof/>
            <w:webHidden/>
          </w:rPr>
          <w:fldChar w:fldCharType="begin"/>
        </w:r>
        <w:r w:rsidR="004E6F3B">
          <w:rPr>
            <w:noProof/>
            <w:webHidden/>
          </w:rPr>
          <w:instrText xml:space="preserve"> PAGEREF _Toc172568994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5B090B1F" w14:textId="6F66ECF8" w:rsidR="004E6F3B" w:rsidRDefault="00000000">
      <w:pPr>
        <w:pStyle w:val="TOC2"/>
        <w:tabs>
          <w:tab w:val="left" w:pos="880"/>
          <w:tab w:val="right" w:leader="dot" w:pos="9016"/>
        </w:tabs>
        <w:rPr>
          <w:rFonts w:eastAsiaTheme="minorEastAsia"/>
          <w:noProof/>
          <w:sz w:val="22"/>
          <w:szCs w:val="22"/>
          <w:lang w:val="en-US"/>
        </w:rPr>
      </w:pPr>
      <w:hyperlink w:anchor="_Toc172568995" w:history="1">
        <w:r w:rsidR="004E6F3B" w:rsidRPr="00E96F1D">
          <w:rPr>
            <w:rStyle w:val="Hyperlink"/>
            <w:rFonts w:ascii="Cambria Math" w:hAnsi="Cambria Math"/>
            <w:noProof/>
          </w:rPr>
          <w:t>6.1</w:t>
        </w:r>
        <w:r w:rsidR="004E6F3B">
          <w:rPr>
            <w:rFonts w:eastAsiaTheme="minorEastAsia"/>
            <w:noProof/>
            <w:sz w:val="22"/>
            <w:szCs w:val="22"/>
            <w:lang w:val="en-US"/>
          </w:rPr>
          <w:tab/>
        </w:r>
        <w:r w:rsidR="004E6F3B" w:rsidRPr="00E96F1D">
          <w:rPr>
            <w:rStyle w:val="Hyperlink"/>
            <w:rFonts w:ascii="Cambria Math" w:hAnsi="Cambria Math"/>
            <w:noProof/>
          </w:rPr>
          <w:t>Recap</w:t>
        </w:r>
        <w:r w:rsidR="004E6F3B">
          <w:rPr>
            <w:noProof/>
            <w:webHidden/>
          </w:rPr>
          <w:tab/>
        </w:r>
        <w:r w:rsidR="004E6F3B">
          <w:rPr>
            <w:noProof/>
            <w:webHidden/>
          </w:rPr>
          <w:fldChar w:fldCharType="begin"/>
        </w:r>
        <w:r w:rsidR="004E6F3B">
          <w:rPr>
            <w:noProof/>
            <w:webHidden/>
          </w:rPr>
          <w:instrText xml:space="preserve"> PAGEREF _Toc172568995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4FC9C60" w14:textId="6B964581" w:rsidR="004E6F3B" w:rsidRDefault="00000000">
      <w:pPr>
        <w:pStyle w:val="TOC2"/>
        <w:tabs>
          <w:tab w:val="left" w:pos="880"/>
          <w:tab w:val="right" w:leader="dot" w:pos="9016"/>
        </w:tabs>
        <w:rPr>
          <w:rFonts w:eastAsiaTheme="minorEastAsia"/>
          <w:noProof/>
          <w:sz w:val="22"/>
          <w:szCs w:val="22"/>
          <w:lang w:val="en-US"/>
        </w:rPr>
      </w:pPr>
      <w:hyperlink w:anchor="_Toc172568996" w:history="1">
        <w:r w:rsidR="004E6F3B" w:rsidRPr="00E96F1D">
          <w:rPr>
            <w:rStyle w:val="Hyperlink"/>
            <w:rFonts w:ascii="Cambria Math" w:hAnsi="Cambria Math"/>
            <w:noProof/>
          </w:rPr>
          <w:t>6.2</w:t>
        </w:r>
        <w:r w:rsidR="004E6F3B">
          <w:rPr>
            <w:rFonts w:eastAsiaTheme="minorEastAsia"/>
            <w:noProof/>
            <w:sz w:val="22"/>
            <w:szCs w:val="22"/>
            <w:lang w:val="en-US"/>
          </w:rPr>
          <w:tab/>
        </w:r>
        <w:r w:rsidR="004E6F3B" w:rsidRPr="00E96F1D">
          <w:rPr>
            <w:rStyle w:val="Hyperlink"/>
            <w:rFonts w:ascii="Cambria Math" w:hAnsi="Cambria Math"/>
            <w:noProof/>
          </w:rPr>
          <w:t>Limitations</w:t>
        </w:r>
        <w:r w:rsidR="004E6F3B">
          <w:rPr>
            <w:noProof/>
            <w:webHidden/>
          </w:rPr>
          <w:tab/>
        </w:r>
        <w:r w:rsidR="004E6F3B">
          <w:rPr>
            <w:noProof/>
            <w:webHidden/>
          </w:rPr>
          <w:fldChar w:fldCharType="begin"/>
        </w:r>
        <w:r w:rsidR="004E6F3B">
          <w:rPr>
            <w:noProof/>
            <w:webHidden/>
          </w:rPr>
          <w:instrText xml:space="preserve"> PAGEREF _Toc172568996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6A07C8DE" w14:textId="09D59F98" w:rsidR="004E6F3B" w:rsidRDefault="00000000">
      <w:pPr>
        <w:pStyle w:val="TOC2"/>
        <w:tabs>
          <w:tab w:val="left" w:pos="880"/>
          <w:tab w:val="right" w:leader="dot" w:pos="9016"/>
        </w:tabs>
        <w:rPr>
          <w:rFonts w:eastAsiaTheme="minorEastAsia"/>
          <w:noProof/>
          <w:sz w:val="22"/>
          <w:szCs w:val="22"/>
          <w:lang w:val="en-US"/>
        </w:rPr>
      </w:pPr>
      <w:hyperlink w:anchor="_Toc172568997" w:history="1">
        <w:r w:rsidR="004E6F3B" w:rsidRPr="00E96F1D">
          <w:rPr>
            <w:rStyle w:val="Hyperlink"/>
            <w:rFonts w:ascii="Cambria Math" w:hAnsi="Cambria Math"/>
            <w:noProof/>
          </w:rPr>
          <w:t>6.3</w:t>
        </w:r>
        <w:r w:rsidR="004E6F3B">
          <w:rPr>
            <w:rFonts w:eastAsiaTheme="minorEastAsia"/>
            <w:noProof/>
            <w:sz w:val="22"/>
            <w:szCs w:val="22"/>
            <w:lang w:val="en-US"/>
          </w:rPr>
          <w:tab/>
        </w:r>
        <w:r w:rsidR="004E6F3B" w:rsidRPr="00E96F1D">
          <w:rPr>
            <w:rStyle w:val="Hyperlink"/>
            <w:rFonts w:ascii="Cambria Math" w:hAnsi="Cambria Math"/>
            <w:noProof/>
          </w:rPr>
          <w:t>Future Work</w:t>
        </w:r>
        <w:r w:rsidR="004E6F3B">
          <w:rPr>
            <w:noProof/>
            <w:webHidden/>
          </w:rPr>
          <w:tab/>
        </w:r>
        <w:r w:rsidR="004E6F3B">
          <w:rPr>
            <w:noProof/>
            <w:webHidden/>
          </w:rPr>
          <w:fldChar w:fldCharType="begin"/>
        </w:r>
        <w:r w:rsidR="004E6F3B">
          <w:rPr>
            <w:noProof/>
            <w:webHidden/>
          </w:rPr>
          <w:instrText xml:space="preserve"> PAGEREF _Toc172568997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47B1DD1E" w14:textId="1CFDAE9E" w:rsidR="004E6F3B" w:rsidRDefault="00000000">
      <w:pPr>
        <w:pStyle w:val="TOC2"/>
        <w:tabs>
          <w:tab w:val="left" w:pos="880"/>
          <w:tab w:val="right" w:leader="dot" w:pos="9016"/>
        </w:tabs>
        <w:rPr>
          <w:rFonts w:eastAsiaTheme="minorEastAsia"/>
          <w:noProof/>
          <w:sz w:val="22"/>
          <w:szCs w:val="22"/>
          <w:lang w:val="en-US"/>
        </w:rPr>
      </w:pPr>
      <w:hyperlink w:anchor="_Toc172568998" w:history="1">
        <w:r w:rsidR="004E6F3B" w:rsidRPr="00E96F1D">
          <w:rPr>
            <w:rStyle w:val="Hyperlink"/>
            <w:rFonts w:ascii="Cambria Math" w:hAnsi="Cambria Math"/>
            <w:noProof/>
          </w:rPr>
          <w:t>6.4</w:t>
        </w:r>
        <w:r w:rsidR="004E6F3B">
          <w:rPr>
            <w:rFonts w:eastAsiaTheme="minorEastAsia"/>
            <w:noProof/>
            <w:sz w:val="22"/>
            <w:szCs w:val="22"/>
            <w:lang w:val="en-US"/>
          </w:rPr>
          <w:tab/>
        </w:r>
        <w:r w:rsidR="004E6F3B" w:rsidRPr="00E96F1D">
          <w:rPr>
            <w:rStyle w:val="Hyperlink"/>
            <w:rFonts w:ascii="Cambria Math" w:hAnsi="Cambria Math"/>
            <w:noProof/>
          </w:rPr>
          <w:t>Personal Reflection</w:t>
        </w:r>
        <w:r w:rsidR="004E6F3B">
          <w:rPr>
            <w:noProof/>
            <w:webHidden/>
          </w:rPr>
          <w:tab/>
        </w:r>
        <w:r w:rsidR="004E6F3B">
          <w:rPr>
            <w:noProof/>
            <w:webHidden/>
          </w:rPr>
          <w:fldChar w:fldCharType="begin"/>
        </w:r>
        <w:r w:rsidR="004E6F3B">
          <w:rPr>
            <w:noProof/>
            <w:webHidden/>
          </w:rPr>
          <w:instrText xml:space="preserve"> PAGEREF _Toc172568998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D7C9407" w14:textId="38BF70A3" w:rsidR="004E6F3B" w:rsidRDefault="00000000">
      <w:pPr>
        <w:pStyle w:val="TOC1"/>
        <w:tabs>
          <w:tab w:val="left" w:pos="480"/>
          <w:tab w:val="right" w:leader="dot" w:pos="9016"/>
        </w:tabs>
        <w:rPr>
          <w:rFonts w:eastAsiaTheme="minorEastAsia"/>
          <w:noProof/>
          <w:sz w:val="22"/>
          <w:szCs w:val="22"/>
          <w:lang w:val="en-US"/>
        </w:rPr>
      </w:pPr>
      <w:hyperlink w:anchor="_Toc172568999" w:history="1">
        <w:r w:rsidR="004E6F3B" w:rsidRPr="00E96F1D">
          <w:rPr>
            <w:rStyle w:val="Hyperlink"/>
            <w:rFonts w:ascii="Cambria Math" w:hAnsi="Cambria Math"/>
            <w:noProof/>
          </w:rPr>
          <w:t>7</w:t>
        </w:r>
        <w:r w:rsidR="004E6F3B">
          <w:rPr>
            <w:rFonts w:eastAsiaTheme="minorEastAsia"/>
            <w:noProof/>
            <w:sz w:val="22"/>
            <w:szCs w:val="22"/>
            <w:lang w:val="en-US"/>
          </w:rPr>
          <w:tab/>
        </w:r>
        <w:r w:rsidR="004E6F3B" w:rsidRPr="00E96F1D">
          <w:rPr>
            <w:rStyle w:val="Hyperlink"/>
            <w:rFonts w:ascii="Cambria Math" w:hAnsi="Cambria Math"/>
            <w:noProof/>
          </w:rPr>
          <w:t>Bibliography</w:t>
        </w:r>
        <w:r w:rsidR="004E6F3B">
          <w:rPr>
            <w:noProof/>
            <w:webHidden/>
          </w:rPr>
          <w:tab/>
        </w:r>
        <w:r w:rsidR="004E6F3B">
          <w:rPr>
            <w:noProof/>
            <w:webHidden/>
          </w:rPr>
          <w:fldChar w:fldCharType="begin"/>
        </w:r>
        <w:r w:rsidR="004E6F3B">
          <w:rPr>
            <w:noProof/>
            <w:webHidden/>
          </w:rPr>
          <w:instrText xml:space="preserve"> PAGEREF _Toc172568999 \h </w:instrText>
        </w:r>
        <w:r w:rsidR="004E6F3B">
          <w:rPr>
            <w:noProof/>
            <w:webHidden/>
          </w:rPr>
        </w:r>
        <w:r w:rsidR="004E6F3B">
          <w:rPr>
            <w:noProof/>
            <w:webHidden/>
          </w:rPr>
          <w:fldChar w:fldCharType="separate"/>
        </w:r>
        <w:r w:rsidR="004E6F3B">
          <w:rPr>
            <w:noProof/>
            <w:webHidden/>
          </w:rPr>
          <w:t>78</w:t>
        </w:r>
        <w:r w:rsidR="004E6F3B">
          <w:rPr>
            <w:noProof/>
            <w:webHidden/>
          </w:rPr>
          <w:fldChar w:fldCharType="end"/>
        </w:r>
      </w:hyperlink>
    </w:p>
    <w:p w14:paraId="7F4798FF" w14:textId="0235AD31" w:rsidR="004E6F3B" w:rsidRDefault="00000000">
      <w:pPr>
        <w:pStyle w:val="TOC1"/>
        <w:tabs>
          <w:tab w:val="left" w:pos="480"/>
          <w:tab w:val="right" w:leader="dot" w:pos="9016"/>
        </w:tabs>
        <w:rPr>
          <w:rFonts w:eastAsiaTheme="minorEastAsia"/>
          <w:noProof/>
          <w:sz w:val="22"/>
          <w:szCs w:val="22"/>
          <w:lang w:val="en-US"/>
        </w:rPr>
      </w:pPr>
      <w:hyperlink w:anchor="_Toc172569000" w:history="1">
        <w:r w:rsidR="004E6F3B" w:rsidRPr="00E96F1D">
          <w:rPr>
            <w:rStyle w:val="Hyperlink"/>
            <w:rFonts w:ascii="Cambria Math" w:hAnsi="Cambria Math"/>
            <w:noProof/>
          </w:rPr>
          <w:t>8</w:t>
        </w:r>
        <w:r w:rsidR="004E6F3B">
          <w:rPr>
            <w:rFonts w:eastAsiaTheme="minorEastAsia"/>
            <w:noProof/>
            <w:sz w:val="22"/>
            <w:szCs w:val="22"/>
            <w:lang w:val="en-US"/>
          </w:rPr>
          <w:tab/>
        </w:r>
        <w:r w:rsidR="004E6F3B" w:rsidRPr="00E96F1D">
          <w:rPr>
            <w:rStyle w:val="Hyperlink"/>
            <w:rFonts w:ascii="Cambria Math" w:hAnsi="Cambria Math"/>
            <w:noProof/>
          </w:rPr>
          <w:t>Appendices</w:t>
        </w:r>
        <w:r w:rsidR="004E6F3B">
          <w:rPr>
            <w:noProof/>
            <w:webHidden/>
          </w:rPr>
          <w:tab/>
        </w:r>
        <w:r w:rsidR="004E6F3B">
          <w:rPr>
            <w:noProof/>
            <w:webHidden/>
          </w:rPr>
          <w:fldChar w:fldCharType="begin"/>
        </w:r>
        <w:r w:rsidR="004E6F3B">
          <w:rPr>
            <w:noProof/>
            <w:webHidden/>
          </w:rPr>
          <w:instrText xml:space="preserve"> PAGEREF _Toc172569000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8C56146" w14:textId="4E7BA301" w:rsidR="004E6F3B" w:rsidRDefault="00000000">
      <w:pPr>
        <w:pStyle w:val="TOC2"/>
        <w:tabs>
          <w:tab w:val="left" w:pos="880"/>
          <w:tab w:val="right" w:leader="dot" w:pos="9016"/>
        </w:tabs>
        <w:rPr>
          <w:rFonts w:eastAsiaTheme="minorEastAsia"/>
          <w:noProof/>
          <w:sz w:val="22"/>
          <w:szCs w:val="22"/>
          <w:lang w:val="en-US"/>
        </w:rPr>
      </w:pPr>
      <w:hyperlink w:anchor="_Toc172569001" w:history="1">
        <w:r w:rsidR="004E6F3B" w:rsidRPr="00E96F1D">
          <w:rPr>
            <w:rStyle w:val="Hyperlink"/>
            <w:rFonts w:ascii="Cambria Math" w:hAnsi="Cambria Math"/>
            <w:noProof/>
          </w:rPr>
          <w:t>8.1</w:t>
        </w:r>
        <w:r w:rsidR="004E6F3B">
          <w:rPr>
            <w:rFonts w:eastAsiaTheme="minorEastAsia"/>
            <w:noProof/>
            <w:sz w:val="22"/>
            <w:szCs w:val="22"/>
            <w:lang w:val="en-US"/>
          </w:rPr>
          <w:tab/>
        </w:r>
        <w:r w:rsidR="004E6F3B" w:rsidRPr="00E96F1D">
          <w:rPr>
            <w:rStyle w:val="Hyperlink"/>
            <w:rFonts w:ascii="Cambria Math" w:hAnsi="Cambria Math"/>
            <w:noProof/>
          </w:rPr>
          <w:t>Survey Instruments Used</w:t>
        </w:r>
        <w:r w:rsidR="004E6F3B">
          <w:rPr>
            <w:noProof/>
            <w:webHidden/>
          </w:rPr>
          <w:tab/>
        </w:r>
        <w:r w:rsidR="004E6F3B">
          <w:rPr>
            <w:noProof/>
            <w:webHidden/>
          </w:rPr>
          <w:fldChar w:fldCharType="begin"/>
        </w:r>
        <w:r w:rsidR="004E6F3B">
          <w:rPr>
            <w:noProof/>
            <w:webHidden/>
          </w:rPr>
          <w:instrText xml:space="preserve"> PAGEREF _Toc172569001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4731B756" w14:textId="180F10EE" w:rsidR="004E6F3B" w:rsidRDefault="00000000">
      <w:pPr>
        <w:pStyle w:val="TOC2"/>
        <w:tabs>
          <w:tab w:val="left" w:pos="880"/>
          <w:tab w:val="right" w:leader="dot" w:pos="9016"/>
        </w:tabs>
        <w:rPr>
          <w:rFonts w:eastAsiaTheme="minorEastAsia"/>
          <w:noProof/>
          <w:sz w:val="22"/>
          <w:szCs w:val="22"/>
          <w:lang w:val="en-US"/>
        </w:rPr>
      </w:pPr>
      <w:hyperlink w:anchor="_Toc172569002" w:history="1">
        <w:r w:rsidR="004E6F3B" w:rsidRPr="00E96F1D">
          <w:rPr>
            <w:rStyle w:val="Hyperlink"/>
            <w:rFonts w:ascii="Cambria Math" w:hAnsi="Cambria Math"/>
            <w:noProof/>
          </w:rPr>
          <w:t>8.2</w:t>
        </w:r>
        <w:r w:rsidR="004E6F3B">
          <w:rPr>
            <w:rFonts w:eastAsiaTheme="minorEastAsia"/>
            <w:noProof/>
            <w:sz w:val="22"/>
            <w:szCs w:val="22"/>
            <w:lang w:val="en-US"/>
          </w:rPr>
          <w:tab/>
        </w:r>
        <w:r w:rsidR="004E6F3B" w:rsidRPr="00E96F1D">
          <w:rPr>
            <w:rStyle w:val="Hyperlink"/>
            <w:rFonts w:ascii="Cambria Math" w:hAnsi="Cambria Math"/>
            <w:noProof/>
          </w:rPr>
          <w:t>Use of GenAI in this Work</w:t>
        </w:r>
        <w:r w:rsidR="004E6F3B">
          <w:rPr>
            <w:noProof/>
            <w:webHidden/>
          </w:rPr>
          <w:tab/>
        </w:r>
        <w:r w:rsidR="004E6F3B">
          <w:rPr>
            <w:noProof/>
            <w:webHidden/>
          </w:rPr>
          <w:fldChar w:fldCharType="begin"/>
        </w:r>
        <w:r w:rsidR="004E6F3B">
          <w:rPr>
            <w:noProof/>
            <w:webHidden/>
          </w:rPr>
          <w:instrText xml:space="preserve"> PAGEREF _Toc172569002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3B5D8D8" w14:textId="5953304A"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2568949"/>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2568950"/>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 xml:space="preserve">This is supported by results of a detailed study by A. </w:t>
      </w:r>
      <w:proofErr w:type="spellStart"/>
      <w:r w:rsidRPr="00CC2579">
        <w:rPr>
          <w:rFonts w:ascii="Cambria Math" w:hAnsi="Cambria Math"/>
        </w:rPr>
        <w:t>Daigneault</w:t>
      </w:r>
      <w:proofErr w:type="spellEnd"/>
      <w:r w:rsidRPr="00CC2579">
        <w:rPr>
          <w:rFonts w:ascii="Cambria Math" w:hAnsi="Cambria Math"/>
        </w:rPr>
        <w:t xml:space="preserve">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 xml:space="preserve">A. </w:t>
      </w:r>
      <w:proofErr w:type="spellStart"/>
      <w:r w:rsidR="005A7388" w:rsidRPr="00CC2579">
        <w:rPr>
          <w:rFonts w:ascii="Cambria Math" w:hAnsi="Cambria Math"/>
        </w:rPr>
        <w:t>Daigneault</w:t>
      </w:r>
      <w:proofErr w:type="spellEnd"/>
      <w:r w:rsidR="005A7388" w:rsidRPr="00CC2579">
        <w:rPr>
          <w:rFonts w:ascii="Cambria Math" w:hAnsi="Cambria Math"/>
        </w:rPr>
        <w:t xml:space="preserve">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 xml:space="preserve">C. </w:t>
      </w:r>
      <w:proofErr w:type="spellStart"/>
      <w:r w:rsidRPr="00CC2579">
        <w:rPr>
          <w:rFonts w:ascii="Cambria Math" w:hAnsi="Cambria Math"/>
        </w:rPr>
        <w:t>Karsgaard</w:t>
      </w:r>
      <w:proofErr w:type="spellEnd"/>
      <w:r w:rsidRPr="00CC2579">
        <w:rPr>
          <w:rFonts w:ascii="Cambria Math" w:hAnsi="Cambria Math"/>
        </w:rPr>
        <w:t xml:space="preserve">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2568951"/>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2568952"/>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2568953"/>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2568954"/>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2568955"/>
      <w:r w:rsidRPr="00CC2579">
        <w:rPr>
          <w:rFonts w:ascii="Cambria Math" w:hAnsi="Cambria Math"/>
        </w:rPr>
        <w:t>Background</w:t>
      </w:r>
      <w:bookmarkEnd w:id="29"/>
      <w:bookmarkEnd w:id="30"/>
    </w:p>
    <w:p w14:paraId="38EF3955" w14:textId="7CB7C1C6"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p>
    <w:p w14:paraId="0E5DAE3C" w14:textId="64518623" w:rsidR="00EF1D5D" w:rsidRPr="00CC2579" w:rsidRDefault="00BE4781" w:rsidP="00623A45">
      <w:pPr>
        <w:pStyle w:val="Heading2"/>
        <w:spacing w:after="240" w:line="276" w:lineRule="auto"/>
        <w:rPr>
          <w:rFonts w:ascii="Cambria Math" w:hAnsi="Cambria Math"/>
        </w:rPr>
      </w:pPr>
      <w:bookmarkStart w:id="31" w:name="_Toc172568956"/>
      <w:r w:rsidRPr="00CC2579">
        <w:rPr>
          <w:rFonts w:ascii="Cambria Math" w:hAnsi="Cambria Math"/>
        </w:rPr>
        <w:t>Forest Management</w:t>
      </w:r>
      <w:bookmarkEnd w:id="31"/>
    </w:p>
    <w:p w14:paraId="39A7B9DB" w14:textId="1E4CBB83" w:rsidR="00BE4781" w:rsidRDefault="00BE4781" w:rsidP="00623A45">
      <w:pPr>
        <w:pStyle w:val="Heading2"/>
        <w:spacing w:after="240" w:line="276" w:lineRule="auto"/>
        <w:rPr>
          <w:rFonts w:ascii="Cambria Math" w:hAnsi="Cambria Math"/>
        </w:rPr>
      </w:pPr>
      <w:bookmarkStart w:id="32" w:name="_Toc172568957"/>
      <w:bookmarkStart w:id="33" w:name="_Ref172708073"/>
      <w:r w:rsidRPr="00CC2579">
        <w:rPr>
          <w:rFonts w:ascii="Cambria Math" w:hAnsi="Cambria Math"/>
        </w:rPr>
        <w:t>Education Technology</w:t>
      </w:r>
      <w:bookmarkEnd w:id="32"/>
      <w:bookmarkEnd w:id="33"/>
    </w:p>
    <w:p w14:paraId="6425F972" w14:textId="6C3C85A8"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w:t>
      </w:r>
      <w:proofErr w:type="spellStart"/>
      <w:r w:rsidR="00691494">
        <w:rPr>
          <w:rFonts w:ascii="Cambria Math" w:hAnsi="Cambria Math"/>
        </w:rPr>
        <w:t>EduTech</w:t>
      </w:r>
      <w:proofErr w:type="spellEnd"/>
      <w:r w:rsidR="00691494">
        <w:rPr>
          <w:rFonts w:ascii="Cambria Math" w:hAnsi="Cambria Math"/>
        </w:rPr>
        <w:t xml:space="preserve">)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E531D6">
        <w:rPr>
          <w:rFonts w:ascii="Cambria Math" w:hAnsi="Cambria Math"/>
        </w:rPr>
        <w:t>(</w:t>
      </w:r>
      <w:hyperlink r:id="rId27" w:history="1">
        <w:r w:rsidR="00E531D6" w:rsidRPr="00A4773D">
          <w:rPr>
            <w:rStyle w:val="Hyperlink"/>
            <w:rFonts w:ascii="Cambria Math" w:hAnsi="Cambria Math"/>
          </w:rPr>
          <w:t>Zoom</w:t>
        </w:r>
      </w:hyperlink>
      <w:r w:rsidR="00E531D6">
        <w:rPr>
          <w:rFonts w:ascii="Cambria Math" w:hAnsi="Cambria Math"/>
        </w:rPr>
        <w:t xml:space="preserve">, </w:t>
      </w:r>
      <w:hyperlink r:id="rId28" w:history="1">
        <w:r w:rsidR="00E531D6" w:rsidRPr="00A4773D">
          <w:rPr>
            <w:rStyle w:val="Hyperlink"/>
            <w:rFonts w:ascii="Cambria Math" w:hAnsi="Cambria Math"/>
          </w:rPr>
          <w:t>MS Teams</w:t>
        </w:r>
      </w:hyperlink>
      <w:r w:rsidR="00E531D6">
        <w:rPr>
          <w:rFonts w:ascii="Cambria Math" w:hAnsi="Cambria Math"/>
        </w:rPr>
        <w:t xml:space="preserve">), </w:t>
      </w:r>
      <w:r w:rsidR="00500901">
        <w:rPr>
          <w:rFonts w:ascii="Cambria Math" w:hAnsi="Cambria Math"/>
        </w:rPr>
        <w:t>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 xml:space="preserve">Depending on design, </w:t>
      </w:r>
      <w:proofErr w:type="spellStart"/>
      <w:r w:rsidR="00BF5E6A" w:rsidRPr="00BF5E6A">
        <w:rPr>
          <w:rFonts w:ascii="Cambria Math" w:hAnsi="Cambria Math"/>
        </w:rPr>
        <w:t>EduTech</w:t>
      </w:r>
      <w:proofErr w:type="spellEnd"/>
      <w:r w:rsidR="00BF5E6A" w:rsidRPr="00BF5E6A">
        <w:rPr>
          <w:rFonts w:ascii="Cambria Math" w:hAnsi="Cambria Math"/>
        </w:rPr>
        <w:t xml:space="preserve">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w:t>
      </w:r>
      <w:proofErr w:type="spellStart"/>
      <w:r w:rsidR="00B21C97">
        <w:rPr>
          <w:rFonts w:ascii="Cambria Math" w:hAnsi="Cambria Math"/>
        </w:rPr>
        <w:t>EduTech</w:t>
      </w:r>
      <w:proofErr w:type="spellEnd"/>
      <w:r w:rsidR="00B21C97">
        <w:rPr>
          <w:rFonts w:ascii="Cambria Math" w:hAnsi="Cambria Math"/>
        </w:rPr>
        <w:t xml:space="preserve">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 xml:space="preserve">elicit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21BDAD84" w:rsidR="005F5074" w:rsidRDefault="00E011A6" w:rsidP="00F70889">
      <w:pPr>
        <w:spacing w:after="240" w:line="276" w:lineRule="auto"/>
        <w:jc w:val="both"/>
        <w:rPr>
          <w:rFonts w:ascii="Cambria Math" w:hAnsi="Cambria Math"/>
        </w:rPr>
      </w:pPr>
      <w:r>
        <w:rPr>
          <w:rFonts w:ascii="Cambria Math" w:hAnsi="Cambria Math"/>
        </w:rPr>
        <w:t xml:space="preserve">A child’s sandbox is an example of a natural microworld where sand and tools like the bucket or shovel act as </w:t>
      </w:r>
      <w:r w:rsidR="00B44A0A">
        <w:rPr>
          <w:rFonts w:ascii="Cambria Math" w:hAnsi="Cambria Math"/>
        </w:rPr>
        <w:t>OTTW such that interacting with them through play leads to the child develop</w:t>
      </w:r>
      <w:r w:rsidR="008F11CF">
        <w:rPr>
          <w:rFonts w:ascii="Cambria Math" w:hAnsi="Cambria Math"/>
        </w:rPr>
        <w:t>ing</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w:t>
      </w:r>
      <w:proofErr w:type="spellStart"/>
      <w:r w:rsidR="00D1300E">
        <w:rPr>
          <w:rFonts w:ascii="Cambria Math" w:hAnsi="Cambria Math"/>
        </w:rPr>
        <w:t>SimCalc</w:t>
      </w:r>
      <w:proofErr w:type="spellEnd"/>
      <w:r w:rsidR="00D1300E">
        <w:rPr>
          <w:rFonts w:ascii="Cambria Math" w:hAnsi="Cambria Math"/>
        </w:rPr>
        <w:t xml:space="preserve"> are examples of some of the earliest digital microworlds used as a teaching tool</w:t>
      </w:r>
      <w:r w:rsidR="008F11CF">
        <w:rPr>
          <w:rFonts w:ascii="Cambria Math" w:hAnsi="Cambria Math"/>
        </w:rPr>
        <w:t>s</w:t>
      </w:r>
      <w:r w:rsidR="00D1300E">
        <w:rPr>
          <w:rFonts w:ascii="Cambria Math" w:hAnsi="Cambria Math"/>
        </w:rPr>
        <w:t xml:space="preserve">,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F11CF">
        <w:rPr>
          <w:rFonts w:ascii="Cambria Math" w:hAnsi="Cambria Math"/>
        </w:rPr>
        <w:t>,</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04B67062"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 xml:space="preserve">According to </w:t>
      </w:r>
      <w:proofErr w:type="spellStart"/>
      <w:r w:rsidR="00B37A8E">
        <w:rPr>
          <w:rFonts w:ascii="Cambria Math" w:hAnsi="Cambria Math"/>
        </w:rPr>
        <w:t>Rieber</w:t>
      </w:r>
      <w:proofErr w:type="spellEnd"/>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 learners are (</w:t>
      </w:r>
      <w:proofErr w:type="spellStart"/>
      <w:r w:rsidRPr="00826578">
        <w:rPr>
          <w:rFonts w:ascii="Cambria Math" w:hAnsi="Cambria Math"/>
        </w:rPr>
        <w:t>i</w:t>
      </w:r>
      <w:proofErr w:type="spellEnd"/>
      <w:r w:rsidRPr="00826578">
        <w:rPr>
          <w:rFonts w:ascii="Cambria Math" w:hAnsi="Cambria Math"/>
        </w:rPr>
        <w:t>)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proofErr w:type="spellStart"/>
      <w:r w:rsidR="00EE37BB">
        <w:rPr>
          <w:rFonts w:ascii="Cambria Math" w:hAnsi="Cambria Math"/>
        </w:rPr>
        <w:t>EduTech</w:t>
      </w:r>
      <w:proofErr w:type="spellEnd"/>
      <w:r w:rsidR="00EE37BB">
        <w:rPr>
          <w:rFonts w:ascii="Cambria Math" w:hAnsi="Cambria Math"/>
        </w:rPr>
        <w:t xml:space="preserve">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 xml:space="preserve">that w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proofErr w:type="spellStart"/>
      <w:r w:rsidR="00410FF7" w:rsidRPr="00410FF7">
        <w:rPr>
          <w:rFonts w:ascii="Cambria Math" w:hAnsi="Cambria Math"/>
        </w:rPr>
        <w:t>Papert</w:t>
      </w:r>
      <w:proofErr w:type="spellEnd"/>
      <w:r w:rsidR="00410FF7" w:rsidRPr="00410FF7">
        <w:rPr>
          <w:rFonts w:ascii="Cambria Math" w:hAnsi="Cambria Math"/>
        </w:rPr>
        <w: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5FC5675"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process of deliberately attempting to a</w:t>
      </w:r>
      <w:r w:rsidR="00B73709">
        <w:rPr>
          <w:rFonts w:ascii="Cambria Math" w:hAnsi="Cambria Math"/>
        </w:rPr>
        <w:t>ss</w:t>
      </w:r>
      <w:r w:rsidR="0015448C">
        <w:rPr>
          <w:rFonts w:ascii="Cambria Math" w:hAnsi="Cambria Math"/>
        </w:rPr>
        <w:t>ess and understand</w:t>
      </w:r>
      <w:r w:rsidR="008F11CF">
        <w:rPr>
          <w:rFonts w:ascii="Cambria Math" w:hAnsi="Cambria Math"/>
        </w:rPr>
        <w:t>,</w:t>
      </w:r>
      <w:r w:rsidR="0015448C">
        <w:rPr>
          <w:rFonts w:ascii="Cambria Math" w:hAnsi="Cambria Math"/>
        </w:rPr>
        <w:t xml:space="preserve">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FTO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They are (</w:t>
      </w:r>
      <w:proofErr w:type="spellStart"/>
      <w:r w:rsidR="00B16FF6">
        <w:rPr>
          <w:rFonts w:ascii="Cambria Math" w:hAnsi="Cambria Math"/>
        </w:rPr>
        <w:t>i</w:t>
      </w:r>
      <w:proofErr w:type="spellEnd"/>
      <w:r w:rsidR="00B16FF6">
        <w:rPr>
          <w:rFonts w:ascii="Cambria Math" w:hAnsi="Cambria Math"/>
        </w:rPr>
        <w:t xml:space="preserve">)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3630438" w:rsidR="000D7F69" w:rsidRDefault="00EE303F" w:rsidP="00410FF7">
      <w:pPr>
        <w:spacing w:after="240" w:line="276" w:lineRule="auto"/>
        <w:jc w:val="both"/>
        <w:rPr>
          <w:rFonts w:ascii="Cambria Math" w:hAnsi="Cambria Math"/>
        </w:rPr>
      </w:pPr>
      <w:proofErr w:type="spellStart"/>
      <w:r w:rsidRPr="00EE303F">
        <w:rPr>
          <w:rFonts w:ascii="Cambria Math" w:hAnsi="Cambria Math"/>
        </w:rPr>
        <w:t>Rieber</w:t>
      </w:r>
      <w:proofErr w:type="spellEnd"/>
      <w:r w:rsidRPr="00EE303F">
        <w:rPr>
          <w:rFonts w:ascii="Cambria Math" w:hAnsi="Cambria Math"/>
        </w:rPr>
        <w:t xml:space="preserve">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AC66CA" w:rsidRPr="00D329E3">
        <w:rPr>
          <w:rFonts w:ascii="Cambria Math" w:hAnsi="Cambria Math"/>
        </w:rPr>
        <w:t xml:space="preserve">Table </w:t>
      </w:r>
      <w:r w:rsidR="00AC66CA" w:rsidRPr="00D329E3">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Most students learn from microworlds only when exploration occurs within context of some carefully designed learning activity that 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ere (</w:t>
            </w:r>
            <w:proofErr w:type="spellStart"/>
            <w:r w:rsidRPr="003C176F">
              <w:rPr>
                <w:rFonts w:ascii="Cambria" w:eastAsia="Times New Roman" w:hAnsi="Cambria" w:cs="Calibri"/>
                <w:color w:val="000000"/>
                <w:kern w:val="0"/>
                <w:sz w:val="22"/>
                <w:szCs w:val="22"/>
                <w:lang w:val="en-US"/>
                <w14:ligatures w14:val="none"/>
              </w:rPr>
              <w:t>i</w:t>
            </w:r>
            <w:proofErr w:type="spellEnd"/>
            <w:r w:rsidRPr="003C176F">
              <w:rPr>
                <w:rFonts w:ascii="Cambria" w:eastAsia="Times New Roman" w:hAnsi="Cambria" w:cs="Calibri"/>
                <w:color w:val="000000"/>
                <w:kern w:val="0"/>
                <w:sz w:val="22"/>
                <w:szCs w:val="22"/>
                <w:lang w:val="en-US"/>
                <w14:ligatures w14:val="none"/>
              </w:rPr>
              <w:t>)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543AAC8F" w:rsidR="003C176F" w:rsidRPr="00D329E3" w:rsidRDefault="00D329E3" w:rsidP="00D329E3">
      <w:pPr>
        <w:pStyle w:val="Caption"/>
        <w:jc w:val="center"/>
        <w:rPr>
          <w:rFonts w:ascii="Cambria Math" w:hAnsi="Cambria Math"/>
        </w:rPr>
      </w:pPr>
      <w:bookmarkStart w:id="34"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D959C7">
        <w:rPr>
          <w:rFonts w:ascii="Cambria Math" w:hAnsi="Cambria Math"/>
          <w:noProof/>
        </w:rPr>
        <w:t>1</w:t>
      </w:r>
      <w:r w:rsidRPr="00D329E3">
        <w:rPr>
          <w:rFonts w:ascii="Cambria Math" w:hAnsi="Cambria Math"/>
        </w:rPr>
        <w:fldChar w:fldCharType="end"/>
      </w:r>
      <w:bookmarkEnd w:id="34"/>
      <w:r w:rsidRPr="00D329E3">
        <w:rPr>
          <w:rFonts w:ascii="Cambria Math" w:hAnsi="Cambria Math"/>
        </w:rPr>
        <w:t xml:space="preserve">. Observations regarding use of simulations, microworlds, and games as educational tools from </w:t>
      </w:r>
      <w:proofErr w:type="spellStart"/>
      <w:r w:rsidRPr="00D329E3">
        <w:rPr>
          <w:rFonts w:ascii="Cambria Math" w:hAnsi="Cambria Math"/>
        </w:rPr>
        <w:t>Rieber's</w:t>
      </w:r>
      <w:proofErr w:type="spellEnd"/>
      <w:r w:rsidRPr="00D329E3">
        <w:rPr>
          <w:rFonts w:ascii="Cambria Math" w:hAnsi="Cambria Math"/>
        </w:rPr>
        <w:t xml:space="preserve">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Overall, 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5" w:name="_Toc172568958"/>
      <w:r w:rsidRPr="00CC2579">
        <w:rPr>
          <w:rFonts w:ascii="Cambria Math" w:hAnsi="Cambria Math"/>
        </w:rPr>
        <w:t>Simulation Design</w:t>
      </w:r>
      <w:bookmarkEnd w:id="35"/>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6" w:name="_Toc172568959"/>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6"/>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behaviour 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lgorithms or 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7" w:name="_Toc172568960"/>
      <w:r>
        <w:rPr>
          <w:rFonts w:ascii="Cambria Math" w:hAnsi="Cambria Math"/>
        </w:rPr>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7"/>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t>
      </w:r>
      <w:proofErr w:type="spellStart"/>
      <w:r w:rsidR="00EB2433" w:rsidRPr="00EB2433">
        <w:rPr>
          <w:rFonts w:ascii="Cambria Math" w:hAnsi="Cambria Math"/>
        </w:rPr>
        <w:t>Westlund</w:t>
      </w:r>
      <w:proofErr w:type="spellEnd"/>
      <w:r w:rsidR="00EB2433" w:rsidRPr="00EB2433">
        <w:rPr>
          <w:rFonts w:ascii="Cambria Math" w:hAnsi="Cambria Math"/>
        </w:rPr>
        <w:t xml:space="preserve">,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w:t>
      </w:r>
      <w:proofErr w:type="spellStart"/>
      <w:r w:rsidR="00EB2433" w:rsidRPr="00EB2433">
        <w:rPr>
          <w:rFonts w:ascii="Cambria Math" w:hAnsi="Cambria Math"/>
        </w:rPr>
        <w:t>Sundström</w:t>
      </w:r>
      <w:proofErr w:type="spellEnd"/>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8" w:name="_Toc172568961"/>
      <w:r>
        <w:rPr>
          <w:rFonts w:ascii="Cambria Math" w:hAnsi="Cambria Math"/>
        </w:rPr>
        <w:t xml:space="preserve">Hybrid </w:t>
      </w:r>
      <w:r w:rsidR="005C1E13">
        <w:rPr>
          <w:rFonts w:ascii="Cambria Math" w:hAnsi="Cambria Math"/>
        </w:rPr>
        <w:t>Simulation</w:t>
      </w:r>
      <w:bookmarkEnd w:id="38"/>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9" w:name="_Toc172568962"/>
      <w:r>
        <w:rPr>
          <w:rFonts w:ascii="Cambria Math" w:hAnsi="Cambria Math"/>
        </w:rPr>
        <w:t>Object Oriented Design</w:t>
      </w:r>
      <w:bookmarkEnd w:id="39"/>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proofErr w:type="spellStart"/>
      <w:r w:rsidR="009B27EE" w:rsidRPr="009B27EE">
        <w:rPr>
          <w:rFonts w:ascii="Cambria Math" w:hAnsi="Cambria Math"/>
        </w:rPr>
        <w:t>startEngine</w:t>
      </w:r>
      <w:proofErr w:type="spellEnd"/>
      <w:r w:rsidR="009B27EE" w:rsidRPr="009B27EE">
        <w:rPr>
          <w:rFonts w:ascii="Cambria Math" w:hAnsi="Cambria Math"/>
        </w:rPr>
        <w:t xml:space="preserve">(), </w:t>
      </w:r>
      <w:proofErr w:type="spellStart"/>
      <w:r w:rsidR="009B27EE" w:rsidRPr="009B27EE">
        <w:rPr>
          <w:rFonts w:ascii="Cambria Math" w:hAnsi="Cambria Math"/>
        </w:rPr>
        <w:t>shiftGears</w:t>
      </w:r>
      <w:proofErr w:type="spellEnd"/>
      <w:r w:rsidR="009B27EE" w:rsidRPr="009B27EE">
        <w:rPr>
          <w:rFonts w:ascii="Cambria Math" w:hAnsi="Cambria Math"/>
        </w:rPr>
        <w:t xml:space="preserve">(), or </w:t>
      </w:r>
      <w:proofErr w:type="spellStart"/>
      <w:r w:rsidR="009B27EE" w:rsidRPr="009B27EE">
        <w:rPr>
          <w:rFonts w:ascii="Cambria Math" w:hAnsi="Cambria Math"/>
        </w:rPr>
        <w:t>pressAccelerator</w:t>
      </w:r>
      <w:proofErr w:type="spellEnd"/>
      <w:r w:rsidR="009B27EE" w:rsidRPr="009B27EE">
        <w:rPr>
          <w:rFonts w:ascii="Cambria Math" w:hAnsi="Cambria Math"/>
        </w:rPr>
        <w:t>().</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proofErr w:type="spellStart"/>
      <w:r w:rsidR="00BB2801" w:rsidRPr="00BB2801">
        <w:rPr>
          <w:rFonts w:ascii="Cambria Math" w:hAnsi="Cambria Math"/>
        </w:rPr>
        <w:t>computeBiodiversityScore</w:t>
      </w:r>
      <w:proofErr w:type="spellEnd"/>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proofErr w:type="spellStart"/>
      <w:r w:rsidR="00D5102E" w:rsidRPr="00BB2801">
        <w:rPr>
          <w:rFonts w:ascii="Cambria Math" w:hAnsi="Cambria Math"/>
        </w:rPr>
        <w:t>computeBiodiversityScore</w:t>
      </w:r>
      <w:proofErr w:type="spellEnd"/>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 xml:space="preserve">The reason for creation of such child classes is often to personalize or extend functionalities of the parent in several unique ways. For example, if Vehicle() is the parent class, then Car(), </w:t>
      </w:r>
      <w:proofErr w:type="spellStart"/>
      <w:r w:rsidR="0018481C">
        <w:rPr>
          <w:rFonts w:ascii="Cambria Math" w:hAnsi="Cambria Math"/>
        </w:rPr>
        <w:t>MotorBike</w:t>
      </w:r>
      <w:proofErr w:type="spellEnd"/>
      <w:r w:rsidR="0018481C">
        <w:rPr>
          <w:rFonts w:ascii="Cambria Math" w:hAnsi="Cambria Math"/>
        </w:rPr>
        <w:t>(),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w:t>
      </w:r>
      <w:proofErr w:type="spellStart"/>
      <w:r w:rsidR="004F4333">
        <w:rPr>
          <w:rFonts w:ascii="Cambria Math" w:hAnsi="Cambria Math"/>
        </w:rPr>
        <w:t>IncomeSource</w:t>
      </w:r>
      <w:proofErr w:type="spellEnd"/>
      <w:r w:rsidR="004F4333">
        <w:rPr>
          <w:rFonts w:ascii="Cambria Math" w:hAnsi="Cambria Math"/>
        </w:rPr>
        <w:t xml:space="preserv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w:t>
      </w:r>
      <w:proofErr w:type="spellStart"/>
      <w:r w:rsidR="004F4333">
        <w:rPr>
          <w:rFonts w:ascii="Cambria Math" w:hAnsi="Cambria Math"/>
        </w:rPr>
        <w:t>IncomeStream</w:t>
      </w:r>
      <w:proofErr w:type="spellEnd"/>
      <w:r w:rsidR="004F4333">
        <w:rPr>
          <w:rFonts w:ascii="Cambria Math" w:hAnsi="Cambria Math"/>
        </w:rPr>
        <w:t xml:space="preserve">, the sell() function need only be </w:t>
      </w:r>
      <w:r w:rsidR="00B45B2F">
        <w:rPr>
          <w:rFonts w:ascii="Cambria Math" w:hAnsi="Cambria Math"/>
        </w:rPr>
        <w:t xml:space="preserve">defined once within the parent class </w:t>
      </w:r>
      <w:proofErr w:type="spellStart"/>
      <w:r w:rsidR="00B45B2F">
        <w:rPr>
          <w:rFonts w:ascii="Cambria Math" w:hAnsi="Cambria Math"/>
        </w:rPr>
        <w:t>IncomeStream</w:t>
      </w:r>
      <w:proofErr w:type="spellEnd"/>
      <w:r w:rsidR="00B45B2F">
        <w:rPr>
          <w:rFonts w:ascii="Cambria Math" w:hAnsi="Cambria Math"/>
        </w:rPr>
        <w:t>.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0" w:name="_Toc172568963"/>
      <w:r>
        <w:rPr>
          <w:rFonts w:ascii="Cambria Math" w:hAnsi="Cambria Math"/>
        </w:rPr>
        <w:t>Time Advance</w:t>
      </w:r>
      <w:bookmarkEnd w:id="40"/>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1" w:name="_Toc172568964"/>
      <w:r w:rsidRPr="00CC2579">
        <w:rPr>
          <w:rFonts w:ascii="Cambria Math" w:hAnsi="Cambria Math"/>
        </w:rPr>
        <w:t>Human Computer Interaction</w:t>
      </w:r>
      <w:bookmarkEnd w:id="41"/>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 xml:space="preserve">being more practical than others such as </w:t>
      </w:r>
      <w:proofErr w:type="spellStart"/>
      <w:r w:rsidR="00C300D9" w:rsidRPr="00C300D9">
        <w:rPr>
          <w:rFonts w:ascii="Cambria Math" w:hAnsi="Cambria Math"/>
        </w:rPr>
        <w:t>Nemirovsky's</w:t>
      </w:r>
      <w:proofErr w:type="spellEnd"/>
      <w:r w:rsidR="00C300D9" w:rsidRPr="00C300D9">
        <w:rPr>
          <w:rFonts w:ascii="Cambria Math" w:hAnsi="Cambria Math"/>
        </w:rPr>
        <w:t xml:space="preserve">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w:t>
      </w:r>
      <w:proofErr w:type="spellStart"/>
      <w:r w:rsidR="006132E8">
        <w:rPr>
          <w:rFonts w:ascii="Cambria Math" w:hAnsi="Cambria Math"/>
        </w:rPr>
        <w:t>i</w:t>
      </w:r>
      <w:proofErr w:type="spellEnd"/>
      <w:r w:rsidR="006132E8">
        <w:rPr>
          <w:rFonts w:ascii="Cambria Math" w:hAnsi="Cambria Math"/>
        </w:rPr>
        <w:t xml:space="preserve">)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w:t>
      </w:r>
      <w:proofErr w:type="spellStart"/>
      <w:r w:rsidR="00EF59CC">
        <w:rPr>
          <w:rFonts w:ascii="Cambria Math" w:hAnsi="Cambria Math"/>
        </w:rPr>
        <w:t>i</w:t>
      </w:r>
      <w:proofErr w:type="spellEnd"/>
      <w:r w:rsidR="00EF59CC">
        <w:rPr>
          <w:rFonts w:ascii="Cambria Math" w:hAnsi="Cambria Math"/>
        </w:rPr>
        <w:t xml:space="preserve">)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w:t>
      </w:r>
      <w:proofErr w:type="spellStart"/>
      <w:r w:rsidR="004735B4">
        <w:rPr>
          <w:rFonts w:ascii="Cambria Math" w:hAnsi="Cambria Math"/>
        </w:rPr>
        <w:t>i</w:t>
      </w:r>
      <w:proofErr w:type="spellEnd"/>
      <w:r w:rsidR="004735B4">
        <w:rPr>
          <w:rFonts w:ascii="Cambria Math" w:hAnsi="Cambria Math"/>
        </w:rPr>
        <w:t xml:space="preserve">)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These are (</w:t>
      </w:r>
      <w:proofErr w:type="spellStart"/>
      <w:r w:rsidR="00CD3486">
        <w:rPr>
          <w:rFonts w:ascii="Cambria Math" w:hAnsi="Cambria Math"/>
        </w:rPr>
        <w:t>i</w:t>
      </w:r>
      <w:proofErr w:type="spellEnd"/>
      <w:r w:rsidR="00CD3486">
        <w:rPr>
          <w:rFonts w:ascii="Cambria Math" w:hAnsi="Cambria Math"/>
        </w:rPr>
        <w:t xml:space="preserve">)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w:t>
      </w:r>
      <w:proofErr w:type="spellStart"/>
      <w:r w:rsidRPr="00685478">
        <w:rPr>
          <w:rFonts w:ascii="Cambria Math" w:hAnsi="Cambria Math"/>
        </w:rPr>
        <w:t>i</w:t>
      </w:r>
      <w:proofErr w:type="spellEnd"/>
      <w:r w:rsidRPr="00685478">
        <w:rPr>
          <w:rFonts w:ascii="Cambria Math" w:hAnsi="Cambria Math"/>
        </w:rPr>
        <w:t xml:space="preserve">) Recoverability (ii) Familiarity (iii) Consistency (iv) Substitutivity (v) Task </w:t>
      </w:r>
      <w:proofErr w:type="spellStart"/>
      <w:r w:rsidRPr="00685478">
        <w:rPr>
          <w:rFonts w:ascii="Cambria Math" w:hAnsi="Cambria Math"/>
        </w:rPr>
        <w:t>Migratability</w:t>
      </w:r>
      <w:proofErr w:type="spellEnd"/>
      <w:r w:rsidRPr="00685478">
        <w:rPr>
          <w:rFonts w:ascii="Cambria Math" w:hAnsi="Cambria Math"/>
        </w:rPr>
        <w:t xml:space="preserve"> (vi) Synthesisability (vii) 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2" w:name="_Toc129862363"/>
      <w:bookmarkStart w:id="43" w:name="_Toc172568965"/>
      <w:r w:rsidRPr="00CC2579">
        <w:rPr>
          <w:rFonts w:ascii="Cambria Math" w:hAnsi="Cambria Math"/>
        </w:rPr>
        <w:t>Related Work</w:t>
      </w:r>
      <w:bookmarkEnd w:id="42"/>
      <w:bookmarkEnd w:id="43"/>
    </w:p>
    <w:p w14:paraId="4E24C6B8" w14:textId="516595D1" w:rsidR="002E1F2D" w:rsidRPr="00CC2579" w:rsidRDefault="00F85456" w:rsidP="00623A45">
      <w:pPr>
        <w:pStyle w:val="Heading3"/>
        <w:spacing w:after="240" w:line="276" w:lineRule="auto"/>
        <w:jc w:val="both"/>
        <w:rPr>
          <w:rFonts w:ascii="Cambria Math" w:hAnsi="Cambria Math"/>
        </w:rPr>
      </w:pPr>
      <w:bookmarkStart w:id="44" w:name="_Toc172568966"/>
      <w:r w:rsidRPr="00CC2579">
        <w:rPr>
          <w:rFonts w:ascii="Cambria Math" w:hAnsi="Cambria Math"/>
        </w:rPr>
        <w:t>Climate Change Education</w:t>
      </w:r>
      <w:bookmarkEnd w:id="44"/>
    </w:p>
    <w:p w14:paraId="51001937" w14:textId="13B0CDD3" w:rsidR="00C71512" w:rsidRDefault="008F0FA1" w:rsidP="00623A45">
      <w:pPr>
        <w:pStyle w:val="Heading3"/>
        <w:spacing w:after="240" w:line="276" w:lineRule="auto"/>
        <w:jc w:val="both"/>
        <w:rPr>
          <w:rFonts w:ascii="Cambria Math" w:hAnsi="Cambria Math"/>
        </w:rPr>
      </w:pPr>
      <w:bookmarkStart w:id="45" w:name="_Toc172568967"/>
      <w:r w:rsidRPr="00CC2579">
        <w:rPr>
          <w:rFonts w:ascii="Cambria Math" w:hAnsi="Cambria Math"/>
        </w:rPr>
        <w:t>Existing Tools</w:t>
      </w:r>
      <w:bookmarkEnd w:id="45"/>
    </w:p>
    <w:p w14:paraId="4B062B54" w14:textId="29C11965" w:rsidR="00E52280" w:rsidRDefault="00E52280" w:rsidP="00E52280">
      <w:pPr>
        <w:spacing w:before="240" w:after="240" w:line="276" w:lineRule="auto"/>
        <w:jc w:val="both"/>
        <w:rPr>
          <w:rFonts w:ascii="Cambria Math" w:hAnsi="Cambria Math"/>
        </w:rPr>
      </w:pPr>
      <w:r w:rsidRPr="00E52280">
        <w:rPr>
          <w:rFonts w:ascii="Cambria Math" w:hAnsi="Cambria Math"/>
        </w:rPr>
        <w:t>There exist</w:t>
      </w:r>
      <w:r>
        <w:rPr>
          <w:rFonts w:ascii="Cambria Math" w:hAnsi="Cambria Math"/>
        </w:rPr>
        <w:t xml:space="preserve"> multiple </w:t>
      </w:r>
      <w:r w:rsidR="006D7A64">
        <w:rPr>
          <w:rFonts w:ascii="Cambria Math" w:hAnsi="Cambria Math"/>
        </w:rPr>
        <w:t xml:space="preserve">low and high tech </w:t>
      </w:r>
      <w:r>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 </w:instrText>
      </w:r>
      <w:r w:rsidR="006D7A64">
        <w:rPr>
          <w:rFonts w:ascii="Cambria Math" w:hAnsi="Cambria Math"/>
        </w:rPr>
        <w:fldChar w:fldCharType="begin">
          <w:fldData xml:space="preserve">PEVuZE5vdGU+PENpdGU+PEF1dGhvcj5NdXlzPC9BdXRob3I+PFllYXI+MjAxMTwvWWVhcj48UmVj
TnVtPjYyPC9SZWNOdW0+PERpc3BsYXlUZXh0PlszLTcsIDU2LTYw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6D7A64">
        <w:rPr>
          <w:rFonts w:ascii="Cambria Math" w:hAnsi="Cambria Math"/>
        </w:rPr>
        <w:instrText xml:space="preserve"> ADDIN EN.CITE.DATA </w:instrText>
      </w:r>
      <w:r w:rsidR="006D7A64">
        <w:rPr>
          <w:rFonts w:ascii="Cambria Math" w:hAnsi="Cambria Math"/>
        </w:rPr>
      </w:r>
      <w:r w:rsidR="006D7A64">
        <w:rPr>
          <w:rFonts w:ascii="Cambria Math" w:hAnsi="Cambria Math"/>
        </w:rPr>
        <w:fldChar w:fldCharType="end"/>
      </w:r>
      <w:r w:rsidR="006D7A64">
        <w:rPr>
          <w:rFonts w:ascii="Cambria Math" w:hAnsi="Cambria Math"/>
        </w:rPr>
        <w:fldChar w:fldCharType="separate"/>
      </w:r>
      <w:r w:rsidR="006D7A64">
        <w:rPr>
          <w:rFonts w:ascii="Cambria Math" w:hAnsi="Cambria Math"/>
          <w:noProof/>
        </w:rPr>
        <w:t>[3-7, 56-60]</w:t>
      </w:r>
      <w:r w:rsidR="006D7A64">
        <w:rPr>
          <w:rFonts w:ascii="Cambria Math" w:hAnsi="Cambria Math"/>
        </w:rPr>
        <w:fldChar w:fldCharType="end"/>
      </w:r>
      <w:r w:rsidR="006D7A64">
        <w:rPr>
          <w:rFonts w:ascii="Cambria Math" w:hAnsi="Cambria Math"/>
        </w:rPr>
        <w:t xml:space="preserve"> </w:t>
      </w:r>
      <w:r>
        <w:rPr>
          <w:rFonts w:ascii="Cambria Math" w:hAnsi="Cambria Math"/>
        </w:rPr>
        <w:t>that model</w:t>
      </w:r>
      <w:r w:rsidR="004B5D87">
        <w:rPr>
          <w:rFonts w:ascii="Cambria Math" w:hAnsi="Cambria Math"/>
        </w:rPr>
        <w:t xml:space="preserve"> forests or</w:t>
      </w:r>
      <w:r>
        <w:rPr>
          <w:rFonts w:ascii="Cambria Math" w:hAnsi="Cambria Math"/>
        </w:rPr>
        <w:t xml:space="preserve"> forest growth</w:t>
      </w:r>
      <w:r w:rsidR="004B5D87">
        <w:rPr>
          <w:rFonts w:ascii="Cambria Math" w:hAnsi="Cambria Math"/>
        </w:rPr>
        <w:t xml:space="preserve">, often in the </w:t>
      </w:r>
      <w:r w:rsidR="00E87A6D">
        <w:rPr>
          <w:rFonts w:ascii="Cambria Math" w:hAnsi="Cambria Math"/>
        </w:rPr>
        <w:t>context of climate change and/or forest management</w:t>
      </w:r>
      <w:r>
        <w:rPr>
          <w:rFonts w:ascii="Cambria Math" w:hAnsi="Cambria Math"/>
        </w:rPr>
        <w:t xml:space="preserve">. </w:t>
      </w:r>
      <w:r w:rsidR="004B5D87">
        <w:rPr>
          <w:rFonts w:ascii="Cambria Math" w:hAnsi="Cambria Math"/>
        </w:rPr>
        <w:t>A common</w:t>
      </w:r>
      <w:r>
        <w:rPr>
          <w:rFonts w:ascii="Cambria Math" w:hAnsi="Cambria Math"/>
        </w:rPr>
        <w:t xml:space="preserve"> purpose of</w:t>
      </w:r>
      <w:r w:rsidR="004B5D87">
        <w:rPr>
          <w:rFonts w:ascii="Cambria Math" w:hAnsi="Cambria Math"/>
        </w:rPr>
        <w:t xml:space="preserve"> such tools </w:t>
      </w:r>
      <w:r>
        <w:rPr>
          <w:rFonts w:ascii="Cambria Math" w:hAnsi="Cambria Math"/>
        </w:rPr>
        <w:t>is to serve as decision making aids for experts in the field like working foresters.</w:t>
      </w:r>
      <w:r w:rsidR="00076CBE">
        <w:rPr>
          <w:rFonts w:ascii="Cambria Math" w:hAnsi="Cambria Math"/>
        </w:rPr>
        <w:t xml:space="preserve"> </w:t>
      </w:r>
      <w:r w:rsidR="004B5D87">
        <w:rPr>
          <w:rFonts w:ascii="Cambria Math" w:hAnsi="Cambria Math"/>
        </w:rPr>
        <w:t xml:space="preserve">Another popular use is as </w:t>
      </w:r>
      <w:r w:rsidR="00E87A6D">
        <w:rPr>
          <w:rFonts w:ascii="Cambria Math" w:hAnsi="Cambria Math"/>
        </w:rPr>
        <w:t>educational tools. This section shall explor</w:t>
      </w:r>
      <w:r w:rsidR="004B5D87">
        <w:rPr>
          <w:rFonts w:ascii="Cambria Math" w:hAnsi="Cambria Math"/>
        </w:rPr>
        <w:t xml:space="preserve">e </w:t>
      </w:r>
      <w:r w:rsidR="00C47A1F">
        <w:rPr>
          <w:rFonts w:ascii="Cambria Math" w:hAnsi="Cambria Math"/>
        </w:rPr>
        <w:t>5</w:t>
      </w:r>
      <w:r w:rsidR="004B5D87">
        <w:rPr>
          <w:rFonts w:ascii="Cambria Math" w:hAnsi="Cambria Math"/>
        </w:rPr>
        <w:t xml:space="preserve"> </w:t>
      </w:r>
      <w:r w:rsidR="00DC339D">
        <w:rPr>
          <w:rFonts w:ascii="Cambria Math" w:hAnsi="Cambria Math"/>
        </w:rPr>
        <w:t>such tools</w:t>
      </w:r>
      <w:r w:rsidR="00E303B8">
        <w:rPr>
          <w:rFonts w:ascii="Cambria Math" w:hAnsi="Cambria Math"/>
        </w:rPr>
        <w:t xml:space="preserve"> in detail</w:t>
      </w:r>
      <w:r w:rsidR="004B5D87">
        <w:rPr>
          <w:rFonts w:ascii="Cambria Math" w:hAnsi="Cambria Math"/>
        </w:rPr>
        <w:t>.</w:t>
      </w:r>
    </w:p>
    <w:p w14:paraId="15152079" w14:textId="2B1FD69C" w:rsidR="00AD69AF" w:rsidRDefault="00AD69AF" w:rsidP="00AD69A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9D1B5F">
        <w:rPr>
          <w:rFonts w:ascii="Cambria Math" w:hAnsi="Cambria Math"/>
          <w:b/>
          <w:bCs/>
          <w:i w:val="0"/>
          <w:iCs w:val="0"/>
          <w:color w:val="auto"/>
          <w:u w:val="single"/>
        </w:rPr>
        <w:t>1</w:t>
      </w:r>
      <w:r>
        <w:rPr>
          <w:rFonts w:ascii="Cambria Math" w:hAnsi="Cambria Math"/>
          <w:b/>
          <w:bCs/>
          <w:i w:val="0"/>
          <w:iCs w:val="0"/>
          <w:color w:val="auto"/>
          <w:u w:val="single"/>
        </w:rPr>
        <w:t xml:space="preserve"> – </w:t>
      </w:r>
      <w:proofErr w:type="spellStart"/>
      <w:r w:rsidR="00323524">
        <w:rPr>
          <w:rFonts w:ascii="Cambria Math" w:hAnsi="Cambria Math"/>
          <w:b/>
          <w:bCs/>
          <w:i w:val="0"/>
          <w:iCs w:val="0"/>
          <w:color w:val="auto"/>
          <w:u w:val="single"/>
        </w:rPr>
        <w:t>SimForest</w:t>
      </w:r>
      <w:proofErr w:type="spellEnd"/>
      <w:r w:rsidR="00323524" w:rsidRPr="00323524">
        <w:rPr>
          <w:rFonts w:ascii="Cambria Math" w:hAnsi="Cambria Math"/>
          <w:i w:val="0"/>
          <w:iCs w:val="0"/>
          <w:color w:val="auto"/>
        </w:rPr>
        <w:t xml:space="preserve"> (</w:t>
      </w:r>
      <w:r w:rsidR="0023358F" w:rsidRPr="00323524">
        <w:rPr>
          <w:rFonts w:ascii="Cambria Math" w:hAnsi="Cambria Math"/>
          <w:i w:val="0"/>
          <w:iCs w:val="0"/>
          <w:color w:val="auto"/>
        </w:rPr>
        <w:t>Education</w:t>
      </w:r>
      <w:r w:rsidR="00330117" w:rsidRPr="00323524">
        <w:rPr>
          <w:rFonts w:ascii="Cambria Math" w:hAnsi="Cambria Math"/>
          <w:i w:val="0"/>
          <w:iCs w:val="0"/>
          <w:color w:val="auto"/>
        </w:rPr>
        <w:t xml:space="preserve">al </w:t>
      </w:r>
      <w:r w:rsidR="00727BB6">
        <w:rPr>
          <w:rFonts w:ascii="Cambria Math" w:hAnsi="Cambria Math"/>
          <w:i w:val="0"/>
          <w:iCs w:val="0"/>
          <w:color w:val="auto"/>
        </w:rPr>
        <w:t>Simulation</w:t>
      </w:r>
      <w:r w:rsidR="00323524">
        <w:rPr>
          <w:rFonts w:ascii="Cambria Math" w:hAnsi="Cambria Math"/>
          <w:i w:val="0"/>
          <w:iCs w:val="0"/>
          <w:color w:val="auto"/>
        </w:rPr>
        <w:t>)</w:t>
      </w:r>
    </w:p>
    <w:p w14:paraId="5DAF43F9" w14:textId="28E8886F" w:rsidR="001E6941" w:rsidRDefault="001E6941" w:rsidP="002A4B1A">
      <w:pPr>
        <w:spacing w:after="240"/>
      </w:pPr>
      <w:r>
        <w:fldChar w:fldCharType="begin"/>
      </w:r>
      <w:r>
        <w:instrText xml:space="preserve"> ADDIN EN.CITE &lt;EndNote&gt;&lt;Cite&gt;&lt;Author&gt;Murray&lt;/Author&gt;&lt;Year&gt;2004&lt;/Year&gt;&lt;RecNum&gt;195&lt;/RecNum&gt;&lt;DisplayText&gt;[58]&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fldChar w:fldCharType="separate"/>
      </w:r>
      <w:r>
        <w:rPr>
          <w:noProof/>
        </w:rPr>
        <w:t>[</w:t>
      </w:r>
      <w:r w:rsidRPr="00B65208">
        <w:rPr>
          <w:rFonts w:ascii="Cambria Math" w:hAnsi="Cambria Math"/>
        </w:rPr>
        <w:t>58]</w:t>
      </w:r>
      <w: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17A11104"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Pr="002A4B1A">
        <w:rPr>
          <w:rFonts w:ascii="Cambria Math" w:hAnsi="Cambria Math"/>
          <w:noProof/>
        </w:rPr>
        <w:t>1</w:t>
      </w:r>
      <w:r w:rsidRPr="002A4B1A">
        <w:rPr>
          <w:rFonts w:ascii="Cambria Math" w:hAnsi="Cambria Math"/>
        </w:rPr>
        <w:fldChar w:fldCharType="end"/>
      </w:r>
      <w:r w:rsidRPr="002A4B1A">
        <w:rPr>
          <w:rFonts w:ascii="Cambria Math" w:hAnsi="Cambria Math"/>
        </w:rPr>
        <w:t xml:space="preserve">. </w:t>
      </w:r>
      <w:proofErr w:type="spellStart"/>
      <w:r w:rsidRPr="002A4B1A">
        <w:rPr>
          <w:rFonts w:ascii="Cambria Math" w:hAnsi="Cambria Math"/>
        </w:rPr>
        <w:t>SimForest</w:t>
      </w:r>
      <w:proofErr w:type="spellEnd"/>
      <w:r w:rsidRPr="002A4B1A">
        <w:rPr>
          <w:rFonts w:ascii="Cambria Math" w:hAnsi="Cambria Math"/>
        </w:rPr>
        <w:t xml:space="preserve"> UI.</w:t>
      </w:r>
    </w:p>
    <w:p w14:paraId="70C9D406" w14:textId="7093C47B" w:rsidR="00DC0096" w:rsidRDefault="003E7449" w:rsidP="003E7449">
      <w:pPr>
        <w:spacing w:before="240" w:after="240" w:line="276" w:lineRule="auto"/>
        <w:jc w:val="both"/>
        <w:rPr>
          <w:rFonts w:ascii="Cambria Math" w:hAnsi="Cambria Math"/>
        </w:rPr>
      </w:pPr>
      <w:hyperlink r:id="rId30" w:history="1">
        <w:proofErr w:type="spellStart"/>
        <w:r w:rsidR="00DC0096" w:rsidRPr="003E7449">
          <w:rPr>
            <w:rStyle w:val="Hyperlink"/>
            <w:rFonts w:ascii="Cambria Math" w:hAnsi="Cambria Math"/>
          </w:rPr>
          <w:t>SimForest</w:t>
        </w:r>
        <w:proofErr w:type="spellEnd"/>
      </w:hyperlink>
      <w:r w:rsidR="00DC0096" w:rsidRPr="003E7449">
        <w:rPr>
          <w:rFonts w:ascii="Cambria Math" w:hAnsi="Cambria Math"/>
        </w:rPr>
        <w:t xml:space="preserve"> is a software built using Java </w:t>
      </w:r>
      <w:r w:rsidR="00B470BF">
        <w:rPr>
          <w:rFonts w:ascii="Cambria Math" w:hAnsi="Cambria Math"/>
        </w:rPr>
        <w:t>(information about any other technologies that may have been used to refine the application and make it ready for deployment is not available)</w:t>
      </w:r>
      <w:r w:rsidR="006B5E24">
        <w:rPr>
          <w:rFonts w:ascii="Cambria Math" w:hAnsi="Cambria Math"/>
        </w:rPr>
        <w:t xml:space="preserve"> </w:t>
      </w:r>
      <w:r w:rsidR="00727BB6" w:rsidRPr="003E7449">
        <w:rPr>
          <w:rFonts w:ascii="Cambria Math" w:hAnsi="Cambria Math"/>
        </w:rPr>
        <w:t xml:space="preserve">for inquiry-based interactive learning </w:t>
      </w:r>
      <w:r w:rsidR="00DC0096" w:rsidRPr="003E7449">
        <w:rPr>
          <w:rFonts w:ascii="Cambria Math" w:hAnsi="Cambria Math"/>
        </w:rPr>
        <w:t xml:space="preserve">that </w:t>
      </w:r>
      <w:r w:rsidRPr="003E7449">
        <w:rPr>
          <w:rFonts w:ascii="Cambria Math" w:hAnsi="Cambria Math"/>
        </w:rPr>
        <w:t xml:space="preserve">simulates forest growth under various environmental settings (soil fertility, soil texture, soil depth, soil water, temperature, rainfall). </w:t>
      </w:r>
      <w:r w:rsidR="003B2090">
        <w:rPr>
          <w:rFonts w:ascii="Cambria Math" w:hAnsi="Cambria Math"/>
        </w:rPr>
        <w:t xml:space="preserve">The forest can grow (reproduce) on its own or learners may also plant trees </w:t>
      </w:r>
      <w:r w:rsidR="00336AD2">
        <w:rPr>
          <w:rFonts w:ascii="Cambria Math" w:hAnsi="Cambria Math"/>
        </w:rPr>
        <w:t xml:space="preserve">from the nursery containing </w:t>
      </w:r>
      <w:r w:rsidR="003B2090">
        <w:rPr>
          <w:rFonts w:ascii="Cambria Math" w:hAnsi="Cambria Math"/>
        </w:rPr>
        <w:t>30 species to choose from.</w:t>
      </w:r>
      <w:r w:rsidR="00DD0B61">
        <w:rPr>
          <w:rFonts w:ascii="Cambria Math" w:hAnsi="Cambria Math"/>
        </w:rPr>
        <w:t xml:space="preserve"> The tool allows learners to play and pause the simulation as well as move forwards or backwards at different speeds to view the forest change over time. Two possible views of trees in the forest </w:t>
      </w:r>
      <w:r w:rsidR="00336AD2">
        <w:rPr>
          <w:rFonts w:ascii="Cambria Math" w:hAnsi="Cambria Math"/>
        </w:rPr>
        <w:t>are</w:t>
      </w:r>
      <w:r w:rsidR="00DD0B61">
        <w:rPr>
          <w:rFonts w:ascii="Cambria Math" w:hAnsi="Cambria Math"/>
        </w:rPr>
        <w:t xml:space="preserve"> provided (overhead and orthogonal). Clicking on a tree reveals its properties (species, age, diameter, ID, position) and the option to remove it from land. </w:t>
      </w:r>
      <w:r w:rsidR="00336AD2">
        <w:rPr>
          <w:rFonts w:ascii="Cambria Math" w:hAnsi="Cambria Math"/>
        </w:rPr>
        <w:t>Learners can edit some tree properties (diameter, age, position, species) and all environmental conditions. A summary tab reveals weight, volume, and no. of trees of each species currently on land and another equations tab can be used to view and edit key mechanisms like plant growth, death, and recruit (reproduction)</w:t>
      </w:r>
      <w:r w:rsidR="00C6234C">
        <w:rPr>
          <w:rFonts w:ascii="Cambria Math" w:hAnsi="Cambria Math"/>
        </w:rPr>
        <w:t xml:space="preserve"> at a lower level. </w:t>
      </w:r>
    </w:p>
    <w:p w14:paraId="2EF5719D" w14:textId="2A0817C5" w:rsidR="00014EC7" w:rsidRDefault="00014EC7" w:rsidP="003E7449">
      <w:pPr>
        <w:spacing w:before="240" w:after="240" w:line="276" w:lineRule="auto"/>
        <w:jc w:val="both"/>
        <w:rPr>
          <w:rFonts w:ascii="Cambria Math" w:hAnsi="Cambria Math"/>
        </w:rPr>
      </w:pPr>
      <w:r>
        <w:rPr>
          <w:rFonts w:ascii="Cambria Math" w:hAnsi="Cambria Math"/>
        </w:rPr>
        <w:t>The tool is available in two flavours depending on level of control that the learner has over underlying variables</w:t>
      </w:r>
      <w:r w:rsidR="002352D2">
        <w:rPr>
          <w:rFonts w:ascii="Cambria Math" w:hAnsi="Cambria Math"/>
        </w:rPr>
        <w:t xml:space="preserve"> of the simulation model. The black box model is the one displayed above. The also exists a </w:t>
      </w:r>
      <w:r w:rsidR="001E6941">
        <w:rPr>
          <w:rFonts w:ascii="Cambria Math" w:hAnsi="Cambria Math"/>
        </w:rPr>
        <w:t>glass box</w:t>
      </w:r>
      <w:r w:rsidR="002352D2">
        <w:rPr>
          <w:rFonts w:ascii="Cambria Math" w:hAnsi="Cambria Math"/>
        </w:rPr>
        <w:t xml:space="preserve"> model where </w:t>
      </w:r>
      <w:r w:rsidR="001E6941">
        <w:rPr>
          <w:rFonts w:ascii="Cambria Math" w:hAnsi="Cambria Math"/>
        </w:rPr>
        <w:t>almost all</w:t>
      </w:r>
      <w:r w:rsidR="002352D2">
        <w:rPr>
          <w:rFonts w:ascii="Cambria Math" w:hAnsi="Cambria Math"/>
        </w:rPr>
        <w:t xml:space="preserve"> model parameters </w:t>
      </w:r>
      <w:r w:rsidR="001E6941">
        <w:rPr>
          <w:rFonts w:ascii="Cambria Math" w:hAnsi="Cambria Math"/>
        </w:rPr>
        <w:t xml:space="preserve">and equations </w:t>
      </w:r>
      <w:r w:rsidR="002352D2">
        <w:rPr>
          <w:rFonts w:ascii="Cambria Math" w:hAnsi="Cambria Math"/>
        </w:rPr>
        <w:t>are accessible to the learner</w:t>
      </w:r>
      <w:r w:rsidR="001E6941">
        <w:rPr>
          <w:rFonts w:ascii="Cambria Math" w:hAnsi="Cambria Math"/>
        </w:rPr>
        <w:t xml:space="preserve"> and are editable. This glass box model also allows for trees to be cut down and for core samples of trees to be extracted and analysed using a core sampler window.</w:t>
      </w:r>
      <w:r w:rsidR="00B65208">
        <w:rPr>
          <w:rFonts w:ascii="Cambria Math" w:hAnsi="Cambria Math"/>
        </w:rPr>
        <w:t xml:space="preserve"> Lastly, the tool also allows climate history, site data, and world snapshot to be saved and re-loaded later.</w:t>
      </w:r>
    </w:p>
    <w:tbl>
      <w:tblPr>
        <w:tblW w:w="7940" w:type="dxa"/>
        <w:jc w:val="center"/>
        <w:tblLook w:val="04A0" w:firstRow="1" w:lastRow="0" w:firstColumn="1" w:lastColumn="0" w:noHBand="0" w:noVBand="1"/>
      </w:tblPr>
      <w:tblGrid>
        <w:gridCol w:w="5640"/>
        <w:gridCol w:w="2300"/>
      </w:tblGrid>
      <w:tr w:rsidR="005407E9" w:rsidRPr="005407E9" w14:paraId="1E37C8C2" w14:textId="77777777" w:rsidTr="005407E9">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0B0A1E44" w14:textId="77777777" w:rsidR="005407E9" w:rsidRPr="005407E9" w:rsidRDefault="005407E9" w:rsidP="005407E9">
            <w:pPr>
              <w:jc w:val="center"/>
              <w:rPr>
                <w:rFonts w:ascii="Cambria" w:eastAsia="Times New Roman" w:hAnsi="Cambria" w:cs="Calibri"/>
                <w:b/>
                <w:bCs/>
                <w:i/>
                <w:iCs/>
                <w:color w:val="000000"/>
                <w:kern w:val="0"/>
                <w:sz w:val="22"/>
                <w:szCs w:val="22"/>
                <w:lang w:val="en-US"/>
                <w14:ligatures w14:val="none"/>
              </w:rPr>
            </w:pPr>
            <w:proofErr w:type="spellStart"/>
            <w:r w:rsidRPr="005407E9">
              <w:rPr>
                <w:rFonts w:ascii="Cambria" w:eastAsia="Times New Roman" w:hAnsi="Cambria" w:cs="Calibri"/>
                <w:b/>
                <w:bCs/>
                <w:i/>
                <w:iCs/>
                <w:color w:val="000000"/>
                <w:kern w:val="0"/>
                <w:sz w:val="22"/>
                <w:szCs w:val="22"/>
                <w:lang w:val="en-US"/>
                <w14:ligatures w14:val="none"/>
              </w:rPr>
              <w:t>SimForest</w:t>
            </w:r>
            <w:proofErr w:type="spellEnd"/>
          </w:p>
        </w:tc>
      </w:tr>
      <w:tr w:rsidR="005407E9" w:rsidRPr="005407E9" w14:paraId="10782AA6"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5D1D7AD7"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4EFE6511" w14:textId="77777777" w:rsidR="005407E9" w:rsidRPr="005407E9" w:rsidRDefault="005407E9" w:rsidP="005407E9">
            <w:pPr>
              <w:jc w:val="center"/>
              <w:rPr>
                <w:rFonts w:ascii="Cambria" w:eastAsia="Times New Roman" w:hAnsi="Cambria" w:cs="Calibri"/>
                <w:b/>
                <w:bCs/>
                <w:color w:val="000000"/>
                <w:kern w:val="0"/>
                <w:sz w:val="22"/>
                <w:szCs w:val="22"/>
                <w:lang w:val="en-US"/>
                <w14:ligatures w14:val="none"/>
              </w:rPr>
            </w:pPr>
            <w:r w:rsidRPr="005407E9">
              <w:rPr>
                <w:rFonts w:ascii="Cambria" w:eastAsia="Times New Roman" w:hAnsi="Cambria" w:cs="Calibri"/>
                <w:b/>
                <w:bCs/>
                <w:color w:val="000000"/>
                <w:kern w:val="0"/>
                <w:sz w:val="22"/>
                <w:szCs w:val="22"/>
                <w:lang w:val="en-US"/>
                <w14:ligatures w14:val="none"/>
              </w:rPr>
              <w:t>Cons</w:t>
            </w:r>
          </w:p>
        </w:tc>
      </w:tr>
      <w:tr w:rsidR="005407E9" w:rsidRPr="005407E9" w14:paraId="02E6E3E2"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D08E43D"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Rich set of manipulatable controls.</w:t>
            </w:r>
          </w:p>
        </w:tc>
        <w:tc>
          <w:tcPr>
            <w:tcW w:w="2300" w:type="dxa"/>
            <w:tcBorders>
              <w:top w:val="nil"/>
              <w:left w:val="nil"/>
              <w:bottom w:val="single" w:sz="4" w:space="0" w:color="auto"/>
              <w:right w:val="single" w:sz="4" w:space="0" w:color="auto"/>
            </w:tcBorders>
            <w:shd w:val="clear" w:color="auto" w:fill="auto"/>
            <w:vAlign w:val="center"/>
            <w:hideMark/>
          </w:tcPr>
          <w:p w14:paraId="0928F25F"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No big cons.</w:t>
            </w:r>
          </w:p>
        </w:tc>
      </w:tr>
      <w:tr w:rsidR="005407E9" w:rsidRPr="005407E9" w14:paraId="79DD974E" w14:textId="77777777" w:rsidTr="005407E9">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EC0FF82" w14:textId="06C6FBBE"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 xml:space="preserve">General forest growth </w:t>
            </w:r>
            <w:r w:rsidRPr="005407E9">
              <w:rPr>
                <w:rFonts w:ascii="Cambria" w:eastAsia="Times New Roman" w:hAnsi="Cambria" w:cs="Calibri"/>
                <w:color w:val="000000"/>
                <w:kern w:val="0"/>
                <w:sz w:val="22"/>
                <w:szCs w:val="22"/>
                <w:lang w:val="en-US"/>
                <w14:ligatures w14:val="none"/>
              </w:rPr>
              <w:t>simulation</w:t>
            </w:r>
            <w:r w:rsidRPr="005407E9">
              <w:rPr>
                <w:rFonts w:ascii="Cambria" w:eastAsia="Times New Roman" w:hAnsi="Cambria" w:cs="Calibri"/>
                <w:color w:val="000000"/>
                <w:kern w:val="0"/>
                <w:sz w:val="22"/>
                <w:szCs w:val="22"/>
                <w:lang w:val="en-US"/>
                <w14:ligatures w14:val="none"/>
              </w:rPr>
              <w:t xml:space="preserve"> around which multiple learning scenarios may be develope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Does not consider atmospheric CO2 levels.</w:t>
            </w:r>
          </w:p>
        </w:tc>
      </w:tr>
      <w:tr w:rsidR="005407E9" w:rsidRPr="005407E9" w14:paraId="3B6D6E5A" w14:textId="77777777" w:rsidTr="005407E9">
        <w:trPr>
          <w:trHeight w:val="849"/>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45029654"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Can be adapted to teach a range of age groups and expertise levels (school grade 4 all the way up to university graduate students and forestry professionals).</w:t>
            </w:r>
          </w:p>
        </w:tc>
        <w:tc>
          <w:tcPr>
            <w:tcW w:w="2300" w:type="dxa"/>
            <w:vMerge/>
            <w:tcBorders>
              <w:top w:val="nil"/>
              <w:left w:val="single" w:sz="4" w:space="0" w:color="auto"/>
              <w:bottom w:val="single" w:sz="4" w:space="0" w:color="auto"/>
              <w:right w:val="single" w:sz="4" w:space="0" w:color="auto"/>
            </w:tcBorders>
            <w:vAlign w:val="center"/>
            <w:hideMark/>
          </w:tcPr>
          <w:p w14:paraId="0F4DEC43"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5407E9" w:rsidRPr="005407E9" w14:paraId="4122F5A9" w14:textId="77777777" w:rsidTr="005407E9">
        <w:trPr>
          <w:trHeight w:val="1415"/>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Facilitates</w:t>
            </w:r>
            <w:r w:rsidRPr="005407E9">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inquiry-based</w:t>
            </w:r>
            <w:r w:rsidRPr="005407E9">
              <w:rPr>
                <w:rFonts w:ascii="Cambria" w:eastAsia="Times New Roman" w:hAnsi="Cambria" w:cs="Calibri"/>
                <w:color w:val="000000"/>
                <w:kern w:val="0"/>
                <w:sz w:val="22"/>
                <w:szCs w:val="22"/>
                <w:lang w:val="en-US"/>
                <w14:ligatures w14:val="none"/>
              </w:rPr>
              <w:t xml:space="preserve"> constructivist learning comprising multiple iterative inquiry cycles with steps (</w:t>
            </w:r>
            <w:proofErr w:type="spellStart"/>
            <w:r w:rsidRPr="005407E9">
              <w:rPr>
                <w:rFonts w:ascii="Cambria" w:eastAsia="Times New Roman" w:hAnsi="Cambria" w:cs="Calibri"/>
                <w:color w:val="000000"/>
                <w:kern w:val="0"/>
                <w:sz w:val="22"/>
                <w:szCs w:val="22"/>
                <w:lang w:val="en-US"/>
                <w14:ligatures w14:val="none"/>
              </w:rPr>
              <w:t>i</w:t>
            </w:r>
            <w:proofErr w:type="spellEnd"/>
            <w:r w:rsidRPr="005407E9">
              <w:rPr>
                <w:rFonts w:ascii="Cambria" w:eastAsia="Times New Roman" w:hAnsi="Cambria" w:cs="Calibri"/>
                <w:color w:val="000000"/>
                <w:kern w:val="0"/>
                <w:sz w:val="22"/>
                <w:szCs w:val="22"/>
                <w:lang w:val="en-US"/>
                <w14:ligatures w14:val="none"/>
              </w:rPr>
              <w:t xml:space="preserve">) ask question or form hypothesis, (ii) plan to answer or test hypothesis (iii) note observations, (iv) analyze data gathered, (v) </w:t>
            </w:r>
            <w:r w:rsidRPr="005407E9">
              <w:rPr>
                <w:rFonts w:ascii="Cambria" w:eastAsia="Times New Roman" w:hAnsi="Cambria" w:cs="Calibri"/>
                <w:color w:val="000000"/>
                <w:kern w:val="0"/>
                <w:sz w:val="22"/>
                <w:szCs w:val="22"/>
                <w:lang w:val="en-US"/>
                <w14:ligatures w14:val="none"/>
              </w:rPr>
              <w:t>communicate</w:t>
            </w:r>
            <w:r w:rsidRPr="005407E9">
              <w:rPr>
                <w:rFonts w:ascii="Cambria" w:eastAsia="Times New Roman" w:hAnsi="Cambria" w:cs="Calibri"/>
                <w:color w:val="000000"/>
                <w:kern w:val="0"/>
                <w:sz w:val="22"/>
                <w:szCs w:val="22"/>
                <w:lang w:val="en-US"/>
                <w14:ligatures w14:val="none"/>
              </w:rPr>
              <w:t xml:space="preserve"> learnings.</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77777777"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Only available on PC and requires download and possibly some set up (OS, Java, or Swing related compatibility issues possible).</w:t>
            </w:r>
          </w:p>
        </w:tc>
      </w:tr>
      <w:tr w:rsidR="005407E9" w:rsidRPr="005407E9" w14:paraId="32ABE61A" w14:textId="77777777" w:rsidTr="005407E9">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53721DE" w14:textId="20B53D6D" w:rsidR="005407E9" w:rsidRPr="005407E9" w:rsidRDefault="005407E9"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 xml:space="preserve">Clean </w:t>
            </w:r>
            <w:r w:rsidRPr="005407E9">
              <w:rPr>
                <w:rFonts w:ascii="Cambria" w:eastAsia="Times New Roman" w:hAnsi="Cambria" w:cs="Calibri"/>
                <w:color w:val="000000"/>
                <w:kern w:val="0"/>
                <w:sz w:val="22"/>
                <w:szCs w:val="22"/>
                <w:lang w:val="en-US"/>
                <w14:ligatures w14:val="none"/>
              </w:rPr>
              <w:t>user-friendly</w:t>
            </w:r>
            <w:r w:rsidRPr="005407E9">
              <w:rPr>
                <w:rFonts w:ascii="Cambria" w:eastAsia="Times New Roman" w:hAnsi="Cambria" w:cs="Calibri"/>
                <w:color w:val="000000"/>
                <w:kern w:val="0"/>
                <w:sz w:val="22"/>
                <w:szCs w:val="22"/>
                <w:lang w:val="en-US"/>
                <w14:ligatures w14:val="none"/>
              </w:rPr>
              <w:t xml:space="preserve"> UI.</w:t>
            </w:r>
          </w:p>
        </w:tc>
        <w:tc>
          <w:tcPr>
            <w:tcW w:w="2300" w:type="dxa"/>
            <w:vMerge/>
            <w:tcBorders>
              <w:top w:val="nil"/>
              <w:left w:val="single" w:sz="4" w:space="0" w:color="auto"/>
              <w:bottom w:val="single" w:sz="4" w:space="0" w:color="auto"/>
              <w:right w:val="single" w:sz="4" w:space="0" w:color="auto"/>
            </w:tcBorders>
            <w:vAlign w:val="center"/>
            <w:hideMark/>
          </w:tcPr>
          <w:p w14:paraId="5F1B3ACE" w14:textId="77777777" w:rsidR="005407E9" w:rsidRPr="005407E9" w:rsidRDefault="005407E9" w:rsidP="005407E9">
            <w:pPr>
              <w:rPr>
                <w:rFonts w:ascii="Cambria" w:eastAsia="Times New Roman" w:hAnsi="Cambria" w:cs="Calibri"/>
                <w:color w:val="000000"/>
                <w:kern w:val="0"/>
                <w:sz w:val="22"/>
                <w:szCs w:val="22"/>
                <w:lang w:val="en-US"/>
                <w14:ligatures w14:val="none"/>
              </w:rPr>
            </w:pPr>
          </w:p>
        </w:tc>
      </w:tr>
      <w:tr w:rsidR="000C77A6" w:rsidRPr="005407E9" w14:paraId="69910330"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oving through times at various speeds.</w:t>
            </w:r>
          </w:p>
        </w:tc>
        <w:tc>
          <w:tcPr>
            <w:tcW w:w="2300" w:type="dxa"/>
            <w:vMerge w:val="restart"/>
            <w:tcBorders>
              <w:top w:val="nil"/>
              <w:left w:val="nil"/>
              <w:right w:val="single" w:sz="4" w:space="0" w:color="auto"/>
            </w:tcBorders>
            <w:shd w:val="clear" w:color="auto" w:fill="auto"/>
            <w:vAlign w:val="center"/>
            <w:hideMark/>
          </w:tcPr>
          <w:p w14:paraId="3416CBB1" w14:textId="1A1C0A46" w:rsidR="000C77A6" w:rsidRPr="005407E9" w:rsidRDefault="000C77A6" w:rsidP="005407E9">
            <w:pPr>
              <w:keepNext/>
              <w:rPr>
                <w:rFonts w:ascii="Cambria" w:eastAsia="Times New Roman" w:hAnsi="Cambria" w:cs="Calibri"/>
                <w:color w:val="000000"/>
                <w:kern w:val="0"/>
                <w:sz w:val="22"/>
                <w:szCs w:val="22"/>
                <w:lang w:val="en-US"/>
                <w14:ligatures w14:val="none"/>
              </w:rPr>
            </w:pPr>
            <w:r w:rsidRPr="000C77A6">
              <w:rPr>
                <w:rFonts w:ascii="Cambria" w:eastAsia="Times New Roman" w:hAnsi="Cambria" w:cs="Calibri"/>
                <w:color w:val="000000"/>
                <w:kern w:val="0"/>
                <w:sz w:val="22"/>
                <w:szCs w:val="22"/>
                <w:lang w:val="en-US"/>
                <w14:ligatures w14:val="none"/>
              </w:rPr>
              <w:t xml:space="preserve">Does not consider economic </w:t>
            </w:r>
            <w:r w:rsidR="007B0024">
              <w:rPr>
                <w:rFonts w:ascii="Cambria" w:eastAsia="Times New Roman" w:hAnsi="Cambria" w:cs="Calibri"/>
                <w:color w:val="000000"/>
                <w:kern w:val="0"/>
                <w:sz w:val="22"/>
                <w:szCs w:val="22"/>
                <w:lang w:val="en-US"/>
                <w14:ligatures w14:val="none"/>
              </w:rPr>
              <w:t>value</w:t>
            </w:r>
            <w:r w:rsidRPr="000C77A6">
              <w:rPr>
                <w:rFonts w:ascii="Cambria" w:eastAsia="Times New Roman" w:hAnsi="Cambria" w:cs="Calibri"/>
                <w:color w:val="000000"/>
                <w:kern w:val="0"/>
                <w:sz w:val="22"/>
                <w:szCs w:val="22"/>
                <w:lang w:val="en-US"/>
                <w14:ligatures w14:val="none"/>
              </w:rPr>
              <w:t xml:space="preserve"> of forests.</w:t>
            </w:r>
          </w:p>
        </w:tc>
      </w:tr>
      <w:tr w:rsidR="000C77A6" w:rsidRPr="005407E9" w14:paraId="52D21BAC" w14:textId="77777777" w:rsidTr="006909DA">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Good data visualization.</w:t>
            </w:r>
          </w:p>
        </w:tc>
        <w:tc>
          <w:tcPr>
            <w:tcW w:w="2300" w:type="dxa"/>
            <w:vMerge/>
            <w:tcBorders>
              <w:left w:val="nil"/>
              <w:right w:val="single" w:sz="4" w:space="0" w:color="auto"/>
            </w:tcBorders>
            <w:shd w:val="clear" w:color="auto" w:fill="auto"/>
            <w:vAlign w:val="center"/>
            <w:hideMark/>
          </w:tcPr>
          <w:p w14:paraId="20074AED" w14:textId="69901DA1" w:rsidR="000C77A6" w:rsidRPr="005407E9" w:rsidRDefault="000C77A6" w:rsidP="005407E9">
            <w:pPr>
              <w:keepNext/>
              <w:rPr>
                <w:rFonts w:ascii="Cambria" w:eastAsia="Times New Roman" w:hAnsi="Cambria" w:cs="Calibri"/>
                <w:color w:val="000000"/>
                <w:kern w:val="0"/>
                <w:sz w:val="22"/>
                <w:szCs w:val="22"/>
                <w:lang w:val="en-US"/>
                <w14:ligatures w14:val="none"/>
              </w:rPr>
            </w:pPr>
          </w:p>
        </w:tc>
      </w:tr>
      <w:tr w:rsidR="000C77A6" w:rsidRPr="005407E9" w14:paraId="6CC45925" w14:textId="77777777" w:rsidTr="006909DA">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0C77A6" w:rsidRPr="005407E9" w:rsidRDefault="000C77A6" w:rsidP="005407E9">
            <w:pPr>
              <w:rPr>
                <w:rFonts w:ascii="Cambria" w:eastAsia="Times New Roman" w:hAnsi="Cambria" w:cs="Calibri"/>
                <w:color w:val="000000"/>
                <w:kern w:val="0"/>
                <w:sz w:val="22"/>
                <w:szCs w:val="22"/>
                <w:lang w:val="en-US"/>
                <w14:ligatures w14:val="none"/>
              </w:rPr>
            </w:pPr>
            <w:r w:rsidRPr="005407E9">
              <w:rPr>
                <w:rFonts w:ascii="Cambria" w:eastAsia="Times New Roman" w:hAnsi="Cambria" w:cs="Calibri"/>
                <w:color w:val="000000"/>
                <w:kern w:val="0"/>
                <w:sz w:val="22"/>
                <w:szCs w:val="22"/>
                <w:lang w:val="en-US"/>
                <w14:ligatures w14:val="none"/>
              </w:rPr>
              <w:t>Allows multi-level control (high-level or black</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 as well as low-level or glass</w:t>
            </w:r>
            <w:r>
              <w:rPr>
                <w:rFonts w:ascii="Cambria" w:eastAsia="Times New Roman" w:hAnsi="Cambria" w:cs="Calibri"/>
                <w:color w:val="000000"/>
                <w:kern w:val="0"/>
                <w:sz w:val="22"/>
                <w:szCs w:val="22"/>
                <w:lang w:val="en-US"/>
                <w14:ligatures w14:val="none"/>
              </w:rPr>
              <w:t xml:space="preserve"> </w:t>
            </w:r>
            <w:r w:rsidRPr="005407E9">
              <w:rPr>
                <w:rFonts w:ascii="Cambria" w:eastAsia="Times New Roman" w:hAnsi="Cambria" w:cs="Calibri"/>
                <w:color w:val="000000"/>
                <w:kern w:val="0"/>
                <w:sz w:val="22"/>
                <w:szCs w:val="22"/>
                <w:lang w:val="en-US"/>
                <w14:ligatures w14:val="none"/>
              </w:rPr>
              <w:t>box).</w:t>
            </w:r>
          </w:p>
        </w:tc>
        <w:tc>
          <w:tcPr>
            <w:tcW w:w="2300" w:type="dxa"/>
            <w:vMerge/>
            <w:tcBorders>
              <w:left w:val="nil"/>
              <w:bottom w:val="single" w:sz="4" w:space="0" w:color="auto"/>
              <w:right w:val="single" w:sz="4" w:space="0" w:color="auto"/>
            </w:tcBorders>
            <w:shd w:val="clear" w:color="auto" w:fill="auto"/>
            <w:vAlign w:val="center"/>
            <w:hideMark/>
          </w:tcPr>
          <w:p w14:paraId="7D0CBD3A" w14:textId="069753CE" w:rsidR="000C77A6" w:rsidRPr="005407E9" w:rsidRDefault="000C77A6" w:rsidP="005407E9">
            <w:pPr>
              <w:keepNext/>
              <w:rPr>
                <w:rFonts w:ascii="Cambria" w:eastAsia="Times New Roman" w:hAnsi="Cambria" w:cs="Calibri"/>
                <w:color w:val="000000"/>
                <w:kern w:val="0"/>
                <w:sz w:val="22"/>
                <w:szCs w:val="22"/>
                <w:lang w:val="en-US"/>
                <w14:ligatures w14:val="none"/>
              </w:rPr>
            </w:pPr>
          </w:p>
        </w:tc>
      </w:tr>
    </w:tbl>
    <w:p w14:paraId="43AA1FD3" w14:textId="13C65419" w:rsidR="00B65208" w:rsidRDefault="005407E9" w:rsidP="005407E9">
      <w:pPr>
        <w:pStyle w:val="Caption"/>
        <w:jc w:val="center"/>
        <w:rPr>
          <w:rFonts w:ascii="Cambria Math" w:hAnsi="Cambria Math"/>
        </w:rPr>
      </w:pPr>
      <w:r w:rsidRPr="005407E9">
        <w:rPr>
          <w:rFonts w:ascii="Cambria Math" w:hAnsi="Cambria Math"/>
        </w:rPr>
        <w:t xml:space="preserve">Table </w:t>
      </w:r>
      <w:r w:rsidRPr="005407E9">
        <w:rPr>
          <w:rFonts w:ascii="Cambria Math" w:hAnsi="Cambria Math"/>
        </w:rPr>
        <w:fldChar w:fldCharType="begin"/>
      </w:r>
      <w:r w:rsidRPr="005407E9">
        <w:rPr>
          <w:rFonts w:ascii="Cambria Math" w:hAnsi="Cambria Math"/>
        </w:rPr>
        <w:instrText xml:space="preserve"> SEQ Table \* ARABIC </w:instrText>
      </w:r>
      <w:r w:rsidRPr="005407E9">
        <w:rPr>
          <w:rFonts w:ascii="Cambria Math" w:hAnsi="Cambria Math"/>
        </w:rPr>
        <w:fldChar w:fldCharType="separate"/>
      </w:r>
      <w:r w:rsidR="00D959C7">
        <w:rPr>
          <w:rFonts w:ascii="Cambria Math" w:hAnsi="Cambria Math"/>
          <w:noProof/>
        </w:rPr>
        <w:t>2</w:t>
      </w:r>
      <w:r w:rsidRPr="005407E9">
        <w:rPr>
          <w:rFonts w:ascii="Cambria Math" w:hAnsi="Cambria Math"/>
        </w:rPr>
        <w:fldChar w:fldCharType="end"/>
      </w:r>
      <w:r w:rsidRPr="005407E9">
        <w:rPr>
          <w:rFonts w:ascii="Cambria Math" w:hAnsi="Cambria Math"/>
        </w:rPr>
        <w:t xml:space="preserve">. </w:t>
      </w:r>
      <w:proofErr w:type="spellStart"/>
      <w:r w:rsidRPr="005407E9">
        <w:rPr>
          <w:rFonts w:ascii="Cambria Math" w:hAnsi="Cambria Math"/>
        </w:rPr>
        <w:t>SimForest</w:t>
      </w:r>
      <w:proofErr w:type="spellEnd"/>
      <w:r w:rsidRPr="005407E9">
        <w:rPr>
          <w:rFonts w:ascii="Cambria Math" w:hAnsi="Cambria Math"/>
        </w:rPr>
        <w:t xml:space="preserve"> - Pros and cons.</w:t>
      </w:r>
    </w:p>
    <w:p w14:paraId="3E21D63D" w14:textId="3786BBE1" w:rsidR="00081FA4" w:rsidRPr="00510022" w:rsidRDefault="0022575B" w:rsidP="00510022">
      <w:pPr>
        <w:spacing w:before="240" w:after="240" w:line="276" w:lineRule="auto"/>
        <w:jc w:val="both"/>
        <w:rPr>
          <w:rFonts w:ascii="Cambria Math" w:hAnsi="Cambria Math"/>
        </w:rPr>
      </w:pPr>
      <w:r w:rsidRPr="00510022">
        <w:rPr>
          <w:rFonts w:ascii="Cambria Math" w:hAnsi="Cambria Math"/>
        </w:rPr>
        <w:t xml:space="preserve">The underlying simulation model in </w:t>
      </w:r>
      <w:proofErr w:type="spellStart"/>
      <w:r w:rsidRPr="00510022">
        <w:rPr>
          <w:rFonts w:ascii="Cambria Math" w:hAnsi="Cambria Math"/>
        </w:rPr>
        <w:t>SimForest</w:t>
      </w:r>
      <w:proofErr w:type="spellEnd"/>
      <w:r w:rsidRPr="00510022">
        <w:rPr>
          <w:rFonts w:ascii="Cambria Math" w:hAnsi="Cambria Math"/>
        </w:rPr>
        <w:t xml:space="preserve"> is very detailed and based on allometric equations. MycroForest assumes most growing conditions simulated by </w:t>
      </w:r>
      <w:proofErr w:type="spellStart"/>
      <w:r w:rsidRPr="00510022">
        <w:rPr>
          <w:rFonts w:ascii="Cambria Math" w:hAnsi="Cambria Math"/>
        </w:rPr>
        <w:t>SimForest</w:t>
      </w:r>
      <w:proofErr w:type="spellEnd"/>
      <w:r w:rsidRPr="00510022">
        <w:rPr>
          <w:rFonts w:ascii="Cambria Math" w:hAnsi="Cambria Math"/>
        </w:rPr>
        <w:t xml:space="preserve"> to be ideal in the underlying model as availability of carbon needed for growth is the primary concern. </w:t>
      </w:r>
      <w:r w:rsidR="001946C0" w:rsidRPr="00510022">
        <w:rPr>
          <w:rFonts w:ascii="Cambria Math" w:hAnsi="Cambria Math"/>
        </w:rPr>
        <w:t xml:space="preserve">In </w:t>
      </w:r>
      <w:proofErr w:type="spellStart"/>
      <w:r w:rsidR="001946C0" w:rsidRPr="00510022">
        <w:rPr>
          <w:rFonts w:ascii="Cambria Math" w:hAnsi="Cambria Math"/>
        </w:rPr>
        <w:t>SimForest</w:t>
      </w:r>
      <w:proofErr w:type="spellEnd"/>
      <w:r w:rsidR="001946C0" w:rsidRPr="00510022">
        <w:rPr>
          <w:rFonts w:ascii="Cambria Math" w:hAnsi="Cambria Math"/>
        </w:rPr>
        <w:t xml:space="preserve">, forest management is not the focus. The focus is to observe results of tweaking tree or environment parameters. This is unlike MycroForest, where only realistic manipulation of land content is made possible (learners can construct management plans involving chopping and planting trees but cannot change the species of a full grown tree or change how old </w:t>
      </w:r>
      <w:r w:rsidR="00043DB6" w:rsidRPr="00510022">
        <w:rPr>
          <w:rFonts w:ascii="Cambria Math" w:hAnsi="Cambria Math"/>
        </w:rPr>
        <w:t xml:space="preserve">or tall </w:t>
      </w:r>
      <w:r w:rsidR="001946C0" w:rsidRPr="00510022">
        <w:rPr>
          <w:rFonts w:ascii="Cambria Math" w:hAnsi="Cambria Math"/>
        </w:rPr>
        <w:t xml:space="preserve">it is). </w:t>
      </w:r>
    </w:p>
    <w:p w14:paraId="06522864" w14:textId="60A199FB" w:rsidR="001946C0" w:rsidRPr="00510022" w:rsidRDefault="00510022" w:rsidP="00510022">
      <w:pPr>
        <w:spacing w:before="240" w:after="240" w:line="276" w:lineRule="auto"/>
        <w:jc w:val="both"/>
        <w:rPr>
          <w:rFonts w:ascii="Cambria Math" w:hAnsi="Cambria Math"/>
        </w:rPr>
      </w:pPr>
      <w:r w:rsidRPr="00510022">
        <w:rPr>
          <w:rFonts w:ascii="Cambria Math" w:hAnsi="Cambria Math"/>
        </w:rPr>
        <w:t>Like</w:t>
      </w:r>
      <w:r w:rsidR="001946C0" w:rsidRPr="00510022">
        <w:rPr>
          <w:rFonts w:ascii="Cambria Math" w:hAnsi="Cambria Math"/>
        </w:rPr>
        <w:t xml:space="preserve"> </w:t>
      </w:r>
      <w:proofErr w:type="spellStart"/>
      <w:r w:rsidR="001946C0" w:rsidRPr="00510022">
        <w:rPr>
          <w:rFonts w:ascii="Cambria Math" w:hAnsi="Cambria Math"/>
        </w:rPr>
        <w:t>SimForest</w:t>
      </w:r>
      <w:proofErr w:type="spellEnd"/>
      <w:r w:rsidR="001946C0" w:rsidRPr="00510022">
        <w:rPr>
          <w:rFonts w:ascii="Cambria Math" w:hAnsi="Cambria Math"/>
        </w:rPr>
        <w:t>,</w:t>
      </w:r>
      <w:r w:rsidR="000C77A6" w:rsidRPr="00510022">
        <w:rPr>
          <w:rFonts w:ascii="Cambria Math" w:hAnsi="Cambria Math"/>
        </w:rPr>
        <w:t xml:space="preserve"> </w:t>
      </w:r>
      <w:r w:rsidR="001946C0" w:rsidRPr="00510022">
        <w:rPr>
          <w:rFonts w:ascii="Cambria Math" w:hAnsi="Cambria Math"/>
        </w:rPr>
        <w:t>MycroForest also a</w:t>
      </w:r>
      <w:r w:rsidR="000C77A6" w:rsidRPr="00510022">
        <w:rPr>
          <w:rFonts w:ascii="Cambria Math" w:hAnsi="Cambria Math"/>
        </w:rPr>
        <w:t xml:space="preserve">llows system state and management plans to be saved and </w:t>
      </w:r>
      <w:r w:rsidR="00CA301A" w:rsidRPr="00510022">
        <w:rPr>
          <w:rFonts w:ascii="Cambria Math" w:hAnsi="Cambria Math"/>
        </w:rPr>
        <w:t>reloaded as this would make it easy to share system settings and reproduce past results despite inherent randomness in models that might lead to different starting forests each time</w:t>
      </w:r>
      <w:r w:rsidR="003A2D59" w:rsidRPr="00510022">
        <w:rPr>
          <w:rFonts w:ascii="Cambria Math" w:hAnsi="Cambria Math"/>
        </w:rPr>
        <w:t xml:space="preserve"> state is refreshed</w:t>
      </w:r>
      <w:r w:rsidR="003C35D8" w:rsidRPr="00510022">
        <w:rPr>
          <w:rFonts w:ascii="Cambria Math" w:hAnsi="Cambria Math"/>
        </w:rPr>
        <w:t>/reset</w:t>
      </w:r>
      <w:r w:rsidR="00CA301A" w:rsidRPr="00510022">
        <w:rPr>
          <w:rFonts w:ascii="Cambria Math" w:hAnsi="Cambria Math"/>
        </w:rPr>
        <w:t>.</w:t>
      </w:r>
      <w:r w:rsidR="00304FE5">
        <w:rPr>
          <w:rFonts w:ascii="Cambria Math" w:hAnsi="Cambria Math"/>
        </w:rPr>
        <w:t xml:space="preserve"> Also, MycroForest provides timeline controls similar to the one in </w:t>
      </w:r>
      <w:proofErr w:type="spellStart"/>
      <w:r w:rsidR="00304FE5">
        <w:rPr>
          <w:rFonts w:ascii="Cambria Math" w:hAnsi="Cambria Math"/>
        </w:rPr>
        <w:t>SimForest</w:t>
      </w:r>
      <w:proofErr w:type="spellEnd"/>
      <w:r w:rsidR="00304FE5">
        <w:rPr>
          <w:rFonts w:ascii="Cambria Math" w:hAnsi="Cambria Math"/>
        </w:rPr>
        <w:t xml:space="preserve"> (move forwards or backwards in time, play/pause simulation)</w:t>
      </w:r>
      <w:r w:rsidR="000B7B32">
        <w:rPr>
          <w:rFonts w:ascii="Cambria Math" w:hAnsi="Cambria Math"/>
        </w:rPr>
        <w:t>.</w:t>
      </w:r>
    </w:p>
    <w:p w14:paraId="739823FF" w14:textId="3B04B5D9" w:rsidR="009D1B5F" w:rsidRDefault="009D1B5F" w:rsidP="009D1B5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323524">
        <w:rPr>
          <w:rFonts w:ascii="Cambria Math" w:hAnsi="Cambria Math"/>
          <w:i w:val="0"/>
          <w:iCs w:val="0"/>
          <w:color w:val="auto"/>
        </w:rPr>
        <w:t>Decision Support</w:t>
      </w:r>
      <w:r w:rsidR="00C84843" w:rsidRPr="00323524">
        <w:rPr>
          <w:rFonts w:ascii="Cambria Math" w:hAnsi="Cambria Math"/>
          <w:i w:val="0"/>
          <w:iCs w:val="0"/>
          <w:color w:val="auto"/>
        </w:rPr>
        <w:t xml:space="preserve"> </w:t>
      </w:r>
      <w:r w:rsidR="00E1739E" w:rsidRPr="00323524">
        <w:rPr>
          <w:rFonts w:ascii="Cambria Math" w:hAnsi="Cambria Math"/>
          <w:i w:val="0"/>
          <w:iCs w:val="0"/>
          <w:color w:val="auto"/>
        </w:rPr>
        <w:t>Simu</w:t>
      </w:r>
      <w:r w:rsidR="00E1739E" w:rsidRPr="00323524">
        <w:rPr>
          <w:rFonts w:ascii="Cambria Math" w:hAnsi="Cambria Math"/>
          <w:i w:val="0"/>
          <w:iCs w:val="0"/>
          <w:color w:val="auto"/>
        </w:rPr>
        <w:t>l</w:t>
      </w:r>
      <w:r w:rsidR="00E1739E" w:rsidRPr="00323524">
        <w:rPr>
          <w:rFonts w:ascii="Cambria Math" w:hAnsi="Cambria Math"/>
          <w:i w:val="0"/>
          <w:iCs w:val="0"/>
          <w:color w:val="auto"/>
        </w:rPr>
        <w:t>ation</w:t>
      </w:r>
      <w:r w:rsidR="00323524" w:rsidRPr="00323524">
        <w:rPr>
          <w:rFonts w:ascii="Cambria Math" w:hAnsi="Cambria Math"/>
          <w:i w:val="0"/>
          <w:iCs w:val="0"/>
          <w:color w:val="auto"/>
        </w:rPr>
        <w:t>)</w:t>
      </w:r>
    </w:p>
    <w:p w14:paraId="1CBC3EDE" w14:textId="22FC0C95" w:rsidR="00372FF6" w:rsidRPr="00372FF6" w:rsidRDefault="00372FF6" w:rsidP="00372FF6">
      <w:pPr>
        <w:rPr>
          <w:rFonts w:ascii="Cambria Math" w:hAnsi="Cambria Math"/>
        </w:rPr>
      </w:pPr>
      <w:r w:rsidRPr="00372FF6">
        <w:rPr>
          <w:rFonts w:ascii="Cambria Math" w:hAnsi="Cambria Math"/>
        </w:rPr>
        <w:fldChar w:fldCharType="begin"/>
      </w:r>
      <w:r w:rsidRPr="00372FF6">
        <w:rPr>
          <w:rFonts w:ascii="Cambria Math" w:hAnsi="Cambria Math"/>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Pr="00372FF6">
        <w:rPr>
          <w:rFonts w:ascii="Cambria Math" w:hAnsi="Cambria Math"/>
        </w:rPr>
        <w:fldChar w:fldCharType="separate"/>
      </w:r>
      <w:r w:rsidRPr="00372FF6">
        <w:rPr>
          <w:rFonts w:ascii="Cambria Math" w:hAnsi="Cambria Math"/>
          <w:noProof/>
        </w:rPr>
        <w:t>[3]</w:t>
      </w:r>
      <w:r w:rsidRPr="00372FF6">
        <w:rPr>
          <w:rFonts w:ascii="Cambria Math" w:hAnsi="Cambria Math"/>
        </w:rPr>
        <w:fldChar w:fldCharType="end"/>
      </w:r>
    </w:p>
    <w:p w14:paraId="1D6B6C38" w14:textId="77777777" w:rsidR="00372FF6" w:rsidRPr="00372FF6" w:rsidRDefault="00372FF6" w:rsidP="00372FF6"/>
    <w:p w14:paraId="6B2B3129" w14:textId="77777777" w:rsidR="00092B9D" w:rsidRDefault="00092B9D" w:rsidP="00372FF6">
      <w:pPr>
        <w:keepNext/>
        <w:jc w:val="center"/>
      </w:pPr>
      <w:r>
        <w:rPr>
          <w:noProof/>
        </w:rPr>
        <w:drawing>
          <wp:inline distT="0" distB="0" distL="0" distR="0" wp14:anchorId="1DBB8C20" wp14:editId="3D2366C7">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4F3F3081" w14:textId="423A93CE" w:rsidR="00D41CA7" w:rsidRPr="003F10D3" w:rsidRDefault="00092B9D" w:rsidP="004B0634">
      <w:pPr>
        <w:pStyle w:val="Caption"/>
        <w:spacing w:before="24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D959C7">
        <w:rPr>
          <w:rFonts w:ascii="Cambria Math" w:hAnsi="Cambria Math"/>
          <w:noProof/>
        </w:rPr>
        <w:t>3</w:t>
      </w:r>
      <w:r w:rsidRPr="003F10D3">
        <w:rPr>
          <w:rFonts w:ascii="Cambria Math" w:hAnsi="Cambria Math"/>
        </w:rPr>
        <w:fldChar w:fldCharType="end"/>
      </w:r>
      <w:r w:rsidRPr="003F10D3">
        <w:rPr>
          <w:rFonts w:ascii="Cambria Math" w:hAnsi="Cambria Math"/>
        </w:rPr>
        <w:t>. Foster Forest UI</w:t>
      </w:r>
      <w:r w:rsidR="002C1635" w:rsidRPr="003F10D3">
        <w:rPr>
          <w:rFonts w:ascii="Cambria Math" w:hAnsi="Cambria Math"/>
        </w:rPr>
        <w:t xml:space="preserve"> – The main interface displays</w:t>
      </w:r>
      <w:r w:rsidR="00282DAC" w:rsidRPr="003F10D3">
        <w:rPr>
          <w:rFonts w:ascii="Cambria Math" w:hAnsi="Cambria Math"/>
        </w:rPr>
        <w:t xml:space="preserve"> the</w:t>
      </w:r>
      <w:r w:rsidR="002C1635" w:rsidRPr="003F10D3">
        <w:rPr>
          <w:rFonts w:ascii="Cambria Math" w:hAnsi="Cambria Math"/>
        </w:rPr>
        <w:t xml:space="preserve"> 50 land plots </w:t>
      </w:r>
      <w:r w:rsidR="00282DAC" w:rsidRPr="003F10D3">
        <w:rPr>
          <w:rFonts w:ascii="Cambria Math" w:hAnsi="Cambria Math"/>
        </w:rPr>
        <w:t>simulated</w:t>
      </w:r>
      <w:r w:rsidR="002C1635" w:rsidRPr="003F10D3">
        <w:rPr>
          <w:rFonts w:ascii="Cambria Math" w:hAnsi="Cambria Math"/>
        </w:rPr>
        <w:t>. Different views (</w:t>
      </w:r>
      <w:r w:rsidR="00282DAC" w:rsidRPr="003F10D3">
        <w:rPr>
          <w:rFonts w:ascii="Cambria Math" w:hAnsi="Cambria Math"/>
        </w:rPr>
        <w:t>owner</w:t>
      </w:r>
      <w:r w:rsidR="002C1635" w:rsidRPr="003F10D3">
        <w:rPr>
          <w:rFonts w:ascii="Cambria Math" w:hAnsi="Cambria Math"/>
        </w:rPr>
        <w:t xml:space="preserve"> view, eligibility for conservation plan view, etc.) can be selected to be overlayed on these plots. The above</w:t>
      </w:r>
      <w:r w:rsidR="00332A5E" w:rsidRPr="003F10D3">
        <w:rPr>
          <w:rFonts w:ascii="Cambria Math" w:hAnsi="Cambria Math"/>
        </w:rPr>
        <w:t xml:space="preserve"> main interface</w:t>
      </w:r>
      <w:r w:rsidR="002C1635" w:rsidRPr="003F10D3">
        <w:rPr>
          <w:rFonts w:ascii="Cambria Math" w:hAnsi="Cambria Math"/>
        </w:rPr>
        <w:t xml:space="preserve"> image shows the</w:t>
      </w:r>
      <w:r w:rsidR="00282DAC" w:rsidRPr="003F10D3">
        <w:rPr>
          <w:rFonts w:ascii="Cambria Math" w:hAnsi="Cambria Math"/>
        </w:rPr>
        <w:t xml:space="preserve"> ownership view coded per participant</w:t>
      </w:r>
      <w:r w:rsidR="005D4BA7" w:rsidRPr="003F10D3">
        <w:rPr>
          <w:rFonts w:ascii="Cambria Math" w:hAnsi="Cambria Math"/>
        </w:rPr>
        <w:t xml:space="preserve">. The indicators interface displays overall and participant specific ecological and land parameters. </w:t>
      </w:r>
    </w:p>
    <w:p w14:paraId="78FCD703" w14:textId="635AB055" w:rsidR="00171A08" w:rsidRDefault="007D2173" w:rsidP="007D2173">
      <w:pPr>
        <w:spacing w:after="240" w:line="276" w:lineRule="auto"/>
        <w:jc w:val="both"/>
        <w:rPr>
          <w:rFonts w:ascii="Cambria Math" w:hAnsi="Cambria Math"/>
        </w:rPr>
      </w:pPr>
      <w:r w:rsidRPr="007D2173">
        <w:rPr>
          <w:rFonts w:ascii="Cambria Math" w:hAnsi="Cambria Math"/>
        </w:rPr>
        <w:t>Foster forest, embracing the companion modelling (</w:t>
      </w:r>
      <w:proofErr w:type="spellStart"/>
      <w:r w:rsidRPr="007D2173">
        <w:rPr>
          <w:rFonts w:ascii="Cambria Math" w:hAnsi="Cambria Math"/>
        </w:rPr>
        <w:t>ComMod</w:t>
      </w:r>
      <w:proofErr w:type="spellEnd"/>
      <w:r w:rsidRPr="007D2173">
        <w:rPr>
          <w:rFonts w:ascii="Cambria Math" w:hAnsi="Cambria Math"/>
        </w:rPr>
        <w:t>) approach, is a participatory simulation adapted to be a Role Playing Game (RPG) catered towards domain experts like real-life forest managers, members of community forest federations, etc., wherein 5 participants assume the role of a mayor who's responsible for a communal forest, a public forester, a protected area manager, and 2 private landowners</w:t>
      </w:r>
      <w:r>
        <w:rPr>
          <w:rFonts w:ascii="Cambria Math" w:hAnsi="Cambria Math"/>
        </w:rPr>
        <w:t>. Together,</w:t>
      </w:r>
      <w:r w:rsidR="00375A33">
        <w:rPr>
          <w:rFonts w:ascii="Cambria Math" w:hAnsi="Cambria Math"/>
        </w:rPr>
        <w:t xml:space="preserve"> they</w:t>
      </w:r>
      <w:r w:rsidRPr="007D2173">
        <w:rPr>
          <w:rFonts w:ascii="Cambria Math" w:hAnsi="Cambria Math"/>
        </w:rPr>
        <w:t xml:space="preserve"> make decisions regarding social, economic, and ecological processes to manage availability of forest ecosystem services.</w:t>
      </w:r>
      <w:r w:rsidR="00DC3539">
        <w:rPr>
          <w:rFonts w:ascii="Cambria Math" w:hAnsi="Cambria Math"/>
        </w:rPr>
        <w:t xml:space="preserve"> </w:t>
      </w:r>
      <w:r w:rsidR="00DC3539" w:rsidRPr="007D2173">
        <w:rPr>
          <w:rFonts w:ascii="Cambria Math" w:hAnsi="Cambria Math"/>
        </w:rPr>
        <w:t xml:space="preserve">In addition to the 5 participants, this RPG experience requires </w:t>
      </w:r>
      <w:r w:rsidR="00DC3539">
        <w:rPr>
          <w:rFonts w:ascii="Cambria Math" w:hAnsi="Cambria Math"/>
        </w:rPr>
        <w:t>a</w:t>
      </w:r>
      <w:r w:rsidR="00DC3539" w:rsidRPr="007D2173">
        <w:rPr>
          <w:rFonts w:ascii="Cambria Math" w:hAnsi="Cambria Math"/>
        </w:rPr>
        <w:t xml:space="preserve"> facilitator who is </w:t>
      </w:r>
      <w:r w:rsidR="00DC3539">
        <w:rPr>
          <w:rFonts w:ascii="Cambria Math" w:hAnsi="Cambria Math"/>
        </w:rPr>
        <w:t xml:space="preserve">a </w:t>
      </w:r>
      <w:proofErr w:type="spellStart"/>
      <w:r w:rsidR="00DC3539">
        <w:rPr>
          <w:rFonts w:ascii="Cambria Math" w:hAnsi="Cambria Math"/>
        </w:rPr>
        <w:t>FosterForest</w:t>
      </w:r>
      <w:proofErr w:type="spellEnd"/>
      <w:r w:rsidR="00DC3539" w:rsidRPr="007D2173">
        <w:rPr>
          <w:rFonts w:ascii="Cambria Math" w:hAnsi="Cambria Math"/>
        </w:rPr>
        <w:t xml:space="preserve"> application exper</w:t>
      </w:r>
      <w:r w:rsidR="00DC3539">
        <w:rPr>
          <w:rFonts w:ascii="Cambria Math" w:hAnsi="Cambria Math"/>
        </w:rPr>
        <w:t>t. This person</w:t>
      </w:r>
      <w:r w:rsidR="00DC3539" w:rsidRPr="007D2173">
        <w:rPr>
          <w:rFonts w:ascii="Cambria Math" w:hAnsi="Cambria Math"/>
        </w:rPr>
        <w:t xml:space="preserve"> computerise</w:t>
      </w:r>
      <w:r w:rsidR="00DC3539">
        <w:rPr>
          <w:rFonts w:ascii="Cambria Math" w:hAnsi="Cambria Math"/>
        </w:rPr>
        <w:t>s</w:t>
      </w:r>
      <w:r w:rsidR="00DC3539" w:rsidRPr="007D2173">
        <w:rPr>
          <w:rFonts w:ascii="Cambria Math" w:hAnsi="Cambria Math"/>
        </w:rPr>
        <w:t xml:space="preserve"> decisions of participants</w:t>
      </w:r>
      <w:r w:rsidR="00DC3539">
        <w:rPr>
          <w:rFonts w:ascii="Cambria Math" w:hAnsi="Cambria Math"/>
        </w:rPr>
        <w:t xml:space="preserve"> and can</w:t>
      </w:r>
      <w:r w:rsidR="00DC3539" w:rsidRPr="007D2173">
        <w:rPr>
          <w:rFonts w:ascii="Cambria Math" w:hAnsi="Cambria Math"/>
        </w:rPr>
        <w:t xml:space="preserve"> adapt source code to implement </w:t>
      </w:r>
      <w:r w:rsidR="00DC3539">
        <w:rPr>
          <w:rFonts w:ascii="Cambria Math" w:hAnsi="Cambria Math"/>
        </w:rPr>
        <w:t>more</w:t>
      </w:r>
      <w:r w:rsidR="00DC3539" w:rsidRPr="007D2173">
        <w:rPr>
          <w:rFonts w:ascii="Cambria Math" w:hAnsi="Cambria Math"/>
        </w:rPr>
        <w:t xml:space="preserve"> creative strategies.</w:t>
      </w:r>
    </w:p>
    <w:p w14:paraId="69A85EAC" w14:textId="6FDA1ACA" w:rsidR="007D2173" w:rsidRDefault="00375A33" w:rsidP="007D2173">
      <w:pPr>
        <w:spacing w:after="240" w:line="276" w:lineRule="auto"/>
        <w:jc w:val="both"/>
        <w:rPr>
          <w:rFonts w:ascii="Cambria Math" w:hAnsi="Cambria Math"/>
        </w:rPr>
      </w:pPr>
      <w:r>
        <w:rPr>
          <w:rFonts w:ascii="Cambria Math" w:hAnsi="Cambria Math"/>
        </w:rPr>
        <w:t>All</w:t>
      </w:r>
      <w:r w:rsidRPr="007D2173">
        <w:rPr>
          <w:rFonts w:ascii="Cambria Math" w:hAnsi="Cambria Math"/>
        </w:rPr>
        <w:t xml:space="preserve"> participant</w:t>
      </w:r>
      <w:r>
        <w:rPr>
          <w:rFonts w:ascii="Cambria Math" w:hAnsi="Cambria Math"/>
        </w:rPr>
        <w:t xml:space="preserve"> roles</w:t>
      </w:r>
      <w:r w:rsidRPr="007D2173">
        <w:rPr>
          <w:rFonts w:ascii="Cambria Math" w:hAnsi="Cambria Math"/>
        </w:rPr>
        <w:t xml:space="preserve"> must manage their budget and avoid negative impacts of ecological factors like overgrazing.</w:t>
      </w:r>
      <w:r>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Pr>
          <w:rFonts w:ascii="Cambria Math" w:hAnsi="Cambria Math"/>
        </w:rPr>
        <w:t xml:space="preserve"> have</w:t>
      </w:r>
      <w:r w:rsidR="007D2173" w:rsidRPr="007D2173">
        <w:rPr>
          <w:rFonts w:ascii="Cambria Math" w:hAnsi="Cambria Math"/>
        </w:rPr>
        <w:t xml:space="preserve"> more exclusive</w:t>
      </w:r>
      <w:r>
        <w:rPr>
          <w:rFonts w:ascii="Cambria Math" w:hAnsi="Cambria Math"/>
        </w:rPr>
        <w:t xml:space="preserve"> objectives</w:t>
      </w:r>
      <w:r w:rsidR="00944E53">
        <w:rPr>
          <w:rFonts w:ascii="Cambria Math" w:hAnsi="Cambria Math"/>
        </w:rPr>
        <w:t>. For example</w:t>
      </w:r>
      <w:r w:rsidR="007D2173" w:rsidRPr="007D2173">
        <w:rPr>
          <w:rFonts w:ascii="Cambria Math" w:hAnsi="Cambria Math"/>
        </w:rPr>
        <w:t>, the 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the public forester focus</w:t>
      </w:r>
      <w:r w:rsidR="00944E53">
        <w:rPr>
          <w:rFonts w:ascii="Cambria Math" w:hAnsi="Cambria Math"/>
        </w:rPr>
        <w:t>es</w:t>
      </w:r>
      <w:r w:rsidR="007D2173" w:rsidRPr="007D2173">
        <w:rPr>
          <w:rFonts w:ascii="Cambria Math" w:hAnsi="Cambria Math"/>
        </w:rPr>
        <w:t xml:space="preserve"> on timber harvests and the protected area manager promote</w:t>
      </w:r>
      <w:r w:rsidR="00944E53">
        <w:rPr>
          <w:rFonts w:ascii="Cambria Math" w:hAnsi="Cambria Math"/>
        </w:rPr>
        <w:t>s</w:t>
      </w:r>
      <w:r w:rsidR="007D2173" w:rsidRPr="007D2173">
        <w:rPr>
          <w:rFonts w:ascii="Cambria Math" w:hAnsi="Cambria Math"/>
        </w:rPr>
        <w:t xml:space="preserve"> conservation of old growth forests and share</w:t>
      </w:r>
      <w:r w:rsidR="00944E53">
        <w:rPr>
          <w:rFonts w:ascii="Cambria Math" w:hAnsi="Cambria Math"/>
        </w:rPr>
        <w:t>s</w:t>
      </w:r>
      <w:r w:rsidR="007D2173" w:rsidRPr="007D2173">
        <w:rPr>
          <w:rFonts w:ascii="Cambria Math" w:hAnsi="Cambria Math"/>
        </w:rPr>
        <w:t xml:space="preserve"> information about carbon storage.</w:t>
      </w:r>
    </w:p>
    <w:p w14:paraId="4E6F4E6B" w14:textId="77777777" w:rsidR="00090EE7" w:rsidRDefault="00090EE7" w:rsidP="00090EE7">
      <w:pPr>
        <w:keepNext/>
        <w:spacing w:line="276" w:lineRule="auto"/>
        <w:jc w:val="center"/>
      </w:pPr>
      <w:r w:rsidRPr="00B35E8B">
        <w:rPr>
          <w:rFonts w:ascii="Cambria Math" w:hAnsi="Cambria Math"/>
        </w:rPr>
        <w:drawing>
          <wp:inline distT="0" distB="0" distL="0" distR="0" wp14:anchorId="311E3BF2" wp14:editId="6FEE900C">
            <wp:extent cx="5731510" cy="2791460"/>
            <wp:effectExtent l="19050" t="19050" r="2540" b="8890"/>
            <wp:docPr id="5" name="Picture 4">
              <a:extLst xmlns:a="http://schemas.openxmlformats.org/drawingml/2006/main">
                <a:ext uri="{FF2B5EF4-FFF2-40B4-BE49-F238E27FC236}">
                  <a16:creationId xmlns:a16="http://schemas.microsoft.com/office/drawing/2014/main" id="{10E3BD74-EB09-82C6-8E5D-33D9E237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E3BD74-EB09-82C6-8E5D-33D9E2371282}"/>
                        </a:ext>
                      </a:extLst>
                    </pic:cNvPr>
                    <pic:cNvPicPr>
                      <a:picLocks noChangeAspect="1"/>
                    </pic:cNvPicPr>
                  </pic:nvPicPr>
                  <pic:blipFill>
                    <a:blip r:embed="rId32"/>
                    <a:stretch>
                      <a:fillRect/>
                    </a:stretch>
                  </pic:blipFill>
                  <pic:spPr>
                    <a:xfrm>
                      <a:off x="0" y="0"/>
                      <a:ext cx="5731510" cy="2791460"/>
                    </a:xfrm>
                    <a:prstGeom prst="rect">
                      <a:avLst/>
                    </a:prstGeom>
                    <a:ln>
                      <a:solidFill>
                        <a:schemeClr val="tx1"/>
                      </a:solidFill>
                    </a:ln>
                  </pic:spPr>
                </pic:pic>
              </a:graphicData>
            </a:graphic>
          </wp:inline>
        </w:drawing>
      </w:r>
    </w:p>
    <w:p w14:paraId="2D6673A5" w14:textId="38D627FF" w:rsidR="00090EE7" w:rsidRPr="003F10D3" w:rsidRDefault="00090EE7" w:rsidP="00797991">
      <w:pPr>
        <w:pStyle w:val="Caption"/>
        <w:spacing w:before="240"/>
        <w:jc w:val="center"/>
        <w:rPr>
          <w:rFonts w:ascii="Cambria Math" w:hAnsi="Cambria Math"/>
        </w:rPr>
      </w:pPr>
      <w:r w:rsidRPr="003F10D3">
        <w:rPr>
          <w:rFonts w:ascii="Cambria Math" w:hAnsi="Cambria Math"/>
        </w:rPr>
        <w:t xml:space="preserve">Figure </w:t>
      </w:r>
      <w:r w:rsidRPr="003F10D3">
        <w:rPr>
          <w:rFonts w:ascii="Cambria Math" w:hAnsi="Cambria Math"/>
        </w:rPr>
        <w:fldChar w:fldCharType="begin"/>
      </w:r>
      <w:r w:rsidRPr="003F10D3">
        <w:rPr>
          <w:rFonts w:ascii="Cambria Math" w:hAnsi="Cambria Math"/>
        </w:rPr>
        <w:instrText xml:space="preserve"> SEQ Figure \* ARABIC </w:instrText>
      </w:r>
      <w:r w:rsidRPr="003F10D3">
        <w:rPr>
          <w:rFonts w:ascii="Cambria Math" w:hAnsi="Cambria Math"/>
        </w:rPr>
        <w:fldChar w:fldCharType="separate"/>
      </w:r>
      <w:r w:rsidR="002A4B1A">
        <w:rPr>
          <w:rFonts w:ascii="Cambria Math" w:hAnsi="Cambria Math"/>
          <w:noProof/>
        </w:rPr>
        <w:t>2</w:t>
      </w:r>
      <w:r w:rsidRPr="003F10D3">
        <w:rPr>
          <w:rFonts w:ascii="Cambria Math" w:hAnsi="Cambria Math"/>
        </w:rPr>
        <w:fldChar w:fldCharType="end"/>
      </w:r>
      <w:r w:rsidRPr="003F10D3">
        <w:rPr>
          <w:rFonts w:ascii="Cambria Math" w:hAnsi="Cambria Math"/>
        </w:rPr>
        <w:t>. Foster Forest conceptual model summary (ES stands for Ecosystem Service).</w:t>
      </w:r>
    </w:p>
    <w:p w14:paraId="17F00093" w14:textId="083B791D" w:rsidR="007D2173" w:rsidRDefault="007D2173" w:rsidP="007D2173">
      <w:pPr>
        <w:spacing w:after="240" w:line="276" w:lineRule="auto"/>
        <w:jc w:val="both"/>
        <w:rPr>
          <w:rFonts w:ascii="Cambria Math" w:hAnsi="Cambria Math"/>
        </w:rPr>
      </w:pPr>
      <w:r w:rsidRPr="007D2173">
        <w:rPr>
          <w:rFonts w:ascii="Cambria Math" w:hAnsi="Cambria Math"/>
        </w:rPr>
        <w:t>The simulation is built upon an Agent Based Model (ABM) composed of spatial entities (land plots owned by participants), semi-autonomous entities (participant roles), and physical entities (trees)</w:t>
      </w:r>
      <w:r w:rsidR="00662A61">
        <w:rPr>
          <w:rFonts w:ascii="Cambria Math" w:hAnsi="Cambria Math"/>
        </w:rPr>
        <w:t xml:space="preserve"> using the renewable resource management ABM platform, </w:t>
      </w:r>
      <w:hyperlink r:id="rId33" w:history="1">
        <w:r w:rsidR="00662A61" w:rsidRPr="00662A61">
          <w:rPr>
            <w:rStyle w:val="Hyperlink"/>
            <w:rFonts w:ascii="Cambria Math" w:hAnsi="Cambria Math"/>
          </w:rPr>
          <w:t>CORMAS</w:t>
        </w:r>
      </w:hyperlink>
      <w:r w:rsidRPr="007D2173">
        <w:rPr>
          <w:rFonts w:ascii="Cambria Math" w:hAnsi="Cambria Math"/>
        </w:rPr>
        <w:t>. The participatory experience comprises 5 steps starting with all players filling in a pre-simulation questionnaire that tries to understand existing views on climate change, followed by a detailed briefing session that informs participants about how to use the application. Then, the main activity composed of multiple simulation rounds is conducted</w:t>
      </w:r>
      <w:r w:rsidR="00DC3539">
        <w:rPr>
          <w:rFonts w:ascii="Cambria Math" w:hAnsi="Cambria Math"/>
        </w:rPr>
        <w:t>. The session ends</w:t>
      </w:r>
      <w:r w:rsidRPr="007D2173">
        <w:rPr>
          <w:rFonts w:ascii="Cambria Math" w:hAnsi="Cambria Math"/>
        </w:rPr>
        <w:t xml:space="preserve"> with a post-simulation questionnaire and a collective debriefing session.</w:t>
      </w:r>
    </w:p>
    <w:p w14:paraId="60E32513" w14:textId="03D2287F" w:rsidR="00B35E8B" w:rsidRPr="00B35E8B" w:rsidRDefault="007D2173" w:rsidP="00090EE7">
      <w:pPr>
        <w:spacing w:after="240" w:line="276" w:lineRule="auto"/>
        <w:jc w:val="both"/>
        <w:rPr>
          <w:rFonts w:ascii="Cambria Math" w:hAnsi="Cambria Math"/>
        </w:rPr>
      </w:pPr>
      <w:r w:rsidRPr="007D2173">
        <w:rPr>
          <w:rFonts w:ascii="Cambria Math" w:hAnsi="Cambria Math"/>
        </w:rPr>
        <w:t xml:space="preserve">The simulation progresses in 10 year timesteps with each step being a round composed of an action period and a computerized update period. The action period involves the facilitator sharing information </w:t>
      </w:r>
      <w:r w:rsidR="006E1D72">
        <w:rPr>
          <w:rFonts w:ascii="Cambria Math" w:hAnsi="Cambria Math"/>
        </w:rPr>
        <w:t>about</w:t>
      </w:r>
      <w:r w:rsidRPr="007D2173">
        <w:rPr>
          <w:rFonts w:ascii="Cambria Math" w:hAnsi="Cambria Math"/>
        </w:rPr>
        <w:t xml:space="preserve"> climate projections for the decade as well as expected timber and carbon prices</w:t>
      </w:r>
      <w:r w:rsidR="006E1D72">
        <w:rPr>
          <w:rFonts w:ascii="Cambria Math" w:hAnsi="Cambria Math"/>
        </w:rPr>
        <w:t>. The</w:t>
      </w:r>
      <w:r w:rsidRPr="007D2173">
        <w:rPr>
          <w:rFonts w:ascii="Cambria Math" w:hAnsi="Cambria Math"/>
        </w:rPr>
        <w:t xml:space="preserve"> players</w:t>
      </w:r>
      <w:r w:rsidR="006E1D72">
        <w:rPr>
          <w:rFonts w:ascii="Cambria Math" w:hAnsi="Cambria Math"/>
        </w:rPr>
        <w:t xml:space="preserve"> then</w:t>
      </w:r>
      <w:r w:rsidRPr="007D2173">
        <w:rPr>
          <w:rFonts w:ascii="Cambria Math" w:hAnsi="Cambria Math"/>
        </w:rPr>
        <w:t xml:space="preserve"> discuss and present their forest management strategy comprised of actions related to planting or removing trees, hunting, trading plots, and engaging in sustainable forest management programs like protecting old growth forests. The computerized update phase begins with the facilitator assimilating player decisions into the tool which responds by computing successive stages of ABM entities. Thus, income and expenses related to silviculture activities like timber harvesting as well as social and ecological parameters (plot carbon storage, plot soil fertility, plot soil compaction</w:t>
      </w:r>
      <w:r w:rsidR="006E1D72">
        <w:rPr>
          <w:rFonts w:ascii="Cambria Math" w:hAnsi="Cambria Math"/>
        </w:rPr>
        <w:t>, etc.</w:t>
      </w:r>
      <w:r w:rsidRPr="007D2173">
        <w:rPr>
          <w:rFonts w:ascii="Cambria Math" w:hAnsi="Cambria Math"/>
        </w:rPr>
        <w:t>) get updated and tree growth is simulated. This phase ends with the facilitator giving an overview of latest parameter values and resulting climate changes.</w:t>
      </w:r>
    </w:p>
    <w:tbl>
      <w:tblPr>
        <w:tblW w:w="8500" w:type="dxa"/>
        <w:jc w:val="center"/>
        <w:tblLook w:val="04A0" w:firstRow="1" w:lastRow="0" w:firstColumn="1" w:lastColumn="0" w:noHBand="0" w:noVBand="1"/>
      </w:tblPr>
      <w:tblGrid>
        <w:gridCol w:w="2860"/>
        <w:gridCol w:w="5640"/>
      </w:tblGrid>
      <w:tr w:rsidR="00D41CA7" w:rsidRPr="00D41CA7" w14:paraId="230EE961" w14:textId="77777777" w:rsidTr="00D41CA7">
        <w:trPr>
          <w:trHeight w:val="283"/>
          <w:jc w:val="center"/>
        </w:trPr>
        <w:tc>
          <w:tcPr>
            <w:tcW w:w="286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Pros</w:t>
            </w:r>
          </w:p>
        </w:tc>
        <w:tc>
          <w:tcPr>
            <w:tcW w:w="5640" w:type="dxa"/>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D41CA7" w:rsidRDefault="00D41CA7" w:rsidP="00D41CA7">
            <w:pPr>
              <w:jc w:val="center"/>
              <w:rPr>
                <w:rFonts w:ascii="Cambria" w:eastAsia="Times New Roman" w:hAnsi="Cambria" w:cs="Calibri"/>
                <w:b/>
                <w:bCs/>
                <w:color w:val="000000"/>
                <w:kern w:val="0"/>
                <w:sz w:val="22"/>
                <w:szCs w:val="22"/>
                <w:lang w:val="en-US"/>
                <w14:ligatures w14:val="none"/>
              </w:rPr>
            </w:pPr>
            <w:r w:rsidRPr="00D41CA7">
              <w:rPr>
                <w:rFonts w:ascii="Cambria" w:eastAsia="Times New Roman" w:hAnsi="Cambria" w:cs="Calibri"/>
                <w:b/>
                <w:bCs/>
                <w:color w:val="000000"/>
                <w:kern w:val="0"/>
                <w:sz w:val="22"/>
                <w:szCs w:val="22"/>
                <w:lang w:val="en-US"/>
                <w14:ligatures w14:val="none"/>
              </w:rPr>
              <w:t>Cons</w:t>
            </w:r>
          </w:p>
        </w:tc>
      </w:tr>
      <w:tr w:rsidR="00D41CA7" w:rsidRPr="00D41CA7" w14:paraId="6D648236" w14:textId="77777777" w:rsidTr="00D41CA7">
        <w:trPr>
          <w:trHeight w:val="566"/>
          <w:jc w:val="center"/>
        </w:trPr>
        <w:tc>
          <w:tcPr>
            <w:tcW w:w="2860" w:type="dxa"/>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very </w:t>
            </w:r>
            <w:r w:rsidRPr="00D41CA7">
              <w:rPr>
                <w:rFonts w:ascii="Cambria" w:eastAsia="Times New Roman" w:hAnsi="Cambria" w:cs="Calibri"/>
                <w:b/>
                <w:bCs/>
                <w:color w:val="000000"/>
                <w:kern w:val="0"/>
                <w:sz w:val="22"/>
                <w:szCs w:val="22"/>
                <w:lang w:val="en-US"/>
                <w14:ligatures w14:val="none"/>
              </w:rPr>
              <w:t>flexible</w:t>
            </w:r>
            <w:r w:rsidRPr="00D41CA7">
              <w:rPr>
                <w:rFonts w:ascii="Cambria" w:eastAsia="Times New Roman" w:hAnsi="Cambria" w:cs="Calibri"/>
                <w:color w:val="000000"/>
                <w:kern w:val="0"/>
                <w:sz w:val="22"/>
                <w:szCs w:val="22"/>
                <w:lang w:val="en-US"/>
                <w14:ligatures w14:val="none"/>
              </w:rPr>
              <w:t xml:space="preserve"> and supports a rich variety of scenarios. Participants can come up with creative strategies not severely limited by tool capabilities.</w:t>
            </w:r>
          </w:p>
        </w:tc>
        <w:tc>
          <w:tcPr>
            <w:tcW w:w="5640" w:type="dxa"/>
            <w:tcBorders>
              <w:top w:val="nil"/>
              <w:left w:val="nil"/>
              <w:bottom w:val="single" w:sz="4" w:space="0" w:color="auto"/>
              <w:right w:val="single" w:sz="4" w:space="0" w:color="auto"/>
            </w:tcBorders>
            <w:shd w:val="clear" w:color="auto" w:fill="auto"/>
            <w:vAlign w:val="center"/>
            <w:hideMark/>
          </w:tcPr>
          <w:p w14:paraId="62D3AB6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must be familiar with the domain. Not for the lay man.</w:t>
            </w:r>
          </w:p>
        </w:tc>
      </w:tr>
      <w:tr w:rsidR="00D41CA7" w:rsidRPr="00D41CA7" w14:paraId="23B99FC6"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43E436FF"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251EA556"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found the UI too mathematical and hard to relate to.</w:t>
            </w:r>
          </w:p>
        </w:tc>
      </w:tr>
      <w:tr w:rsidR="00D41CA7" w:rsidRPr="00D41CA7" w14:paraId="1A2D3349" w14:textId="77777777" w:rsidTr="00D41CA7">
        <w:trPr>
          <w:trHeight w:val="566"/>
          <w:jc w:val="center"/>
        </w:trPr>
        <w:tc>
          <w:tcPr>
            <w:tcW w:w="2860" w:type="dxa"/>
            <w:vMerge/>
            <w:tcBorders>
              <w:top w:val="nil"/>
              <w:left w:val="single" w:sz="4" w:space="0" w:color="auto"/>
              <w:bottom w:val="single" w:sz="4" w:space="0" w:color="auto"/>
              <w:right w:val="single" w:sz="4" w:space="0" w:color="auto"/>
            </w:tcBorders>
            <w:vAlign w:val="center"/>
            <w:hideMark/>
          </w:tcPr>
          <w:p w14:paraId="23332601" w14:textId="77777777" w:rsidR="00D41CA7" w:rsidRPr="00D41CA7" w:rsidRDefault="00D41CA7" w:rsidP="00D41CA7">
            <w:pPr>
              <w:rPr>
                <w:rFonts w:ascii="Cambria" w:eastAsia="Times New Roman" w:hAnsi="Cambria" w:cs="Calibri"/>
                <w:color w:val="000000"/>
                <w:kern w:val="0"/>
                <w:sz w:val="22"/>
                <w:szCs w:val="22"/>
                <w:lang w:val="en-US"/>
                <w14:ligatures w14:val="none"/>
              </w:rPr>
            </w:pPr>
          </w:p>
        </w:tc>
        <w:tc>
          <w:tcPr>
            <w:tcW w:w="5640" w:type="dxa"/>
            <w:tcBorders>
              <w:top w:val="nil"/>
              <w:left w:val="nil"/>
              <w:bottom w:val="single" w:sz="4" w:space="0" w:color="auto"/>
              <w:right w:val="single" w:sz="4" w:space="0" w:color="auto"/>
            </w:tcBorders>
            <w:shd w:val="clear" w:color="auto" w:fill="auto"/>
            <w:vAlign w:val="center"/>
            <w:hideMark/>
          </w:tcPr>
          <w:p w14:paraId="7C45BB3E"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cannot interact with the tool directly. They must rely on the facilitator.</w:t>
            </w:r>
          </w:p>
        </w:tc>
      </w:tr>
      <w:tr w:rsidR="00D41CA7" w:rsidRPr="00D41CA7" w14:paraId="4D1A24AF" w14:textId="77777777" w:rsidTr="00D41CA7">
        <w:trPr>
          <w:trHeight w:val="566"/>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Tool is </w:t>
            </w:r>
            <w:r w:rsidRPr="00D41CA7">
              <w:rPr>
                <w:rFonts w:ascii="Cambria" w:eastAsia="Times New Roman" w:hAnsi="Cambria" w:cs="Calibri"/>
                <w:b/>
                <w:bCs/>
                <w:color w:val="000000"/>
                <w:kern w:val="0"/>
                <w:sz w:val="22"/>
                <w:szCs w:val="22"/>
                <w:lang w:val="en-US"/>
                <w14:ligatures w14:val="none"/>
              </w:rPr>
              <w:t>realistic</w:t>
            </w:r>
            <w:r w:rsidRPr="00D41CA7">
              <w:rPr>
                <w:rFonts w:ascii="Cambria" w:eastAsia="Times New Roman" w:hAnsi="Cambria" w:cs="Calibri"/>
                <w:color w:val="000000"/>
                <w:kern w:val="0"/>
                <w:sz w:val="22"/>
                <w:szCs w:val="22"/>
                <w:lang w:val="en-US"/>
                <w14:ligatures w14:val="none"/>
              </w:rPr>
              <w:t xml:space="preserve"> with well a designed ABM.</w:t>
            </w:r>
          </w:p>
        </w:tc>
        <w:tc>
          <w:tcPr>
            <w:tcW w:w="5640" w:type="dxa"/>
            <w:tcBorders>
              <w:top w:val="nil"/>
              <w:left w:val="nil"/>
              <w:bottom w:val="single" w:sz="4" w:space="0" w:color="auto"/>
              <w:right w:val="single" w:sz="4" w:space="0" w:color="auto"/>
            </w:tcBorders>
            <w:shd w:val="clear" w:color="auto" w:fill="auto"/>
            <w:vAlign w:val="center"/>
            <w:hideMark/>
          </w:tcPr>
          <w:p w14:paraId="6F167F2F"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requires extensive introductory training and user guides.</w:t>
            </w:r>
          </w:p>
        </w:tc>
      </w:tr>
      <w:tr w:rsidR="00D41CA7" w:rsidRPr="00D41CA7" w14:paraId="0C7AEB14"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Participants appreciated being able to test strategies in a risk-free environment.</w:t>
            </w:r>
          </w:p>
        </w:tc>
        <w:tc>
          <w:tcPr>
            <w:tcW w:w="5640" w:type="dxa"/>
            <w:tcBorders>
              <w:top w:val="nil"/>
              <w:left w:val="nil"/>
              <w:bottom w:val="single" w:sz="4" w:space="0" w:color="auto"/>
              <w:right w:val="single" w:sz="4" w:space="0" w:color="auto"/>
            </w:tcBorders>
            <w:shd w:val="clear" w:color="auto" w:fill="auto"/>
            <w:vAlign w:val="center"/>
            <w:hideMark/>
          </w:tcPr>
          <w:p w14:paraId="7A543B7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ool use instructional material (2 usage videos, 6 booklets one for each role + facilitator) provided was overwhelming for some participants. Thus, learning curve is very high.</w:t>
            </w:r>
          </w:p>
        </w:tc>
      </w:tr>
      <w:tr w:rsidR="00D41CA7" w:rsidRPr="00D41CA7" w14:paraId="4AC3769C" w14:textId="77777777" w:rsidTr="00D41CA7">
        <w:trPr>
          <w:trHeight w:val="1132"/>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2990873"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 xml:space="preserve">Participants enjoyed the </w:t>
            </w:r>
            <w:proofErr w:type="spellStart"/>
            <w:r w:rsidRPr="00D41CA7">
              <w:rPr>
                <w:rFonts w:ascii="Cambria" w:eastAsia="Times New Roman" w:hAnsi="Cambria" w:cs="Calibri"/>
                <w:color w:val="000000"/>
                <w:kern w:val="0"/>
                <w:sz w:val="22"/>
                <w:szCs w:val="22"/>
                <w:lang w:val="en-US"/>
                <w14:ligatures w14:val="none"/>
              </w:rPr>
              <w:t>ComMod</w:t>
            </w:r>
            <w:proofErr w:type="spellEnd"/>
            <w:r w:rsidRPr="00D41CA7">
              <w:rPr>
                <w:rFonts w:ascii="Cambria" w:eastAsia="Times New Roman" w:hAnsi="Cambria" w:cs="Calibri"/>
                <w:color w:val="000000"/>
                <w:kern w:val="0"/>
                <w:sz w:val="22"/>
                <w:szCs w:val="22"/>
                <w:lang w:val="en-US"/>
                <w14:ligatures w14:val="none"/>
              </w:rPr>
              <w:t xml:space="preserve"> wherein decisions followed group discussions.</w:t>
            </w:r>
          </w:p>
        </w:tc>
        <w:tc>
          <w:tcPr>
            <w:tcW w:w="5640" w:type="dxa"/>
            <w:tcBorders>
              <w:top w:val="nil"/>
              <w:left w:val="nil"/>
              <w:bottom w:val="single" w:sz="4" w:space="0" w:color="auto"/>
              <w:right w:val="single" w:sz="4" w:space="0" w:color="auto"/>
            </w:tcBorders>
            <w:shd w:val="clear" w:color="auto" w:fill="auto"/>
            <w:vAlign w:val="center"/>
            <w:hideMark/>
          </w:tcPr>
          <w:p w14:paraId="23E607BC" w14:textId="77777777" w:rsidR="00D41CA7" w:rsidRPr="00D41CA7" w:rsidRDefault="00D41CA7" w:rsidP="00D41CA7">
            <w:pPr>
              <w:rPr>
                <w:rFonts w:ascii="Cambria" w:eastAsia="Times New Roman" w:hAnsi="Cambria" w:cs="Calibri"/>
                <w:color w:val="000000"/>
                <w:kern w:val="0"/>
                <w:sz w:val="22"/>
                <w:szCs w:val="22"/>
                <w:lang w:val="en-US"/>
                <w14:ligatures w14:val="none"/>
              </w:rPr>
            </w:pPr>
            <w:r w:rsidRPr="00D41CA7">
              <w:rPr>
                <w:rFonts w:ascii="Cambria" w:eastAsia="Times New Roman" w:hAnsi="Cambria" w:cs="Calibri"/>
                <w:color w:val="000000"/>
                <w:kern w:val="0"/>
                <w:sz w:val="22"/>
                <w:szCs w:val="22"/>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1001CD52" w:rsidR="006E1D72" w:rsidRDefault="00533FD7" w:rsidP="00533FD7">
      <w:pPr>
        <w:pStyle w:val="Caption"/>
        <w:jc w:val="center"/>
        <w:rPr>
          <w:rFonts w:ascii="Cambria Math" w:hAnsi="Cambria Math"/>
        </w:rPr>
      </w:pPr>
      <w:r w:rsidRPr="00533FD7">
        <w:rPr>
          <w:rFonts w:ascii="Cambria Math" w:hAnsi="Cambria Math"/>
        </w:rPr>
        <w:t xml:space="preserve">Table </w:t>
      </w:r>
      <w:r w:rsidRPr="00533FD7">
        <w:rPr>
          <w:rFonts w:ascii="Cambria Math" w:hAnsi="Cambria Math"/>
        </w:rPr>
        <w:fldChar w:fldCharType="begin"/>
      </w:r>
      <w:r w:rsidRPr="00533FD7">
        <w:rPr>
          <w:rFonts w:ascii="Cambria Math" w:hAnsi="Cambria Math"/>
        </w:rPr>
        <w:instrText xml:space="preserve"> SEQ Table \* ARABIC </w:instrText>
      </w:r>
      <w:r w:rsidRPr="00533FD7">
        <w:rPr>
          <w:rFonts w:ascii="Cambria Math" w:hAnsi="Cambria Math"/>
        </w:rPr>
        <w:fldChar w:fldCharType="separate"/>
      </w:r>
      <w:r w:rsidR="00D959C7">
        <w:rPr>
          <w:rFonts w:ascii="Cambria Math" w:hAnsi="Cambria Math"/>
          <w:noProof/>
        </w:rPr>
        <w:t>4</w:t>
      </w:r>
      <w:r w:rsidRPr="00533FD7">
        <w:rPr>
          <w:rFonts w:ascii="Cambria Math" w:hAnsi="Cambria Math"/>
        </w:rPr>
        <w:fldChar w:fldCharType="end"/>
      </w:r>
      <w:r w:rsidRPr="00533FD7">
        <w:rPr>
          <w:rFonts w:ascii="Cambria Math" w:hAnsi="Cambria Math"/>
        </w:rPr>
        <w:t xml:space="preserve">. Foster Forest </w:t>
      </w:r>
      <w:r w:rsidR="000C68E0">
        <w:rPr>
          <w:rFonts w:ascii="Cambria Math" w:hAnsi="Cambria Math"/>
        </w:rPr>
        <w:t>– Pr</w:t>
      </w:r>
      <w:r w:rsidRPr="00533FD7">
        <w:rPr>
          <w:rFonts w:ascii="Cambria Math" w:hAnsi="Cambria Math"/>
        </w:rPr>
        <w:t>os</w:t>
      </w:r>
      <w:r w:rsidR="000C68E0">
        <w:rPr>
          <w:rFonts w:ascii="Cambria Math" w:hAnsi="Cambria Math"/>
        </w:rPr>
        <w:t xml:space="preserve"> and</w:t>
      </w:r>
      <w:r w:rsidRPr="00533FD7">
        <w:rPr>
          <w:rFonts w:ascii="Cambria Math" w:hAnsi="Cambria Math"/>
        </w:rPr>
        <w:t xml:space="preserve"> cons.</w:t>
      </w:r>
    </w:p>
    <w:p w14:paraId="50069C75" w14:textId="4562F14E" w:rsidR="00D41CA7" w:rsidRDefault="001753DF" w:rsidP="001753DF">
      <w:pPr>
        <w:spacing w:before="240" w:line="276" w:lineRule="auto"/>
        <w:rPr>
          <w:rFonts w:ascii="Cambria Math" w:hAnsi="Cambria Math"/>
        </w:rPr>
      </w:pPr>
      <w:r>
        <w:rPr>
          <w:rFonts w:ascii="Cambria Math" w:hAnsi="Cambria Math"/>
        </w:rPr>
        <w:t>Following are some design decisions within MycroForest inspired from Foster Forest.</w:t>
      </w:r>
    </w:p>
    <w:p w14:paraId="6B893CDD" w14:textId="564C9B92" w:rsidR="00EF1DE7"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sidRPr="00A0092E">
        <w:rPr>
          <w:rFonts w:ascii="Cambria Math" w:hAnsi="Cambria Math"/>
        </w:rPr>
        <w:t>MycroForest adopts an ABM approach to modelling forest growth and carbon flow.</w:t>
      </w:r>
    </w:p>
    <w:p w14:paraId="2654BDBD" w14:textId="68D69713" w:rsidR="001753DF" w:rsidRPr="00EF1DE7" w:rsidRDefault="00EF1DE7"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Carbon reservoirs mirror plot carbon storage parameters in Foster Forest.</w:t>
      </w:r>
    </w:p>
    <w:p w14:paraId="646BBA8D" w14:textId="5C83BA7B" w:rsidR="00EF1DE7" w:rsidRPr="00877F99" w:rsidRDefault="00EF1DE7" w:rsidP="00877F99">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ike Foster Forest, MycroForest also keeps track of participant income and expenses w.r.t cost and returns of forest management actions.</w:t>
      </w:r>
      <w:r w:rsidRPr="00877F99">
        <w:rPr>
          <w:rFonts w:ascii="Cambria Math" w:eastAsiaTheme="majorEastAsia" w:hAnsi="Cambria Math" w:cstheme="majorBidi"/>
        </w:rPr>
        <w:t xml:space="preserve"> </w:t>
      </w:r>
    </w:p>
    <w:p w14:paraId="06745FB7" w14:textId="79D5E049" w:rsidR="001B3614" w:rsidRPr="00075B53" w:rsidRDefault="001B3614"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The land contains more than one species of trees each with slightly different properties.</w:t>
      </w:r>
      <w:r w:rsidR="001304B3">
        <w:rPr>
          <w:rFonts w:ascii="Cambria Math" w:eastAsiaTheme="majorEastAsia" w:hAnsi="Cambria Math" w:cstheme="majorBidi"/>
        </w:rPr>
        <w:t xml:space="preserve"> In MycroForest, much like in Foster Forest, tree species have differing growth rates and wood price.</w:t>
      </w:r>
    </w:p>
    <w:p w14:paraId="4ED898A7" w14:textId="22ADD771" w:rsidR="00075B53" w:rsidRPr="00075B53"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Sensitivity to environmental factors is greater among younger trees than mature ones.</w:t>
      </w:r>
    </w:p>
    <w:p w14:paraId="5B9BD6FE" w14:textId="6796038C" w:rsidR="00075B53" w:rsidRPr="00FC492B" w:rsidRDefault="00075B53"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Only mature trees may </w:t>
      </w:r>
      <w:r w:rsidR="00877F99">
        <w:rPr>
          <w:rFonts w:ascii="Cambria Math" w:eastAsiaTheme="majorEastAsia" w:hAnsi="Cambria Math" w:cstheme="majorBidi"/>
        </w:rPr>
        <w:t>reproduce,</w:t>
      </w:r>
      <w:r w:rsidR="00D94B1E">
        <w:rPr>
          <w:rFonts w:ascii="Cambria Math" w:eastAsiaTheme="majorEastAsia" w:hAnsi="Cambria Math" w:cstheme="majorBidi"/>
        </w:rPr>
        <w:t xml:space="preserve"> and natural regeneration requires presence of a mature tree nearby.</w:t>
      </w:r>
    </w:p>
    <w:p w14:paraId="30065C97" w14:textId="22C06366" w:rsidR="00FC492B" w:rsidRPr="00FC492B"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Learning activity associated with MycroForest borrows the idea of tool use sessions interleaved by debriefing sessions from the participatory simulation event flow as this also happens to compliment good pedagogy.</w:t>
      </w:r>
    </w:p>
    <w:p w14:paraId="4FF73F1B" w14:textId="67677262" w:rsidR="00FC492B" w:rsidRPr="001304B3" w:rsidRDefault="00FC492B" w:rsidP="001753DF">
      <w:pPr>
        <w:pStyle w:val="ListParagraph"/>
        <w:numPr>
          <w:ilvl w:val="0"/>
          <w:numId w:val="11"/>
        </w:numPr>
        <w:spacing w:after="240" w:line="276" w:lineRule="auto"/>
        <w:rPr>
          <w:rFonts w:ascii="Cambria Math" w:eastAsiaTheme="majorEastAsia" w:hAnsi="Cambria Math" w:cstheme="majorBidi"/>
          <w:b/>
          <w:bCs/>
          <w:u w:val="single"/>
        </w:rPr>
      </w:pPr>
      <w:r>
        <w:rPr>
          <w:rFonts w:ascii="Cambria Math" w:eastAsiaTheme="majorEastAsia" w:hAnsi="Cambria Math" w:cstheme="majorBidi"/>
        </w:rPr>
        <w:t xml:space="preserve">Inspired from success of the </w:t>
      </w:r>
      <w:proofErr w:type="spellStart"/>
      <w:r>
        <w:rPr>
          <w:rFonts w:ascii="Cambria Math" w:eastAsiaTheme="majorEastAsia" w:hAnsi="Cambria Math" w:cstheme="majorBidi"/>
        </w:rPr>
        <w:t>ComMod</w:t>
      </w:r>
      <w:proofErr w:type="spellEnd"/>
      <w:r>
        <w:rPr>
          <w:rFonts w:ascii="Cambria Math" w:eastAsiaTheme="majorEastAsia" w:hAnsi="Cambria Math" w:cstheme="majorBidi"/>
        </w:rPr>
        <w:t xml:space="preserve"> approach, learning activities around MycroForest was conducted with students in group</w:t>
      </w:r>
      <w:r w:rsidR="0074782C">
        <w:rPr>
          <w:rFonts w:ascii="Cambria Math" w:eastAsiaTheme="majorEastAsia" w:hAnsi="Cambria Math" w:cstheme="majorBidi"/>
        </w:rPr>
        <w:t>s who designed management plans collaboratively.</w:t>
      </w:r>
    </w:p>
    <w:p w14:paraId="620C6F69" w14:textId="3CD3BE5D" w:rsidR="00124468" w:rsidRDefault="00124468" w:rsidP="00124468">
      <w:pPr>
        <w:spacing w:after="240" w:line="276" w:lineRule="auto"/>
        <w:rPr>
          <w:rFonts w:ascii="Cambria Math" w:eastAsiaTheme="majorEastAsia" w:hAnsi="Cambria Math" w:cstheme="majorBidi"/>
        </w:rPr>
      </w:pPr>
      <w:r>
        <w:rPr>
          <w:rFonts w:ascii="Cambria Math" w:eastAsiaTheme="majorEastAsia" w:hAnsi="Cambria Math" w:cstheme="majorBidi"/>
        </w:rPr>
        <w:t xml:space="preserve">The ABM within MycroForest is simpler than the one in MycroForest as modelling details like soil fertility, soil compaction, tree density, </w:t>
      </w:r>
      <w:r w:rsidR="00F6061B">
        <w:rPr>
          <w:rFonts w:ascii="Cambria Math" w:eastAsiaTheme="majorEastAsia" w:hAnsi="Cambria Math" w:cstheme="majorBidi"/>
        </w:rPr>
        <w:t>competition among trees</w:t>
      </w:r>
      <w:r>
        <w:rPr>
          <w:rFonts w:ascii="Cambria Math" w:eastAsiaTheme="majorEastAsia" w:hAnsi="Cambria Math" w:cstheme="majorBidi"/>
        </w:rPr>
        <w:t xml:space="preserve">, </w:t>
      </w:r>
      <w:r w:rsidR="00F6061B">
        <w:rPr>
          <w:rFonts w:ascii="Cambria Math" w:eastAsiaTheme="majorEastAsia" w:hAnsi="Cambria Math" w:cstheme="majorBidi"/>
        </w:rPr>
        <w:t xml:space="preserve">impact of grazing on seedlings, </w:t>
      </w:r>
      <w:r>
        <w:rPr>
          <w:rFonts w:ascii="Cambria Math" w:eastAsiaTheme="majorEastAsia" w:hAnsi="Cambria Math" w:cstheme="majorBidi"/>
        </w:rPr>
        <w:t xml:space="preserve">etc. is </w:t>
      </w:r>
      <w:r w:rsidR="001C6C45">
        <w:rPr>
          <w:rFonts w:ascii="Cambria Math" w:eastAsiaTheme="majorEastAsia" w:hAnsi="Cambria Math" w:cstheme="majorBidi"/>
        </w:rPr>
        <w:t>beyond the</w:t>
      </w:r>
      <w:r>
        <w:rPr>
          <w:rFonts w:ascii="Cambria Math" w:eastAsiaTheme="majorEastAsia" w:hAnsi="Cambria Math" w:cstheme="majorBidi"/>
        </w:rPr>
        <w:t xml:space="preserve"> scope </w:t>
      </w:r>
      <w:r w:rsidR="001C6C45">
        <w:rPr>
          <w:rFonts w:ascii="Cambria Math" w:eastAsiaTheme="majorEastAsia" w:hAnsi="Cambria Math" w:cstheme="majorBidi"/>
        </w:rPr>
        <w:t xml:space="preserve">of this project primarily in terms of </w:t>
      </w:r>
      <w:r>
        <w:rPr>
          <w:rFonts w:ascii="Cambria Math" w:eastAsiaTheme="majorEastAsia" w:hAnsi="Cambria Math" w:cstheme="majorBidi"/>
        </w:rPr>
        <w:t xml:space="preserve">the timeline. Moreover, the simpler model captures </w:t>
      </w:r>
      <w:r w:rsidR="001C6C45">
        <w:rPr>
          <w:rFonts w:ascii="Cambria Math" w:eastAsiaTheme="majorEastAsia" w:hAnsi="Cambria Math" w:cstheme="majorBidi"/>
        </w:rPr>
        <w:t xml:space="preserve">the </w:t>
      </w:r>
      <w:r>
        <w:rPr>
          <w:rFonts w:ascii="Cambria Math" w:eastAsiaTheme="majorEastAsia" w:hAnsi="Cambria Math" w:cstheme="majorBidi"/>
        </w:rPr>
        <w:t>link between</w:t>
      </w:r>
      <w:r w:rsidR="001C6C45">
        <w:rPr>
          <w:rFonts w:ascii="Cambria Math" w:eastAsiaTheme="majorEastAsia" w:hAnsi="Cambria Math" w:cstheme="majorBidi"/>
        </w:rPr>
        <w:t xml:space="preserve"> forest</w:t>
      </w:r>
      <w:r>
        <w:rPr>
          <w:rFonts w:ascii="Cambria Math" w:eastAsiaTheme="majorEastAsia" w:hAnsi="Cambria Math" w:cstheme="majorBidi"/>
        </w:rPr>
        <w:t xml:space="preserve"> management practices and atmospheric CO2 levels well. This is sufficient for educational purposes</w:t>
      </w:r>
      <w:r w:rsidR="00BE094A">
        <w:rPr>
          <w:rFonts w:ascii="Cambria Math" w:eastAsiaTheme="majorEastAsia" w:hAnsi="Cambria Math" w:cstheme="majorBidi"/>
        </w:rPr>
        <w:t xml:space="preserve"> w.r.t getting young learners to think about the important role forests play in mitigating rapid climate change.</w:t>
      </w:r>
    </w:p>
    <w:p w14:paraId="3254EFD7" w14:textId="4CA8D66F" w:rsidR="00372FF6" w:rsidRPr="00735910" w:rsidRDefault="00E04353" w:rsidP="00735910">
      <w:pPr>
        <w:spacing w:after="240" w:line="276" w:lineRule="auto"/>
        <w:rPr>
          <w:rFonts w:ascii="Cambria Math" w:eastAsiaTheme="majorEastAsia" w:hAnsi="Cambria Math" w:cstheme="majorBidi"/>
        </w:rPr>
      </w:pPr>
      <w:r>
        <w:rPr>
          <w:rFonts w:ascii="Cambria Math" w:eastAsiaTheme="majorEastAsia" w:hAnsi="Cambria Math" w:cstheme="majorBidi"/>
        </w:rPr>
        <w:t xml:space="preserve">Also, </w:t>
      </w:r>
      <w:r w:rsidR="00075B53">
        <w:rPr>
          <w:rFonts w:ascii="Cambria Math" w:eastAsiaTheme="majorEastAsia" w:hAnsi="Cambria Math" w:cstheme="majorBidi"/>
        </w:rPr>
        <w:t>unlike</w:t>
      </w:r>
      <w:r>
        <w:rPr>
          <w:rFonts w:ascii="Cambria Math" w:eastAsiaTheme="majorEastAsia" w:hAnsi="Cambria Math" w:cstheme="majorBidi"/>
        </w:rPr>
        <w:t xml:space="preserve"> Foster Forest, MycroForest is a web application. This makes it more widely and easily accessible with minimal set up. The UI design has been curated carefully to be very user friendly and aesthetically pleasing. </w:t>
      </w:r>
      <w:r w:rsidR="00075B53">
        <w:rPr>
          <w:rFonts w:ascii="Cambria Math" w:eastAsiaTheme="majorEastAsia" w:hAnsi="Cambria Math" w:cstheme="majorBidi"/>
        </w:rPr>
        <w:t xml:space="preserve"> </w:t>
      </w:r>
      <w:r>
        <w:rPr>
          <w:rFonts w:ascii="Cambria Math" w:eastAsiaTheme="majorEastAsia" w:hAnsi="Cambria Math" w:cstheme="majorBidi"/>
        </w:rPr>
        <w:t>Furthermore, user guidance in MycroForest is incorporated into the app in easily accessible bite sized chunks that are not overwhelming.</w:t>
      </w:r>
      <w:r w:rsidR="00133854">
        <w:rPr>
          <w:rFonts w:ascii="Cambria Math" w:eastAsiaTheme="majorEastAsia" w:hAnsi="Cambria Math" w:cstheme="majorBidi"/>
        </w:rPr>
        <w:t xml:space="preserve"> Last but not the least, MycroForest is a microworld that non-expert and young audiences can directly interact with. It requires no special hardware and software set up beyond a standard browser on a desktop or laptop computer and a stable internet connection.</w:t>
      </w:r>
    </w:p>
    <w:p w14:paraId="4C0C7480" w14:textId="32BE37DA" w:rsidR="001B580F" w:rsidRDefault="001B580F" w:rsidP="001B58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Tool </w:t>
      </w:r>
      <w:r w:rsidR="00735910">
        <w:rPr>
          <w:rFonts w:ascii="Cambria Math" w:hAnsi="Cambria Math"/>
          <w:b/>
          <w:bCs/>
          <w:i w:val="0"/>
          <w:iCs w:val="0"/>
          <w:color w:val="auto"/>
          <w:u w:val="single"/>
        </w:rPr>
        <w:t>3</w:t>
      </w:r>
      <w:r>
        <w:rPr>
          <w:rFonts w:ascii="Cambria Math" w:hAnsi="Cambria Math"/>
          <w:b/>
          <w:bCs/>
          <w:i w:val="0"/>
          <w:iCs w:val="0"/>
          <w:color w:val="auto"/>
          <w:u w:val="single"/>
        </w:rPr>
        <w:t xml:space="preserve"> – </w:t>
      </w:r>
      <w:proofErr w:type="spellStart"/>
      <w:r>
        <w:rPr>
          <w:rFonts w:ascii="Cambria Math" w:hAnsi="Cambria Math"/>
          <w:b/>
          <w:bCs/>
          <w:i w:val="0"/>
          <w:iCs w:val="0"/>
          <w:color w:val="auto"/>
          <w:u w:val="single"/>
        </w:rPr>
        <w:t>MineSet</w:t>
      </w:r>
      <w:proofErr w:type="spellEnd"/>
      <w:r w:rsidR="004A3594" w:rsidRPr="00FB244E">
        <w:rPr>
          <w:rFonts w:ascii="Cambria Math" w:hAnsi="Cambria Math"/>
          <w:i w:val="0"/>
          <w:iCs w:val="0"/>
          <w:color w:val="auto"/>
        </w:rPr>
        <w:t xml:space="preserve"> (Educational Game)</w:t>
      </w:r>
    </w:p>
    <w:p w14:paraId="3C51286B" w14:textId="17CB6867" w:rsidR="003A1DEC" w:rsidRPr="003A1DEC" w:rsidRDefault="003A1DEC" w:rsidP="003A1DEC">
      <w:pPr>
        <w:spacing w:after="240" w:line="276" w:lineRule="auto"/>
        <w:rPr>
          <w:rFonts w:ascii="Cambria Math" w:eastAsiaTheme="majorEastAsia" w:hAnsi="Cambria Math" w:cstheme="majorBidi"/>
        </w:rPr>
      </w:pPr>
      <w:r w:rsidRPr="003A1DEC">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Garcia&lt;/Author&gt;&lt;Year&gt;2017&lt;/Year&gt;&lt;RecNum&gt;60&lt;/RecNum&gt;&lt;DisplayText&gt;[4, 57]&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Pr="003A1DEC">
        <w:rPr>
          <w:rFonts w:ascii="Cambria Math" w:eastAsiaTheme="majorEastAsia" w:hAnsi="Cambria Math" w:cstheme="majorBidi"/>
        </w:rPr>
        <w:fldChar w:fldCharType="separate"/>
      </w:r>
      <w:r w:rsidR="006D7A64">
        <w:rPr>
          <w:rFonts w:ascii="Cambria Math" w:eastAsiaTheme="majorEastAsia" w:hAnsi="Cambria Math" w:cstheme="majorBidi"/>
          <w:noProof/>
        </w:rPr>
        <w:t>[4, 57]</w:t>
      </w:r>
      <w:r w:rsidRPr="003A1DEC">
        <w:rPr>
          <w:rFonts w:ascii="Cambria Math" w:eastAsiaTheme="majorEastAsia" w:hAnsi="Cambria Math" w:cstheme="majorBidi"/>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77A76CDA" w:rsidR="002D06CC" w:rsidRPr="002D06CC" w:rsidRDefault="002D06CC" w:rsidP="002D06CC">
      <w:pPr>
        <w:pStyle w:val="Caption"/>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2A4B1A">
        <w:rPr>
          <w:rFonts w:ascii="Cambria Math" w:hAnsi="Cambria Math"/>
          <w:noProof/>
        </w:rPr>
        <w:t>3</w:t>
      </w:r>
      <w:r w:rsidRPr="002D06CC">
        <w:rPr>
          <w:rFonts w:ascii="Cambria Math" w:hAnsi="Cambria Math"/>
        </w:rPr>
        <w:fldChar w:fldCharType="end"/>
      </w:r>
      <w:r w:rsidRPr="002D06CC">
        <w:rPr>
          <w:rFonts w:ascii="Cambria Math" w:hAnsi="Cambria Math"/>
        </w:rPr>
        <w:t xml:space="preserve">. </w:t>
      </w:r>
      <w:proofErr w:type="spellStart"/>
      <w:r w:rsidRPr="002D06CC">
        <w:rPr>
          <w:rFonts w:ascii="Cambria Math" w:hAnsi="Cambria Math"/>
        </w:rPr>
        <w:t>MineSet</w:t>
      </w:r>
      <w:proofErr w:type="spellEnd"/>
      <w:r w:rsidRPr="002D06CC">
        <w:rPr>
          <w:rFonts w:ascii="Cambria Math" w:hAnsi="Cambria Math"/>
        </w:rPr>
        <w:t xml:space="preserve">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7B6FCCB7" w14:textId="5D515489" w:rsidR="00372FF6" w:rsidRDefault="00372FF6" w:rsidP="003A1DEC">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MineSet</w:t>
      </w:r>
      <w:proofErr w:type="spellEnd"/>
      <w:r>
        <w:rPr>
          <w:rFonts w:ascii="Cambria Math" w:eastAsiaTheme="majorEastAsia" w:hAnsi="Cambria Math" w:cstheme="majorBidi"/>
        </w:rPr>
        <w:t xml:space="preserve">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strategies which alter land use as measured in terms of forest cover, biodiversity, and volumes traded. The underlying model captures all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p>
    <w:p w14:paraId="3F87A3E6" w14:textId="6C62BF90" w:rsidR="00E53F42" w:rsidRDefault="00E53F42" w:rsidP="003A1DEC">
      <w:pPr>
        <w:spacing w:after="240" w:line="276" w:lineRule="auto"/>
        <w:jc w:val="both"/>
        <w:rPr>
          <w:rFonts w:ascii="Cambria Math" w:eastAsiaTheme="majorEastAsia" w:hAnsi="Cambria Math" w:cstheme="majorBidi"/>
        </w:rPr>
      </w:pPr>
      <w:r w:rsidRPr="00E53F42">
        <w:rPr>
          <w:rFonts w:ascii="Cambria Math" w:eastAsiaTheme="majorEastAsia" w:hAnsi="Cambria Math" w:cstheme="majorBidi"/>
        </w:rPr>
        <w:t xml:space="preserve">In 2023, P. O. </w:t>
      </w:r>
      <w:proofErr w:type="spellStart"/>
      <w:r w:rsidRPr="00E53F42">
        <w:rPr>
          <w:rFonts w:ascii="Cambria Math" w:eastAsiaTheme="majorEastAsia" w:hAnsi="Cambria Math" w:cstheme="majorBidi"/>
        </w:rPr>
        <w:t>Waeber</w:t>
      </w:r>
      <w:proofErr w:type="spellEnd"/>
      <w:r w:rsidRPr="00E53F42">
        <w:rPr>
          <w:rFonts w:ascii="Cambria Math" w:eastAsiaTheme="majorEastAsia" w:hAnsi="Cambria Math" w:cstheme="majorBidi"/>
        </w:rPr>
        <w:t xml:space="preserve"> et. al. tried this game with Forestry graduate students online via a zoom call. </w:t>
      </w:r>
      <w:r>
        <w:rPr>
          <w:rFonts w:ascii="Cambria Math" w:eastAsiaTheme="majorEastAsia" w:hAnsi="Cambria Math" w:cstheme="majorBidi"/>
        </w:rPr>
        <w:t>They</w:t>
      </w:r>
      <w:r w:rsidRPr="00E53F42">
        <w:rPr>
          <w:rFonts w:ascii="Cambria Math" w:eastAsiaTheme="majorEastAsia" w:hAnsi="Cambria Math" w:cstheme="majorBidi"/>
        </w:rPr>
        <w:t xml:space="preserve"> confirm good engagement, a great learning experience, and emergence of realistic strategies.  </w:t>
      </w:r>
      <w:r w:rsidR="00210DDC">
        <w:rPr>
          <w:rFonts w:ascii="Cambria Math" w:eastAsiaTheme="majorEastAsia" w:hAnsi="Cambria Math" w:cstheme="majorBidi"/>
        </w:rPr>
        <w:t>Participants expressed a</w:t>
      </w:r>
      <w:r w:rsidRPr="00E53F42">
        <w:rPr>
          <w:rFonts w:ascii="Cambria Math" w:eastAsiaTheme="majorEastAsia" w:hAnsi="Cambria Math" w:cstheme="majorBidi"/>
        </w:rPr>
        <w:t xml:space="preserve"> need for a fully digital version of this</w:t>
      </w:r>
      <w:r w:rsidR="00DA42F8">
        <w:rPr>
          <w:rFonts w:ascii="Cambria Math" w:eastAsiaTheme="majorEastAsia" w:hAnsi="Cambria Math" w:cstheme="majorBidi"/>
        </w:rPr>
        <w:t xml:space="preserve"> game</w:t>
      </w:r>
      <w:r w:rsidRPr="00E53F42">
        <w:rPr>
          <w:rFonts w:ascii="Cambria Math" w:eastAsiaTheme="majorEastAsia" w:hAnsi="Cambria Math" w:cstheme="majorBidi"/>
        </w:rPr>
        <w:t xml:space="preserve"> and/or similar </w:t>
      </w:r>
      <w:r w:rsidR="00DA42F8">
        <w:rPr>
          <w:rFonts w:ascii="Cambria Math" w:eastAsiaTheme="majorEastAsia" w:hAnsi="Cambria Math" w:cstheme="majorBidi"/>
        </w:rPr>
        <w:t>ones</w:t>
      </w:r>
      <w:r w:rsidRPr="00E53F42">
        <w:rPr>
          <w:rFonts w:ascii="Cambria Math" w:eastAsiaTheme="majorEastAsia" w:hAnsi="Cambria Math" w:cstheme="majorBidi"/>
        </w:rPr>
        <w:t xml:space="preserve"> for use as widely accessible, effective, </w:t>
      </w:r>
      <w:r w:rsidR="00210DDC" w:rsidRPr="00E53F42">
        <w:rPr>
          <w:rFonts w:ascii="Cambria Math" w:eastAsiaTheme="majorEastAsia" w:hAnsi="Cambria Math" w:cstheme="majorBidi"/>
        </w:rPr>
        <w:t>transformative learning</w:t>
      </w:r>
      <w:r w:rsidRPr="00E53F42">
        <w:rPr>
          <w:rFonts w:ascii="Cambria Math" w:eastAsiaTheme="majorEastAsia" w:hAnsi="Cambria Math" w:cstheme="majorBidi"/>
        </w:rPr>
        <w:t xml:space="preserve"> tools.</w:t>
      </w:r>
      <w:r w:rsidR="00DA42F8">
        <w:rPr>
          <w:rFonts w:ascii="Cambria Math" w:eastAsiaTheme="majorEastAsia" w:hAnsi="Cambria Math" w:cstheme="majorBidi"/>
        </w:rPr>
        <w:t xml:space="preserve"> </w:t>
      </w:r>
      <w:r w:rsidR="00DA42F8">
        <w:rPr>
          <w:rFonts w:ascii="Cambria Math" w:eastAsiaTheme="majorEastAsia" w:hAnsi="Cambria Math" w:cstheme="majorBidi"/>
        </w:rPr>
        <w:fldChar w:fldCharType="begin"/>
      </w:r>
      <w:r w:rsidR="006D7A64">
        <w:rPr>
          <w:rFonts w:ascii="Cambria Math" w:eastAsiaTheme="majorEastAsia" w:hAnsi="Cambria Math" w:cstheme="majorBidi"/>
        </w:rPr>
        <w:instrText xml:space="preserve"> ADDIN EN.CITE &lt;EndNote&gt;&lt;Cite&gt;&lt;Author&gt;Waeber&lt;/Author&gt;&lt;Year&gt;2023&lt;/Year&gt;&lt;RecNum&gt;41&lt;/RecNum&gt;&lt;DisplayText&gt;[57]&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6D7A64">
        <w:rPr>
          <w:rFonts w:ascii="Cambria Math" w:eastAsiaTheme="majorEastAsia" w:hAnsi="Cambria Math" w:cstheme="majorBidi"/>
          <w:noProof/>
        </w:rPr>
        <w:t>[57]</w:t>
      </w:r>
      <w:r w:rsidR="00DA42F8">
        <w:rPr>
          <w:rFonts w:ascii="Cambria Math" w:eastAsiaTheme="majorEastAsia" w:hAnsi="Cambria Math" w:cstheme="majorBidi"/>
        </w:rPr>
        <w:fldChar w:fldCharType="end"/>
      </w:r>
    </w:p>
    <w:tbl>
      <w:tblPr>
        <w:tblW w:w="7960" w:type="dxa"/>
        <w:jc w:val="center"/>
        <w:tblLook w:val="04A0" w:firstRow="1" w:lastRow="0" w:firstColumn="1" w:lastColumn="0" w:noHBand="0" w:noVBand="1"/>
      </w:tblPr>
      <w:tblGrid>
        <w:gridCol w:w="4540"/>
        <w:gridCol w:w="3420"/>
      </w:tblGrid>
      <w:tr w:rsidR="00531870" w:rsidRPr="00531870" w14:paraId="4C2A430A" w14:textId="77777777" w:rsidTr="00531870">
        <w:trPr>
          <w:trHeight w:val="283"/>
          <w:jc w:val="center"/>
        </w:trPr>
        <w:tc>
          <w:tcPr>
            <w:tcW w:w="796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FFDF198" w14:textId="77777777" w:rsidR="00531870" w:rsidRPr="00531870" w:rsidRDefault="00531870" w:rsidP="00531870">
            <w:pPr>
              <w:jc w:val="center"/>
              <w:rPr>
                <w:rFonts w:ascii="Cambria" w:eastAsia="Times New Roman" w:hAnsi="Cambria" w:cs="Calibri"/>
                <w:b/>
                <w:bCs/>
                <w:i/>
                <w:iCs/>
                <w:color w:val="000000"/>
                <w:kern w:val="0"/>
                <w:sz w:val="22"/>
                <w:szCs w:val="22"/>
                <w:lang w:val="en-US"/>
                <w14:ligatures w14:val="none"/>
              </w:rPr>
            </w:pPr>
            <w:r w:rsidRPr="00531870">
              <w:rPr>
                <w:rFonts w:ascii="Cambria" w:eastAsia="Times New Roman" w:hAnsi="Cambria" w:cs="Calibri"/>
                <w:b/>
                <w:bCs/>
                <w:i/>
                <w:iCs/>
                <w:color w:val="000000"/>
                <w:kern w:val="0"/>
                <w:sz w:val="22"/>
                <w:szCs w:val="22"/>
                <w:lang w:val="en-US"/>
                <w14:ligatures w14:val="none"/>
              </w:rPr>
              <w:t>Mine Set</w:t>
            </w:r>
          </w:p>
        </w:tc>
      </w:tr>
      <w:tr w:rsidR="00531870" w:rsidRPr="00531870" w14:paraId="7B16FC8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000000" w:fill="E2EFDA"/>
            <w:vAlign w:val="center"/>
            <w:hideMark/>
          </w:tcPr>
          <w:p w14:paraId="0C5AA2FD"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Pros</w:t>
            </w:r>
          </w:p>
        </w:tc>
        <w:tc>
          <w:tcPr>
            <w:tcW w:w="3420" w:type="dxa"/>
            <w:tcBorders>
              <w:top w:val="nil"/>
              <w:left w:val="nil"/>
              <w:bottom w:val="single" w:sz="4" w:space="0" w:color="auto"/>
              <w:right w:val="single" w:sz="4" w:space="0" w:color="auto"/>
            </w:tcBorders>
            <w:shd w:val="clear" w:color="000000" w:fill="FFDDDD"/>
            <w:vAlign w:val="center"/>
            <w:hideMark/>
          </w:tcPr>
          <w:p w14:paraId="0C2B7AE9" w14:textId="77777777" w:rsidR="00531870" w:rsidRPr="00531870" w:rsidRDefault="00531870" w:rsidP="00531870">
            <w:pPr>
              <w:jc w:val="center"/>
              <w:rPr>
                <w:rFonts w:ascii="Cambria" w:eastAsia="Times New Roman" w:hAnsi="Cambria" w:cs="Calibri"/>
                <w:b/>
                <w:bCs/>
                <w:color w:val="000000"/>
                <w:kern w:val="0"/>
                <w:sz w:val="22"/>
                <w:szCs w:val="22"/>
                <w:lang w:val="en-US"/>
                <w14:ligatures w14:val="none"/>
              </w:rPr>
            </w:pPr>
            <w:r w:rsidRPr="00531870">
              <w:rPr>
                <w:rFonts w:ascii="Cambria" w:eastAsia="Times New Roman" w:hAnsi="Cambria" w:cs="Calibri"/>
                <w:b/>
                <w:bCs/>
                <w:color w:val="000000"/>
                <w:kern w:val="0"/>
                <w:sz w:val="22"/>
                <w:szCs w:val="22"/>
                <w:lang w:val="en-US"/>
                <w14:ligatures w14:val="none"/>
              </w:rPr>
              <w:t>Cons</w:t>
            </w:r>
          </w:p>
        </w:tc>
      </w:tr>
      <w:tr w:rsidR="00531870" w:rsidRPr="00531870" w14:paraId="2A4125DE"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531870" w:rsidRDefault="00531870" w:rsidP="00531870">
            <w:pPr>
              <w:rPr>
                <w:rFonts w:ascii="Cambria" w:eastAsia="Times New Roman" w:hAnsi="Cambria" w:cs="Calibri"/>
                <w:color w:val="000000"/>
                <w:kern w:val="0"/>
                <w:sz w:val="22"/>
                <w:szCs w:val="22"/>
                <w:lang w:val="en-US"/>
                <w14:ligatures w14:val="none"/>
              </w:rPr>
            </w:pPr>
            <w:proofErr w:type="spellStart"/>
            <w:r w:rsidRPr="00531870">
              <w:rPr>
                <w:rFonts w:ascii="Cambria" w:eastAsia="Times New Roman" w:hAnsi="Cambria" w:cs="Calibri"/>
                <w:color w:val="000000"/>
                <w:kern w:val="0"/>
                <w:sz w:val="22"/>
                <w:szCs w:val="22"/>
                <w:lang w:val="en-US"/>
                <w14:ligatures w14:val="none"/>
              </w:rPr>
              <w:t>ComMod</w:t>
            </w:r>
            <w:proofErr w:type="spellEnd"/>
            <w:r w:rsidRPr="00531870">
              <w:rPr>
                <w:rFonts w:ascii="Cambria" w:eastAsia="Times New Roman" w:hAnsi="Cambria" w:cs="Calibri"/>
                <w:color w:val="000000"/>
                <w:kern w:val="0"/>
                <w:sz w:val="22"/>
                <w:szCs w:val="22"/>
                <w:lang w:val="en-US"/>
                <w14:ligatures w14:val="none"/>
              </w:rPr>
              <w: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Allegorical model is less scientifically accurate.</w:t>
            </w:r>
          </w:p>
        </w:tc>
      </w:tr>
      <w:tr w:rsidR="00531870" w:rsidRPr="00531870" w14:paraId="17B944EA" w14:textId="77777777" w:rsidTr="00531870">
        <w:trPr>
          <w:trHeight w:val="283"/>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Engaging and immersive.</w:t>
            </w:r>
          </w:p>
        </w:tc>
        <w:tc>
          <w:tcPr>
            <w:tcW w:w="3420" w:type="dxa"/>
            <w:vMerge/>
            <w:tcBorders>
              <w:top w:val="nil"/>
              <w:left w:val="single" w:sz="4" w:space="0" w:color="auto"/>
              <w:bottom w:val="single" w:sz="4" w:space="0" w:color="auto"/>
              <w:right w:val="single" w:sz="4" w:space="0" w:color="auto"/>
            </w:tcBorders>
            <w:vAlign w:val="center"/>
            <w:hideMark/>
          </w:tcPr>
          <w:p w14:paraId="3050682D" w14:textId="77777777" w:rsidR="00531870" w:rsidRPr="00531870" w:rsidRDefault="00531870" w:rsidP="00531870">
            <w:pPr>
              <w:rPr>
                <w:rFonts w:ascii="Cambria" w:eastAsia="Times New Roman" w:hAnsi="Cambria" w:cs="Calibri"/>
                <w:color w:val="000000"/>
                <w:kern w:val="0"/>
                <w:sz w:val="22"/>
                <w:szCs w:val="22"/>
                <w:lang w:val="en-US"/>
                <w14:ligatures w14:val="none"/>
              </w:rPr>
            </w:pPr>
          </w:p>
        </w:tc>
      </w:tr>
      <w:tr w:rsidR="00531870" w:rsidRPr="00531870" w14:paraId="76FF92BA"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Models a rich variety of land use change drivers.</w:t>
            </w:r>
          </w:p>
        </w:tc>
        <w:tc>
          <w:tcPr>
            <w:tcW w:w="3420" w:type="dxa"/>
            <w:tcBorders>
              <w:top w:val="nil"/>
              <w:left w:val="nil"/>
              <w:bottom w:val="single" w:sz="4" w:space="0" w:color="auto"/>
              <w:right w:val="single" w:sz="4" w:space="0" w:color="auto"/>
            </w:tcBorders>
            <w:shd w:val="clear" w:color="auto" w:fill="auto"/>
            <w:vAlign w:val="center"/>
            <w:hideMark/>
          </w:tcPr>
          <w:p w14:paraId="3A15F25C"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Significant set up required.</w:t>
            </w:r>
          </w:p>
        </w:tc>
      </w:tr>
      <w:tr w:rsidR="00531870" w:rsidRPr="00531870" w14:paraId="52861495" w14:textId="77777777" w:rsidTr="00531870">
        <w:trPr>
          <w:trHeight w:val="566"/>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45ACEB92"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Incorporates model progression to gradually reveal game complexity.</w:t>
            </w:r>
          </w:p>
        </w:tc>
        <w:tc>
          <w:tcPr>
            <w:tcW w:w="3420" w:type="dxa"/>
            <w:tcBorders>
              <w:top w:val="nil"/>
              <w:left w:val="nil"/>
              <w:bottom w:val="single" w:sz="4" w:space="0" w:color="auto"/>
              <w:right w:val="single" w:sz="4" w:space="0" w:color="auto"/>
            </w:tcBorders>
            <w:shd w:val="clear" w:color="auto" w:fill="auto"/>
            <w:vAlign w:val="center"/>
            <w:hideMark/>
          </w:tcPr>
          <w:p w14:paraId="15D61F93"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No explicit mention of climate change.</w:t>
            </w:r>
          </w:p>
        </w:tc>
      </w:tr>
      <w:tr w:rsidR="00531870" w:rsidRPr="00531870" w14:paraId="54E8E66F" w14:textId="77777777" w:rsidTr="00531870">
        <w:trPr>
          <w:trHeight w:val="849"/>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Caters to a wide audience, particularly forest stakeholders. However, non-expert audiences can also enjoy and learn from it.</w:t>
            </w:r>
          </w:p>
        </w:tc>
        <w:tc>
          <w:tcPr>
            <w:tcW w:w="3420" w:type="dxa"/>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nature of the game requires in-person attendance. This makes it less widely accessible unless online collaborative tools (like zoom, google meet, etc.) are incorporated and a </w:t>
            </w:r>
            <w:r w:rsidR="00715F3D" w:rsidRPr="00531870">
              <w:rPr>
                <w:rFonts w:ascii="Cambria" w:eastAsia="Times New Roman" w:hAnsi="Cambria" w:cs="Calibri"/>
                <w:color w:val="000000"/>
                <w:kern w:val="0"/>
                <w:sz w:val="22"/>
                <w:szCs w:val="22"/>
                <w:lang w:val="en-US"/>
                <w14:ligatures w14:val="none"/>
              </w:rPr>
              <w:t>third-party coordinate</w:t>
            </w:r>
            <w:r w:rsidRPr="00531870">
              <w:rPr>
                <w:rFonts w:ascii="Cambria" w:eastAsia="Times New Roman" w:hAnsi="Cambria" w:cs="Calibri"/>
                <w:color w:val="000000"/>
                <w:kern w:val="0"/>
                <w:sz w:val="22"/>
                <w:szCs w:val="22"/>
                <w:lang w:val="en-US"/>
                <w14:ligatures w14:val="none"/>
              </w:rPr>
              <w:t xml:space="preserve"> and communicates all player moves. This is tedious.</w:t>
            </w:r>
          </w:p>
        </w:tc>
      </w:tr>
      <w:tr w:rsidR="00531870" w:rsidRPr="00531870" w14:paraId="78A41204" w14:textId="77777777" w:rsidTr="00531870">
        <w:trPr>
          <w:trHeight w:val="1415"/>
          <w:jc w:val="center"/>
        </w:trPr>
        <w:tc>
          <w:tcPr>
            <w:tcW w:w="4540" w:type="dxa"/>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531870" w:rsidRDefault="00531870" w:rsidP="00531870">
            <w:pPr>
              <w:rPr>
                <w:rFonts w:ascii="Cambria" w:eastAsia="Times New Roman" w:hAnsi="Cambria" w:cs="Calibri"/>
                <w:color w:val="000000"/>
                <w:kern w:val="0"/>
                <w:sz w:val="22"/>
                <w:szCs w:val="22"/>
                <w:lang w:val="en-US"/>
                <w14:ligatures w14:val="none"/>
              </w:rPr>
            </w:pPr>
            <w:r w:rsidRPr="00531870">
              <w:rPr>
                <w:rFonts w:ascii="Cambria" w:eastAsia="Times New Roman" w:hAnsi="Cambria" w:cs="Calibri"/>
                <w:color w:val="000000"/>
                <w:kern w:val="0"/>
                <w:sz w:val="22"/>
                <w:szCs w:val="22"/>
                <w:lang w:val="en-US"/>
                <w14:ligatures w14:val="none"/>
              </w:rPr>
              <w:t xml:space="preserve">The physical mine set board game is a more holistic visceral </w:t>
            </w:r>
            <w:r w:rsidR="002E2985" w:rsidRPr="00531870">
              <w:rPr>
                <w:rFonts w:ascii="Cambria" w:eastAsia="Times New Roman" w:hAnsi="Cambria" w:cs="Calibri"/>
                <w:color w:val="000000"/>
                <w:kern w:val="0"/>
                <w:sz w:val="22"/>
                <w:szCs w:val="22"/>
                <w:lang w:val="en-US"/>
                <w14:ligatures w14:val="none"/>
              </w:rPr>
              <w:t>experience</w:t>
            </w:r>
            <w:r w:rsidRPr="00531870">
              <w:rPr>
                <w:rFonts w:ascii="Cambria" w:eastAsia="Times New Roman" w:hAnsi="Cambria" w:cs="Calibri"/>
                <w:color w:val="000000"/>
                <w:kern w:val="0"/>
                <w:sz w:val="22"/>
                <w:szCs w:val="22"/>
                <w:lang w:val="en-US"/>
                <w14:ligatures w14:val="none"/>
              </w:rPr>
              <w:t xml:space="preserve"> that is more likely to be remembered given close in-person interaction with peers and physical interaction with game pieces.</w:t>
            </w:r>
          </w:p>
        </w:tc>
        <w:tc>
          <w:tcPr>
            <w:tcW w:w="3420" w:type="dxa"/>
            <w:vMerge/>
            <w:tcBorders>
              <w:top w:val="nil"/>
              <w:left w:val="single" w:sz="4" w:space="0" w:color="auto"/>
              <w:bottom w:val="single" w:sz="4" w:space="0" w:color="auto"/>
              <w:right w:val="single" w:sz="4" w:space="0" w:color="auto"/>
            </w:tcBorders>
            <w:vAlign w:val="center"/>
            <w:hideMark/>
          </w:tcPr>
          <w:p w14:paraId="0AD06AF6" w14:textId="77777777" w:rsidR="00531870" w:rsidRPr="00531870" w:rsidRDefault="00531870" w:rsidP="00392C24">
            <w:pPr>
              <w:keepNext/>
              <w:rPr>
                <w:rFonts w:ascii="Cambria" w:eastAsia="Times New Roman" w:hAnsi="Cambria" w:cs="Calibri"/>
                <w:color w:val="000000"/>
                <w:kern w:val="0"/>
                <w:sz w:val="22"/>
                <w:szCs w:val="22"/>
                <w:lang w:val="en-US"/>
                <w14:ligatures w14:val="none"/>
              </w:rPr>
            </w:pPr>
          </w:p>
        </w:tc>
      </w:tr>
    </w:tbl>
    <w:p w14:paraId="0E0885D3" w14:textId="10C5F093" w:rsidR="00531870" w:rsidRDefault="00392C24" w:rsidP="00392C24">
      <w:pPr>
        <w:pStyle w:val="Caption"/>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D959C7">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30ACB2E9" w14:textId="33873F60" w:rsidR="002D3832" w:rsidRPr="00001A67" w:rsidRDefault="0024328B" w:rsidP="00001A67">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Similar to Mine Set, MycroForest focuses </w:t>
      </w:r>
      <w:r w:rsidR="00490F70" w:rsidRPr="00001A67">
        <w:rPr>
          <w:rFonts w:ascii="Cambria Math" w:eastAsiaTheme="majorEastAsia" w:hAnsi="Cambria Math" w:cstheme="majorBidi"/>
        </w:rPr>
        <w:t xml:space="preserve">more </w:t>
      </w:r>
      <w:r w:rsidRPr="00001A67">
        <w:rPr>
          <w:rFonts w:ascii="Cambria Math" w:eastAsiaTheme="majorEastAsia" w:hAnsi="Cambria Math" w:cstheme="majorBidi"/>
        </w:rPr>
        <w:t>on</w:t>
      </w:r>
      <w:r w:rsidR="00490F70" w:rsidRPr="00001A67">
        <w:rPr>
          <w:rFonts w:ascii="Cambria Math" w:eastAsiaTheme="majorEastAsia" w:hAnsi="Cambria Math" w:cstheme="majorBidi"/>
        </w:rPr>
        <w:t xml:space="preserve"> the model correctly capturing causal links between system components than it</w:t>
      </w:r>
      <w:r w:rsidR="00E21EDE" w:rsidRPr="00001A67">
        <w:rPr>
          <w:rFonts w:ascii="Cambria Math" w:eastAsiaTheme="majorEastAsia" w:hAnsi="Cambria Math" w:cstheme="majorBidi"/>
        </w:rPr>
        <w:t xml:space="preserve"> producing</w:t>
      </w:r>
      <w:r w:rsidR="00490F70" w:rsidRPr="00001A67">
        <w:rPr>
          <w:rFonts w:ascii="Cambria Math" w:eastAsiaTheme="majorEastAsia" w:hAnsi="Cambria Math" w:cstheme="majorBidi"/>
        </w:rPr>
        <w:t xml:space="preserve"> </w:t>
      </w:r>
      <w:r w:rsidR="00590BC4" w:rsidRPr="00001A67">
        <w:rPr>
          <w:rFonts w:ascii="Cambria Math" w:eastAsiaTheme="majorEastAsia" w:hAnsi="Cambria Math" w:cstheme="majorBidi"/>
        </w:rPr>
        <w:t xml:space="preserve">accurate </w:t>
      </w:r>
      <w:r w:rsidR="00490F70" w:rsidRPr="00001A67">
        <w:rPr>
          <w:rFonts w:ascii="Cambria Math" w:eastAsiaTheme="majorEastAsia" w:hAnsi="Cambria Math" w:cstheme="majorBidi"/>
        </w:rPr>
        <w:t>real-life outcomes</w:t>
      </w:r>
      <w:r w:rsidR="00E21EDE" w:rsidRPr="00001A67">
        <w:rPr>
          <w:rFonts w:ascii="Cambria Math" w:eastAsiaTheme="majorEastAsia" w:hAnsi="Cambria Math" w:cstheme="majorBidi"/>
        </w:rPr>
        <w:t>.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w:t>
      </w:r>
    </w:p>
    <w:p w14:paraId="0EC9CAE2" w14:textId="309964E2" w:rsidR="0024328B" w:rsidRPr="00001A67" w:rsidRDefault="0024328B"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In </w:t>
      </w:r>
      <w:proofErr w:type="spellStart"/>
      <w:r w:rsidRPr="00001A67">
        <w:rPr>
          <w:rFonts w:ascii="Cambria Math" w:eastAsiaTheme="majorEastAsia" w:hAnsi="Cambria Math" w:cstheme="majorBidi"/>
        </w:rPr>
        <w:t>MineSet</w:t>
      </w:r>
      <w:proofErr w:type="spellEnd"/>
      <w:r w:rsidRPr="00001A67">
        <w:rPr>
          <w:rFonts w:ascii="Cambria Math" w:eastAsiaTheme="majorEastAsia" w:hAnsi="Cambria Math" w:cstheme="majorBidi"/>
        </w:rPr>
        <w:t>, landscape composition, land type patch size, perimeter length of forest fragments, and species diversity comprise important indicators of change.</w:t>
      </w:r>
      <w:r w:rsidR="0088373E" w:rsidRPr="00001A67">
        <w:rPr>
          <w:rFonts w:ascii="Cambria Math" w:eastAsiaTheme="majorEastAsia" w:hAnsi="Cambria Math" w:cstheme="majorBidi"/>
        </w:rPr>
        <w:t xml:space="preserve"> Land composition change over time and biodiversity score in MycroForest </w:t>
      </w:r>
      <w:r w:rsidR="00132007" w:rsidRPr="00001A67">
        <w:rPr>
          <w:rFonts w:ascii="Cambria Math" w:eastAsiaTheme="majorEastAsia" w:hAnsi="Cambria Math" w:cstheme="majorBidi"/>
        </w:rPr>
        <w:t>mirror this.</w:t>
      </w:r>
      <w:r w:rsidR="00001A67" w:rsidRPr="00245F0D">
        <w:rPr>
          <w:rFonts w:ascii="Cambria Math" w:eastAsiaTheme="majorEastAsia" w:hAnsi="Cambria Math" w:cstheme="majorBidi"/>
        </w:rPr>
        <w:t xml:space="preserve"> </w:t>
      </w:r>
      <w:proofErr w:type="spellStart"/>
      <w:r w:rsidR="00132007" w:rsidRPr="00001A67">
        <w:rPr>
          <w:rFonts w:ascii="Cambria Math" w:eastAsiaTheme="majorEastAsia" w:hAnsi="Cambria Math" w:cstheme="majorBidi"/>
        </w:rPr>
        <w:t>MineSet</w:t>
      </w:r>
      <w:proofErr w:type="spellEnd"/>
      <w:r w:rsidR="00132007" w:rsidRPr="00001A67">
        <w:rPr>
          <w:rFonts w:ascii="Cambria Math" w:eastAsiaTheme="majorEastAsia" w:hAnsi="Cambria Math" w:cstheme="majorBidi"/>
        </w:rPr>
        <w:t xml:space="preserve"> adopts an approach of setting maximum values to limit figures within ranges that can be categorized into few, more mentally trackable categories of change.</w:t>
      </w:r>
      <w:r w:rsidR="00E252E0" w:rsidRPr="00001A67">
        <w:rPr>
          <w:rFonts w:ascii="Cambria Math" w:eastAsiaTheme="majorEastAsia" w:hAnsi="Cambria Math" w:cstheme="majorBidi"/>
        </w:rPr>
        <w:t xml:space="preserve"> For instance, maximum Forest Cover associated with each game board cell</w:t>
      </w:r>
      <w:r w:rsidR="00001A67">
        <w:rPr>
          <w:rFonts w:ascii="Cambria Math" w:eastAsiaTheme="majorEastAsia" w:hAnsi="Cambria Math" w:cstheme="majorBidi"/>
        </w:rPr>
        <w:t xml:space="preserve"> in Mine Set</w:t>
      </w:r>
      <w:r w:rsidR="00E252E0" w:rsidRPr="00001A67">
        <w:rPr>
          <w:rFonts w:ascii="Cambria Math" w:eastAsiaTheme="majorEastAsia" w:hAnsi="Cambria Math" w:cstheme="majorBidi"/>
        </w:rPr>
        <w:t>, limits Forest Cover figures to the 1 to 10 range. This range is then divided into colour coded “Open Forest” (score = 0 to 4), “Low Density” (</w:t>
      </w:r>
      <w:r w:rsidR="00001A67" w:rsidRPr="00001A67">
        <w:rPr>
          <w:rFonts w:ascii="Cambria Math" w:eastAsiaTheme="majorEastAsia" w:hAnsi="Cambria Math" w:cstheme="majorBidi"/>
        </w:rPr>
        <w:t>score =</w:t>
      </w:r>
      <w:r w:rsidR="00E252E0" w:rsidRPr="00001A67">
        <w:rPr>
          <w:rFonts w:ascii="Cambria Math" w:eastAsiaTheme="majorEastAsia" w:hAnsi="Cambria Math" w:cstheme="majorBidi"/>
        </w:rPr>
        <w:t xml:space="preserve"> 5 to 8) and “High Density” (score = 9 to 10) forest cover areas.</w:t>
      </w:r>
      <w:r w:rsidR="00001A67">
        <w:rPr>
          <w:rFonts w:ascii="Cambria Math" w:eastAsiaTheme="majorEastAsia" w:hAnsi="Cambria Math" w:cstheme="majorBidi"/>
        </w:rPr>
        <w:t xml:space="preserve"> MycroForest adopts a similar range limiting and colour coded categorization strategy to make the atmospheric CO2 level indicator </w:t>
      </w:r>
      <w:r w:rsidR="003935EF">
        <w:rPr>
          <w:rFonts w:ascii="Cambria Math" w:eastAsiaTheme="majorEastAsia" w:hAnsi="Cambria Math" w:cstheme="majorBidi"/>
        </w:rPr>
        <w:t>more impactful</w:t>
      </w:r>
      <w:r w:rsidR="00001A67">
        <w:rPr>
          <w:rFonts w:ascii="Cambria Math" w:eastAsiaTheme="majorEastAsia" w:hAnsi="Cambria Math" w:cstheme="majorBidi"/>
        </w:rPr>
        <w:t>.</w:t>
      </w:r>
      <w:r w:rsidR="00DC7012">
        <w:rPr>
          <w:rFonts w:ascii="Cambria Math" w:eastAsiaTheme="majorEastAsia" w:hAnsi="Cambria Math" w:cstheme="majorBidi"/>
        </w:rPr>
        <w:t xml:space="preserve"> Also, biodiversity score is mapped to land classes in MycroForest that make it easier to judge the health of the forest.</w:t>
      </w:r>
    </w:p>
    <w:p w14:paraId="616E04EA" w14:textId="4A9C58C4" w:rsidR="00544F6C" w:rsidRPr="00001A67" w:rsidRDefault="00544F6C" w:rsidP="00245F0D">
      <w:pPr>
        <w:spacing w:after="240" w:line="276" w:lineRule="auto"/>
        <w:jc w:val="both"/>
        <w:rPr>
          <w:rFonts w:ascii="Cambria Math" w:eastAsiaTheme="majorEastAsia" w:hAnsi="Cambria Math" w:cstheme="majorBidi"/>
        </w:rPr>
      </w:pPr>
      <w:r w:rsidRPr="00001A67">
        <w:rPr>
          <w:rFonts w:ascii="Cambria Math" w:eastAsiaTheme="majorEastAsia" w:hAnsi="Cambria Math" w:cstheme="majorBidi"/>
        </w:rPr>
        <w:t xml:space="preserve">“Learning begins when the game is over.” </w:t>
      </w:r>
      <w:r w:rsidR="00FD0C67">
        <w:rPr>
          <w:rFonts w:ascii="Cambria Math" w:eastAsiaTheme="majorEastAsia" w:hAnsi="Cambria Math" w:cstheme="majorBidi"/>
        </w:rPr>
        <w:t>This a powerful idea and central to teaching tools like MycroForest and Mine Set where the primary focus is to encourage discussion around sustainable resource management. Upon having played a game of Mine Set, p</w:t>
      </w:r>
      <w:r w:rsidRPr="00001A67">
        <w:rPr>
          <w:rFonts w:ascii="Cambria Math" w:eastAsiaTheme="majorEastAsia" w:hAnsi="Cambria Math" w:cstheme="majorBidi"/>
        </w:rPr>
        <w:t>articipants reported learning about (</w:t>
      </w:r>
      <w:proofErr w:type="spellStart"/>
      <w:r w:rsidRPr="00001A67">
        <w:rPr>
          <w:rFonts w:ascii="Cambria Math" w:eastAsiaTheme="majorEastAsia" w:hAnsi="Cambria Math" w:cstheme="majorBidi"/>
        </w:rPr>
        <w:t>i</w:t>
      </w:r>
      <w:proofErr w:type="spellEnd"/>
      <w:r w:rsidRPr="00001A67">
        <w:rPr>
          <w:rFonts w:ascii="Cambria Math" w:eastAsiaTheme="majorEastAsia" w:hAnsi="Cambria Math" w:cstheme="majorBidi"/>
        </w:rPr>
        <w:t>) the system, (ii) themselves, and (iii) peers</w:t>
      </w:r>
      <w:r w:rsidR="00FD0C67">
        <w:rPr>
          <w:rFonts w:ascii="Cambria Math" w:eastAsiaTheme="majorEastAsia" w:hAnsi="Cambria Math" w:cstheme="majorBidi"/>
        </w:rPr>
        <w:t>, thanks I large part due to frequent group discussions. This further justifies the decision to have students use MycroForest in groups and interleaves challenges with debriefing sessions.</w:t>
      </w:r>
    </w:p>
    <w:p w14:paraId="2B21750C" w14:textId="3B355FB5" w:rsidR="00735910" w:rsidRDefault="00735910" w:rsidP="00735910">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Pr>
          <w:rFonts w:ascii="Cambria Math" w:hAnsi="Cambria Math"/>
          <w:b/>
          <w:bCs/>
          <w:i w:val="0"/>
          <w:iCs w:val="0"/>
          <w:color w:val="auto"/>
          <w:u w:val="single"/>
        </w:rPr>
        <w:t>4</w:t>
      </w:r>
      <w:r>
        <w:rPr>
          <w:rFonts w:ascii="Cambria Math" w:hAnsi="Cambria Math"/>
          <w:b/>
          <w:bCs/>
          <w:i w:val="0"/>
          <w:iCs w:val="0"/>
          <w:color w:val="auto"/>
          <w:u w:val="single"/>
        </w:rPr>
        <w:t xml:space="preserve"> – About That Forest</w:t>
      </w:r>
      <w:r w:rsidRPr="00FB244E">
        <w:rPr>
          <w:rFonts w:ascii="Cambria Math" w:hAnsi="Cambria Math"/>
          <w:i w:val="0"/>
          <w:iCs w:val="0"/>
          <w:color w:val="auto"/>
        </w:rPr>
        <w:t xml:space="preserve"> (Educational Game)</w:t>
      </w:r>
    </w:p>
    <w:p w14:paraId="78712EB5" w14:textId="2145B5D9" w:rsidR="003B506B" w:rsidRPr="003B506B" w:rsidRDefault="003B506B" w:rsidP="003B506B">
      <w:r>
        <w:fldChar w:fldCharType="begin"/>
      </w:r>
      <w: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fldChar w:fldCharType="separate"/>
      </w:r>
      <w:r>
        <w:rPr>
          <w:noProof/>
        </w:rPr>
        <w:t>[5]</w:t>
      </w:r>
      <w:r>
        <w:fldChar w:fldCharType="end"/>
      </w:r>
    </w:p>
    <w:p w14:paraId="0F3E58BC" w14:textId="77777777" w:rsidR="00D45798" w:rsidRDefault="0008531D" w:rsidP="00777DF7">
      <w:pPr>
        <w:spacing w:before="240" w:after="240" w:line="276" w:lineRule="auto"/>
        <w:jc w:val="both"/>
        <w:rPr>
          <w:rFonts w:ascii="Cambria Math" w:hAnsi="Cambria Math"/>
        </w:rPr>
      </w:pPr>
      <w:hyperlink r:id="rId35"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777DF7">
        <w:rPr>
          <w:rFonts w:ascii="Cambria Math" w:hAnsi="Cambria Math"/>
        </w:rPr>
        <w:t xml:space="preserve">is a </w:t>
      </w:r>
      <w:r w:rsidR="00777DF7" w:rsidRPr="00777DF7">
        <w:rPr>
          <w:rFonts w:ascii="Cambria Math" w:hAnsi="Cambria Math"/>
        </w:rPr>
        <w:t>multi-player RPG where learners play as forest dwellers who draft and vote on policies to decide on harvesting trees or selling non-timber forest products to make money. Players can also plant new trees and monitor others. The environment reciprocates poor health of the forest via floods that lead to loss for all community members.</w:t>
      </w:r>
      <w:r w:rsidR="0075164C">
        <w:rPr>
          <w:rFonts w:ascii="Cambria Math" w:hAnsi="Cambria Math"/>
        </w:rPr>
        <w:t xml:space="preserve"> </w:t>
      </w:r>
      <w:r w:rsidR="00D45798">
        <w:rPr>
          <w:rFonts w:ascii="Cambria Math" w:hAnsi="Cambria Math"/>
        </w:rPr>
        <w:t xml:space="preserve">This </w:t>
      </w:r>
      <w:r w:rsidR="0075164C">
        <w:rPr>
          <w:rFonts w:ascii="Cambria Math" w:hAnsi="Cambria Math"/>
        </w:rPr>
        <w:t xml:space="preserve">game </w:t>
      </w:r>
      <w:r w:rsidR="00D45798">
        <w:rPr>
          <w:rFonts w:ascii="Cambria Math" w:hAnsi="Cambria Math"/>
        </w:rPr>
        <w:t xml:space="preserve">is </w:t>
      </w:r>
      <w:r w:rsidR="0075164C">
        <w:rPr>
          <w:rFonts w:ascii="Cambria Math" w:hAnsi="Cambria Math"/>
        </w:rPr>
        <w:t>available</w:t>
      </w:r>
      <w:r w:rsidR="0075164C" w:rsidRPr="0075164C">
        <w:rPr>
          <w:rFonts w:ascii="Cambria Math" w:hAnsi="Cambria Math"/>
        </w:rPr>
        <w:t xml:space="preserve"> </w:t>
      </w:r>
      <w:r w:rsidR="005A0952" w:rsidRPr="0075164C">
        <w:rPr>
          <w:rFonts w:ascii="Cambria Math" w:hAnsi="Cambria Math"/>
        </w:rPr>
        <w:t>on mobile</w:t>
      </w:r>
      <w:r w:rsidR="0075164C" w:rsidRPr="0075164C">
        <w:rPr>
          <w:rFonts w:ascii="Cambria Math" w:hAnsi="Cambria Math"/>
        </w:rPr>
        <w:t xml:space="preserve"> devices, the browser, and </w:t>
      </w:r>
      <w:r w:rsidR="00C5340A">
        <w:rPr>
          <w:rFonts w:ascii="Cambria Math" w:hAnsi="Cambria Math"/>
        </w:rPr>
        <w:t>the</w:t>
      </w:r>
      <w:r w:rsidR="0075164C" w:rsidRPr="0075164C">
        <w:rPr>
          <w:rFonts w:ascii="Cambria Math" w:hAnsi="Cambria Math"/>
        </w:rPr>
        <w:t xml:space="preserve"> PC.</w:t>
      </w:r>
      <w:r w:rsidR="00E17628">
        <w:rPr>
          <w:rFonts w:ascii="Cambria Math" w:hAnsi="Cambria Math"/>
        </w:rPr>
        <w:t xml:space="preserve"> </w:t>
      </w:r>
    </w:p>
    <w:tbl>
      <w:tblPr>
        <w:tblW w:w="7940" w:type="dxa"/>
        <w:jc w:val="center"/>
        <w:tblLook w:val="04A0" w:firstRow="1" w:lastRow="0" w:firstColumn="1" w:lastColumn="0" w:noHBand="0" w:noVBand="1"/>
      </w:tblPr>
      <w:tblGrid>
        <w:gridCol w:w="5640"/>
        <w:gridCol w:w="2300"/>
      </w:tblGrid>
      <w:tr w:rsidR="000D4C66" w:rsidRPr="000D4C66" w14:paraId="12FC712F" w14:textId="77777777" w:rsidTr="000D4C66">
        <w:trPr>
          <w:trHeight w:val="283"/>
          <w:jc w:val="center"/>
        </w:trPr>
        <w:tc>
          <w:tcPr>
            <w:tcW w:w="7940"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7DD2971F" w14:textId="77777777" w:rsidR="000D4C66" w:rsidRPr="000D4C66" w:rsidRDefault="000D4C66" w:rsidP="000D4C66">
            <w:pPr>
              <w:jc w:val="center"/>
              <w:rPr>
                <w:rFonts w:ascii="Cambria" w:eastAsia="Times New Roman" w:hAnsi="Cambria" w:cs="Calibri"/>
                <w:b/>
                <w:bCs/>
                <w:i/>
                <w:iCs/>
                <w:color w:val="000000"/>
                <w:kern w:val="0"/>
                <w:sz w:val="22"/>
                <w:szCs w:val="22"/>
                <w:lang w:val="en-US"/>
                <w14:ligatures w14:val="none"/>
              </w:rPr>
            </w:pPr>
            <w:r w:rsidRPr="000D4C66">
              <w:rPr>
                <w:rFonts w:ascii="Cambria" w:eastAsia="Times New Roman" w:hAnsi="Cambria" w:cs="Calibri"/>
                <w:b/>
                <w:bCs/>
                <w:i/>
                <w:iCs/>
                <w:color w:val="000000"/>
                <w:kern w:val="0"/>
                <w:sz w:val="22"/>
                <w:szCs w:val="22"/>
                <w:lang w:val="en-US"/>
                <w14:ligatures w14:val="none"/>
              </w:rPr>
              <w:t>About That Forest</w:t>
            </w:r>
          </w:p>
        </w:tc>
      </w:tr>
      <w:tr w:rsidR="000D4C66" w:rsidRPr="000D4C66" w14:paraId="3D04369A"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000000" w:fill="E2EFDA"/>
            <w:vAlign w:val="center"/>
            <w:hideMark/>
          </w:tcPr>
          <w:p w14:paraId="798EC15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Pros</w:t>
            </w:r>
          </w:p>
        </w:tc>
        <w:tc>
          <w:tcPr>
            <w:tcW w:w="2300" w:type="dxa"/>
            <w:tcBorders>
              <w:top w:val="nil"/>
              <w:left w:val="nil"/>
              <w:bottom w:val="single" w:sz="4" w:space="0" w:color="auto"/>
              <w:right w:val="single" w:sz="4" w:space="0" w:color="auto"/>
            </w:tcBorders>
            <w:shd w:val="clear" w:color="000000" w:fill="FFDDDD"/>
            <w:vAlign w:val="center"/>
            <w:hideMark/>
          </w:tcPr>
          <w:p w14:paraId="749CC37B" w14:textId="77777777" w:rsidR="000D4C66" w:rsidRPr="000D4C66" w:rsidRDefault="000D4C66" w:rsidP="000D4C66">
            <w:pPr>
              <w:jc w:val="center"/>
              <w:rPr>
                <w:rFonts w:ascii="Cambria" w:eastAsia="Times New Roman" w:hAnsi="Cambria" w:cs="Calibri"/>
                <w:b/>
                <w:bCs/>
                <w:color w:val="000000"/>
                <w:kern w:val="0"/>
                <w:sz w:val="22"/>
                <w:szCs w:val="22"/>
                <w:lang w:val="en-US"/>
                <w14:ligatures w14:val="none"/>
              </w:rPr>
            </w:pPr>
            <w:r w:rsidRPr="000D4C66">
              <w:rPr>
                <w:rFonts w:ascii="Cambria" w:eastAsia="Times New Roman" w:hAnsi="Cambria" w:cs="Calibri"/>
                <w:b/>
                <w:bCs/>
                <w:color w:val="000000"/>
                <w:kern w:val="0"/>
                <w:sz w:val="22"/>
                <w:szCs w:val="22"/>
                <w:lang w:val="en-US"/>
                <w14:ligatures w14:val="none"/>
              </w:rPr>
              <w:t>Cons</w:t>
            </w:r>
          </w:p>
        </w:tc>
      </w:tr>
      <w:tr w:rsidR="000D4C66" w:rsidRPr="000D4C66" w14:paraId="696B718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65AF8198" w14:textId="7BA67EF0"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 xml:space="preserve">Underlying code allows for easily </w:t>
            </w:r>
            <w:r w:rsidRPr="000D4C66">
              <w:rPr>
                <w:rFonts w:ascii="Cambria" w:eastAsia="Times New Roman" w:hAnsi="Cambria" w:cs="Calibri"/>
                <w:color w:val="000000"/>
                <w:kern w:val="0"/>
                <w:sz w:val="22"/>
                <w:szCs w:val="22"/>
                <w:lang w:val="en-US"/>
                <w14:ligatures w14:val="none"/>
              </w:rPr>
              <w:t>modifiable</w:t>
            </w:r>
            <w:r w:rsidRPr="000D4C66">
              <w:rPr>
                <w:rFonts w:ascii="Cambria" w:eastAsia="Times New Roman" w:hAnsi="Cambria" w:cs="Calibri"/>
                <w:color w:val="000000"/>
                <w:kern w:val="0"/>
                <w:sz w:val="22"/>
                <w:szCs w:val="22"/>
                <w:lang w:val="en-US"/>
                <w14:ligatures w14:val="none"/>
              </w:rPr>
              <w:t xml:space="preserve"> settings.</w:t>
            </w:r>
          </w:p>
        </w:tc>
        <w:tc>
          <w:tcPr>
            <w:tcW w:w="2300" w:type="dxa"/>
            <w:tcBorders>
              <w:top w:val="nil"/>
              <w:left w:val="nil"/>
              <w:bottom w:val="single" w:sz="4" w:space="0" w:color="auto"/>
              <w:right w:val="single" w:sz="4" w:space="0" w:color="auto"/>
            </w:tcBorders>
            <w:shd w:val="clear" w:color="auto" w:fill="auto"/>
            <w:vAlign w:val="center"/>
            <w:hideMark/>
          </w:tcPr>
          <w:p w14:paraId="190B814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No big cons.</w:t>
            </w:r>
          </w:p>
        </w:tc>
      </w:tr>
      <w:tr w:rsidR="000D4C66" w:rsidRPr="000D4C66" w14:paraId="00D26ED1"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0D4C66" w:rsidRDefault="000D4C66" w:rsidP="000D4C66">
            <w:pPr>
              <w:rPr>
                <w:rFonts w:ascii="Cambria" w:eastAsia="Times New Roman" w:hAnsi="Cambria" w:cs="Calibri"/>
                <w:color w:val="000000"/>
                <w:kern w:val="0"/>
                <w:sz w:val="22"/>
                <w:szCs w:val="22"/>
                <w:lang w:val="en-US"/>
                <w14:ligatures w14:val="none"/>
              </w:rPr>
            </w:pPr>
            <w:proofErr w:type="spellStart"/>
            <w:r w:rsidRPr="000D4C66">
              <w:rPr>
                <w:rFonts w:ascii="Cambria" w:eastAsia="Times New Roman" w:hAnsi="Cambria" w:cs="Calibri"/>
                <w:color w:val="000000"/>
                <w:kern w:val="0"/>
                <w:sz w:val="22"/>
                <w:szCs w:val="22"/>
                <w:lang w:val="en-US"/>
                <w14:ligatures w14:val="none"/>
              </w:rPr>
              <w:t>ComMod</w:t>
            </w:r>
            <w:proofErr w:type="spellEnd"/>
            <w:r w:rsidRPr="000D4C66">
              <w:rPr>
                <w:rFonts w:ascii="Cambria" w:eastAsia="Times New Roman" w:hAnsi="Cambria" w:cs="Calibri"/>
                <w:color w:val="000000"/>
                <w:kern w:val="0"/>
                <w:sz w:val="22"/>
                <w:szCs w:val="22"/>
                <w:lang w:val="en-US"/>
                <w14:ligatures w14:val="none"/>
              </w:rPr>
              <w: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Underlying model and research not openly available.</w:t>
            </w:r>
          </w:p>
        </w:tc>
      </w:tr>
      <w:tr w:rsidR="000D4C66" w:rsidRPr="000D4C66" w14:paraId="5A77109C"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Engaging.</w:t>
            </w:r>
          </w:p>
        </w:tc>
        <w:tc>
          <w:tcPr>
            <w:tcW w:w="2300" w:type="dxa"/>
            <w:vMerge/>
            <w:tcBorders>
              <w:top w:val="nil"/>
              <w:left w:val="single" w:sz="4" w:space="0" w:color="auto"/>
              <w:bottom w:val="single" w:sz="4" w:space="0" w:color="auto"/>
              <w:right w:val="single" w:sz="4" w:space="0" w:color="auto"/>
            </w:tcBorders>
            <w:vAlign w:val="center"/>
            <w:hideMark/>
          </w:tcPr>
          <w:p w14:paraId="12AB8E19"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D975C40"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Competition in addition to cooperation.</w:t>
            </w:r>
          </w:p>
        </w:tc>
        <w:tc>
          <w:tcPr>
            <w:tcW w:w="2300" w:type="dxa"/>
            <w:vMerge/>
            <w:tcBorders>
              <w:top w:val="nil"/>
              <w:left w:val="single" w:sz="4" w:space="0" w:color="auto"/>
              <w:bottom w:val="single" w:sz="4" w:space="0" w:color="auto"/>
              <w:right w:val="single" w:sz="4" w:space="0" w:color="auto"/>
            </w:tcBorders>
            <w:vAlign w:val="center"/>
            <w:hideMark/>
          </w:tcPr>
          <w:p w14:paraId="3ADE4F5C"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4A9E12DF"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Multiple economic drivers of exploita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 xml:space="preserve">Atmospheric CO2 levels is not a modelled </w:t>
            </w:r>
            <w:r w:rsidRPr="000D4C66">
              <w:rPr>
                <w:rFonts w:ascii="Cambria" w:eastAsia="Times New Roman" w:hAnsi="Cambria" w:cs="Calibri"/>
                <w:color w:val="000000"/>
                <w:kern w:val="0"/>
                <w:sz w:val="22"/>
                <w:szCs w:val="22"/>
                <w:lang w:val="en-US"/>
                <w14:ligatures w14:val="none"/>
              </w:rPr>
              <w:t>indicator</w:t>
            </w:r>
            <w:r w:rsidRPr="000D4C66">
              <w:rPr>
                <w:rFonts w:ascii="Cambria" w:eastAsia="Times New Roman" w:hAnsi="Cambria" w:cs="Calibri"/>
                <w:color w:val="000000"/>
                <w:kern w:val="0"/>
                <w:sz w:val="22"/>
                <w:szCs w:val="22"/>
                <w:lang w:val="en-US"/>
                <w14:ligatures w14:val="none"/>
              </w:rPr>
              <w:t>.</w:t>
            </w:r>
          </w:p>
        </w:tc>
      </w:tr>
      <w:tr w:rsidR="000D4C66" w:rsidRPr="000D4C66" w14:paraId="1E3D9FE3" w14:textId="77777777" w:rsidTr="000D4C66">
        <w:trPr>
          <w:trHeight w:val="283"/>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Widely accessible.</w:t>
            </w:r>
          </w:p>
        </w:tc>
        <w:tc>
          <w:tcPr>
            <w:tcW w:w="2300" w:type="dxa"/>
            <w:vMerge/>
            <w:tcBorders>
              <w:top w:val="nil"/>
              <w:left w:val="single" w:sz="4" w:space="0" w:color="auto"/>
              <w:bottom w:val="single" w:sz="4" w:space="0" w:color="auto"/>
              <w:right w:val="single" w:sz="4" w:space="0" w:color="auto"/>
            </w:tcBorders>
            <w:vAlign w:val="center"/>
            <w:hideMark/>
          </w:tcPr>
          <w:p w14:paraId="10E78DF5" w14:textId="77777777" w:rsidR="000D4C66" w:rsidRPr="000D4C66" w:rsidRDefault="000D4C66" w:rsidP="000D4C66">
            <w:pPr>
              <w:rPr>
                <w:rFonts w:ascii="Cambria" w:eastAsia="Times New Roman" w:hAnsi="Cambria" w:cs="Calibri"/>
                <w:color w:val="000000"/>
                <w:kern w:val="0"/>
                <w:sz w:val="22"/>
                <w:szCs w:val="22"/>
                <w:lang w:val="en-US"/>
                <w14:ligatures w14:val="none"/>
              </w:rPr>
            </w:pPr>
          </w:p>
        </w:tc>
      </w:tr>
      <w:tr w:rsidR="000D4C66" w:rsidRPr="000D4C66" w14:paraId="792B7B44" w14:textId="77777777" w:rsidTr="000D4C66">
        <w:trPr>
          <w:trHeight w:val="566"/>
          <w:jc w:val="center"/>
        </w:trPr>
        <w:tc>
          <w:tcPr>
            <w:tcW w:w="5640" w:type="dxa"/>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0D4C66" w:rsidRDefault="000D4C66" w:rsidP="000D4C66">
            <w:pPr>
              <w:rPr>
                <w:rFonts w:ascii="Cambria" w:eastAsia="Times New Roman" w:hAnsi="Cambria" w:cs="Calibri"/>
                <w:color w:val="000000"/>
                <w:kern w:val="0"/>
                <w:sz w:val="22"/>
                <w:szCs w:val="22"/>
                <w:lang w:val="en-US"/>
                <w14:ligatures w14:val="none"/>
              </w:rPr>
            </w:pPr>
            <w:r w:rsidRPr="000D4C66">
              <w:rPr>
                <w:rFonts w:ascii="Cambria" w:eastAsia="Times New Roman" w:hAnsi="Cambria" w:cs="Calibri"/>
                <w:color w:val="000000"/>
                <w:kern w:val="0"/>
                <w:sz w:val="22"/>
                <w:szCs w:val="22"/>
                <w:lang w:val="en-US"/>
                <w14:ligatures w14:val="none"/>
              </w:rPr>
              <w:t>Appeals to a wide age group and range of starting knowledge levels.</w:t>
            </w:r>
          </w:p>
        </w:tc>
        <w:tc>
          <w:tcPr>
            <w:tcW w:w="2300" w:type="dxa"/>
            <w:vMerge/>
            <w:tcBorders>
              <w:top w:val="nil"/>
              <w:left w:val="single" w:sz="4" w:space="0" w:color="auto"/>
              <w:bottom w:val="single" w:sz="4" w:space="0" w:color="auto"/>
              <w:right w:val="single" w:sz="4" w:space="0" w:color="auto"/>
            </w:tcBorders>
            <w:vAlign w:val="center"/>
            <w:hideMark/>
          </w:tcPr>
          <w:p w14:paraId="487CDCB2" w14:textId="77777777" w:rsidR="000D4C66" w:rsidRPr="000D4C66" w:rsidRDefault="000D4C66" w:rsidP="00D84010">
            <w:pPr>
              <w:keepNext/>
              <w:rPr>
                <w:rFonts w:ascii="Cambria" w:eastAsia="Times New Roman" w:hAnsi="Cambria" w:cs="Calibri"/>
                <w:color w:val="000000"/>
                <w:kern w:val="0"/>
                <w:sz w:val="22"/>
                <w:szCs w:val="22"/>
                <w:lang w:val="en-US"/>
                <w14:ligatures w14:val="none"/>
              </w:rPr>
            </w:pPr>
          </w:p>
        </w:tc>
      </w:tr>
    </w:tbl>
    <w:p w14:paraId="62E83172" w14:textId="055D2612" w:rsidR="00D84010" w:rsidRPr="00D84010" w:rsidRDefault="00D84010" w:rsidP="00D84010">
      <w:pPr>
        <w:pStyle w:val="Caption"/>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D959C7">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2D2F1BA8" w14:textId="565CFD41" w:rsidR="00777DF7" w:rsidRDefault="00D45798" w:rsidP="00777DF7">
      <w:pPr>
        <w:spacing w:before="240" w:after="240" w:line="276" w:lineRule="auto"/>
        <w:jc w:val="both"/>
        <w:rPr>
          <w:rFonts w:ascii="Cambria Math" w:hAnsi="Cambria Math"/>
        </w:rPr>
      </w:pPr>
      <w:r>
        <w:rPr>
          <w:rFonts w:ascii="Cambria Math" w:hAnsi="Cambria Math"/>
        </w:rPr>
        <w:t>About That Forest</w:t>
      </w:r>
      <w:r w:rsidR="00E17628">
        <w:rPr>
          <w:rFonts w:ascii="Cambria Math" w:hAnsi="Cambria Math"/>
        </w:rPr>
        <w:t xml:space="preserve"> draws explicit attention to economic motivators underlying forest exploitation and draws attention towards </w:t>
      </w:r>
      <w:r w:rsidR="003B506B">
        <w:rPr>
          <w:rFonts w:ascii="Cambria Math" w:hAnsi="Cambria Math"/>
        </w:rPr>
        <w:t xml:space="preserve">the </w:t>
      </w:r>
      <w:r w:rsidR="00E17628">
        <w:rPr>
          <w:rFonts w:ascii="Cambria Math" w:hAnsi="Cambria Math"/>
        </w:rPr>
        <w:t>“tragedy of commerce” wherein the best decisions for economic profit leads to collapse of key ecosystem services and by extension the community.</w:t>
      </w:r>
      <w:r>
        <w:rPr>
          <w:rFonts w:ascii="Cambria Math" w:hAnsi="Cambria Math"/>
        </w:rPr>
        <w:t xml:space="preserve"> </w:t>
      </w:r>
      <w:r w:rsidR="003B506B">
        <w:rPr>
          <w:rFonts w:ascii="Cambria Math" w:hAnsi="Cambria Math"/>
        </w:rPr>
        <w:t xml:space="preserve">MycroForest also focuses on economic viability of forest </w:t>
      </w:r>
      <w:r w:rsidR="008D5E91">
        <w:rPr>
          <w:rFonts w:ascii="Cambria Math" w:hAnsi="Cambria Math"/>
        </w:rPr>
        <w:t>management.</w:t>
      </w:r>
      <w:r w:rsidR="00942308">
        <w:rPr>
          <w:rFonts w:ascii="Cambria Math" w:hAnsi="Cambria Math"/>
        </w:rPr>
        <w:t xml:space="preserve"> Furthermore, both tools consider non timber forest products as a secondary source of revenue from the forest.</w:t>
      </w:r>
    </w:p>
    <w:p w14:paraId="04289875" w14:textId="00C5E54D" w:rsidR="00E17628" w:rsidRDefault="00E17628" w:rsidP="00777DF7">
      <w:pPr>
        <w:spacing w:before="240" w:after="240" w:line="276" w:lineRule="auto"/>
        <w:jc w:val="both"/>
        <w:rPr>
          <w:rFonts w:ascii="Cambria Math" w:hAnsi="Cambria Math"/>
        </w:rPr>
      </w:pPr>
      <w:r>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 xml:space="preserve">text based introduction that places the game in </w:t>
      </w:r>
      <w:r w:rsidR="00E50295">
        <w:rPr>
          <w:rFonts w:ascii="Cambria Math" w:hAnsi="Cambria Math"/>
        </w:rPr>
        <w:t>a</w:t>
      </w:r>
      <w:r w:rsidR="008D5E91">
        <w:rPr>
          <w:rFonts w:ascii="Cambria Math" w:hAnsi="Cambria Math"/>
        </w:rPr>
        <w:t xml:space="preserve"> fantasy setting </w:t>
      </w:r>
      <w:r w:rsidR="00E50295">
        <w:rPr>
          <w:rFonts w:ascii="Cambria Math" w:hAnsi="Cambria Math"/>
        </w:rPr>
        <w:t xml:space="preserve">effectively </w:t>
      </w:r>
      <w:r w:rsidR="00A91C7B">
        <w:rPr>
          <w:rFonts w:ascii="Cambria Math" w:hAnsi="Cambria Math"/>
        </w:rPr>
        <w:t>through</w:t>
      </w:r>
      <w:r w:rsidR="00E50295">
        <w:rPr>
          <w:rFonts w:ascii="Cambria Math" w:hAnsi="Cambria Math"/>
        </w:rPr>
        <w:t xml:space="preserve"> a few short dialogues</w:t>
      </w:r>
      <w:r w:rsidR="008D5E91">
        <w:rPr>
          <w:rFonts w:ascii="Cambria Math" w:hAnsi="Cambria Math"/>
        </w:rPr>
        <w:t xml:space="preserve">.  </w:t>
      </w:r>
    </w:p>
    <w:p w14:paraId="3DDFA361" w14:textId="79709801" w:rsidR="00F17696" w:rsidRDefault="00F17696" w:rsidP="00777DF7">
      <w:pPr>
        <w:spacing w:before="240" w:after="240" w:line="276" w:lineRule="auto"/>
        <w:jc w:val="both"/>
        <w:rPr>
          <w:rFonts w:ascii="Cambria Math" w:hAnsi="Cambria Math"/>
        </w:rPr>
      </w:pPr>
      <w:r>
        <w:rPr>
          <w:rFonts w:ascii="Cambria Math" w:hAnsi="Cambria Math"/>
        </w:rPr>
        <w:t xml:space="preserve">About That Forest presents land as a grid such that each cell may contain a tree </w:t>
      </w:r>
      <w:r w:rsidR="00FF4727">
        <w:rPr>
          <w:rFonts w:ascii="Cambria Math" w:hAnsi="Cambria Math"/>
        </w:rPr>
        <w:t>whose</w:t>
      </w:r>
      <w:r>
        <w:rPr>
          <w:rFonts w:ascii="Cambria Math" w:hAnsi="Cambria Math"/>
        </w:rPr>
        <w:t xml:space="preserve"> icon changes to reflect it growing over time.</w:t>
      </w:r>
      <w:r w:rsidR="00C27B9E">
        <w:rPr>
          <w:rFonts w:ascii="Cambria Math" w:hAnsi="Cambria Math"/>
        </w:rPr>
        <w:t xml:space="preserve"> This makes for a simple and informative visualization of land composition change over time. MycroForest thus, also adopts this approach of land presentation.</w:t>
      </w:r>
    </w:p>
    <w:p w14:paraId="417AD176" w14:textId="6E4ECE88" w:rsidR="006A06F4" w:rsidRPr="00777DF7" w:rsidRDefault="006A06F4" w:rsidP="00777DF7">
      <w:pPr>
        <w:spacing w:before="240" w:after="240" w:line="276" w:lineRule="auto"/>
        <w:jc w:val="both"/>
        <w:rPr>
          <w:rFonts w:ascii="Cambria Math" w:hAnsi="Cambria Math"/>
        </w:rPr>
      </w:pPr>
      <w:r>
        <w:rPr>
          <w:rFonts w:ascii="Cambria Math" w:hAnsi="Cambria Math"/>
        </w:rPr>
        <w:t>Both About That Forest and MycroForest have one main indicator of climate change. This is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Pr>
          <w:rFonts w:ascii="Cambria Math" w:hAnsi="Cambria Math"/>
        </w:rPr>
        <w:t xml:space="preserve"> as carbon sinks.</w:t>
      </w:r>
    </w:p>
    <w:p w14:paraId="5FF20FA2" w14:textId="72115986" w:rsidR="009D1B5F" w:rsidRDefault="009D1B5F" w:rsidP="009D1B5F">
      <w:pPr>
        <w:pStyle w:val="Heading4"/>
        <w:numPr>
          <w:ilvl w:val="0"/>
          <w:numId w:val="0"/>
        </w:numPr>
        <w:spacing w:after="240" w:line="276" w:lineRule="auto"/>
        <w:ind w:left="864" w:hanging="864"/>
        <w:jc w:val="both"/>
        <w:rPr>
          <w:rFonts w:ascii="Cambria Math" w:hAnsi="Cambria Math"/>
          <w:i w:val="0"/>
          <w:iCs w:val="0"/>
          <w:color w:val="auto"/>
        </w:rPr>
      </w:pPr>
      <w:r>
        <w:rPr>
          <w:rFonts w:ascii="Cambria Math" w:hAnsi="Cambria Math"/>
          <w:b/>
          <w:bCs/>
          <w:i w:val="0"/>
          <w:iCs w:val="0"/>
          <w:color w:val="auto"/>
          <w:u w:val="single"/>
        </w:rPr>
        <w:t xml:space="preserve">Tool </w:t>
      </w:r>
      <w:r w:rsidR="00735910">
        <w:rPr>
          <w:rFonts w:ascii="Cambria Math" w:hAnsi="Cambria Math"/>
          <w:b/>
          <w:bCs/>
          <w:i w:val="0"/>
          <w:iCs w:val="0"/>
          <w:color w:val="auto"/>
          <w:u w:val="single"/>
        </w:rPr>
        <w:t>5</w:t>
      </w:r>
      <w:r>
        <w:rPr>
          <w:rFonts w:ascii="Cambria Math" w:hAnsi="Cambria Math"/>
          <w:b/>
          <w:bCs/>
          <w:i w:val="0"/>
          <w:iCs w:val="0"/>
          <w:color w:val="auto"/>
          <w:u w:val="single"/>
        </w:rPr>
        <w:t xml:space="preserve"> – Forest Kids</w:t>
      </w:r>
      <w:r w:rsidR="004A3594" w:rsidRPr="00FB244E">
        <w:rPr>
          <w:rFonts w:ascii="Cambria Math" w:hAnsi="Cambria Math"/>
          <w:i w:val="0"/>
          <w:iCs w:val="0"/>
          <w:color w:val="auto"/>
        </w:rPr>
        <w:t xml:space="preserve"> (Educational Game)</w:t>
      </w:r>
    </w:p>
    <w:p w14:paraId="456CCD78" w14:textId="7BEE39BB" w:rsidR="002A7F29" w:rsidRDefault="002A7F29" w:rsidP="002A7F29">
      <w:pPr>
        <w:spacing w:after="240" w:line="276" w:lineRule="auto"/>
        <w:jc w:val="both"/>
        <w:rPr>
          <w:rFonts w:ascii="Cambria Math" w:eastAsiaTheme="majorEastAsia" w:hAnsi="Cambria Math" w:cstheme="majorBidi"/>
        </w:rPr>
      </w:pPr>
      <w:r w:rsidRPr="002A7F29">
        <w:rPr>
          <w:rFonts w:ascii="Cambria Math" w:eastAsiaTheme="majorEastAsia" w:hAnsi="Cambria Math" w:cstheme="majorBidi"/>
        </w:rPr>
        <w:fldChar w:fldCharType="begin"/>
      </w:r>
      <w:r w:rsidRPr="002A7F29">
        <w:rPr>
          <w:rFonts w:ascii="Cambria Math" w:eastAsiaTheme="majorEastAsia" w:hAnsi="Cambria Math" w:cstheme="majorBidi"/>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Pr="002A7F29">
        <w:rPr>
          <w:rFonts w:ascii="Cambria Math" w:eastAsiaTheme="majorEastAsia" w:hAnsi="Cambria Math" w:cstheme="majorBidi"/>
        </w:rPr>
        <w:fldChar w:fldCharType="separate"/>
      </w:r>
      <w:r w:rsidRPr="002A7F29">
        <w:rPr>
          <w:rFonts w:ascii="Cambria Math" w:eastAsiaTheme="majorEastAsia" w:hAnsi="Cambria Math" w:cstheme="majorBidi"/>
        </w:rPr>
        <w:t>[6]</w:t>
      </w:r>
      <w:r w:rsidRPr="002A7F29">
        <w:rPr>
          <w:rFonts w:ascii="Cambria Math" w:eastAsiaTheme="majorEastAsia" w:hAnsi="Cambria Math" w:cstheme="majorBidi"/>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38863270"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2A4B1A">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221B69A9" w:rsidR="00272E74" w:rsidRDefault="009C7190" w:rsidP="00732AAD">
      <w:pPr>
        <w:spacing w:after="240" w:line="276" w:lineRule="auto"/>
        <w:jc w:val="both"/>
        <w:rPr>
          <w:rFonts w:ascii="Cambria Math" w:eastAsiaTheme="majorEastAsia" w:hAnsi="Cambria Math" w:cstheme="majorBidi"/>
        </w:rPr>
      </w:pPr>
      <w:hyperlink r:id="rId37"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is a </w:t>
      </w:r>
      <w:r w:rsidR="00865972">
        <w:rPr>
          <w:rFonts w:ascii="Cambria Math" w:eastAsiaTheme="majorEastAsia" w:hAnsi="Cambria Math" w:cstheme="majorBidi"/>
        </w:rPr>
        <w:t>mobile (Android, iOS)</w:t>
      </w:r>
      <w:r w:rsidR="001F78AD">
        <w:rPr>
          <w:rFonts w:ascii="Cambria Math" w:eastAsiaTheme="majorEastAsia" w:hAnsi="Cambria Math" w:cstheme="majorBidi"/>
        </w:rPr>
        <w:t xml:space="preserve"> or</w:t>
      </w:r>
      <w:r w:rsidR="00865972">
        <w:rPr>
          <w:rFonts w:ascii="Cambria Math" w:eastAsiaTheme="majorEastAsia" w:hAnsi="Cambria Math" w:cstheme="majorBidi"/>
        </w:rPr>
        <w:t xml:space="preserve"> </w:t>
      </w:r>
      <w:r>
        <w:rPr>
          <w:rFonts w:ascii="Cambria Math" w:eastAsiaTheme="majorEastAsia" w:hAnsi="Cambria Math" w:cstheme="majorBidi"/>
        </w:rPr>
        <w:t>web</w:t>
      </w:r>
      <w:r w:rsidR="00732AAD" w:rsidRPr="00732AAD">
        <w:rPr>
          <w:rFonts w:ascii="Cambria Math" w:eastAsiaTheme="majorEastAsia" w:hAnsi="Cambria Math" w:cstheme="majorBidi"/>
        </w:rPr>
        <w:t xml:space="preserve"> based </w:t>
      </w:r>
      <w:r w:rsidR="00605DDC">
        <w:rPr>
          <w:rFonts w:ascii="Cambria Math" w:eastAsiaTheme="majorEastAsia" w:hAnsi="Cambria Math" w:cstheme="majorBidi"/>
        </w:rPr>
        <w:t xml:space="preserve">educational </w:t>
      </w:r>
      <w:r w:rsidR="00732AAD" w:rsidRPr="00732AAD">
        <w:rPr>
          <w:rFonts w:ascii="Cambria Math" w:eastAsiaTheme="majorEastAsia" w:hAnsi="Cambria Math" w:cstheme="majorBidi"/>
        </w:rPr>
        <w:t xml:space="preserve">game </w:t>
      </w:r>
      <w:r w:rsidR="00E966C0">
        <w:rPr>
          <w:rFonts w:ascii="Cambria Math" w:eastAsiaTheme="majorEastAsia" w:hAnsi="Cambria Math" w:cstheme="majorBidi"/>
        </w:rPr>
        <w:t>built on</w:t>
      </w:r>
      <w:r w:rsidR="007B1C32">
        <w:rPr>
          <w:rFonts w:ascii="Cambria Math" w:eastAsiaTheme="majorEastAsia" w:hAnsi="Cambria Math" w:cstheme="majorBidi"/>
        </w:rPr>
        <w:t xml:space="preserve"> Unity 3D </w:t>
      </w:r>
      <w:r w:rsidR="002A7F29">
        <w:rPr>
          <w:rFonts w:ascii="Cambria Math" w:eastAsiaTheme="majorEastAsia" w:hAnsi="Cambria Math" w:cstheme="majorBidi"/>
        </w:rPr>
        <w:t xml:space="preserve">exclusively for young children </w:t>
      </w:r>
      <w:r w:rsidR="00732AAD" w:rsidRPr="00732AAD">
        <w:rPr>
          <w:rFonts w:ascii="Cambria Math" w:eastAsiaTheme="majorEastAsia" w:hAnsi="Cambria Math" w:cstheme="majorBidi"/>
        </w:rPr>
        <w:t xml:space="preserve">where </w:t>
      </w:r>
      <w:r w:rsidR="002A7F29">
        <w:rPr>
          <w:rFonts w:ascii="Cambria Math" w:eastAsiaTheme="majorEastAsia" w:hAnsi="Cambria Math" w:cstheme="majorBidi"/>
        </w:rPr>
        <w:t>they can</w:t>
      </w:r>
      <w:r w:rsidR="00732AAD" w:rsidRPr="00732AAD">
        <w:rPr>
          <w:rFonts w:ascii="Cambria Math" w:eastAsiaTheme="majorEastAsia" w:hAnsi="Cambria Math" w:cstheme="majorBidi"/>
        </w:rPr>
        <w:t xml:space="preserve"> visit </w:t>
      </w:r>
      <w:r w:rsidR="002A7F29">
        <w:rPr>
          <w:rFonts w:ascii="Cambria Math" w:eastAsiaTheme="majorEastAsia" w:hAnsi="Cambria Math" w:cstheme="majorBidi"/>
        </w:rPr>
        <w:t>4 different types of forests (</w:t>
      </w:r>
      <w:r w:rsidR="002A7F29" w:rsidRPr="00D65985">
        <w:rPr>
          <w:rFonts w:ascii="Cambria Math" w:eastAsiaTheme="majorEastAsia" w:hAnsi="Cambria Math" w:cstheme="majorBidi"/>
        </w:rPr>
        <w:t xml:space="preserve">boreal, tropical, </w:t>
      </w:r>
      <w:r w:rsidR="002A7F29" w:rsidRPr="00502E8A">
        <w:rPr>
          <w:rFonts w:ascii="Cambria Math" w:eastAsiaTheme="majorEastAsia" w:hAnsi="Cambria Math" w:cstheme="majorBidi"/>
        </w:rPr>
        <w:t>temperate, arid</w:t>
      </w:r>
      <w:r w:rsidR="002A7F29">
        <w:rPr>
          <w:rFonts w:ascii="Cambria Math" w:eastAsiaTheme="majorEastAsia" w:hAnsi="Cambria Math" w:cstheme="majorBidi"/>
        </w:rPr>
        <w:t>)</w:t>
      </w:r>
      <w:r w:rsidR="002A7F29" w:rsidRPr="00502E8A">
        <w:rPr>
          <w:rFonts w:ascii="Cambria Math" w:eastAsiaTheme="majorEastAsia" w:hAnsi="Cambria Math" w:cstheme="majorBidi"/>
        </w:rPr>
        <w:t xml:space="preserve"> </w:t>
      </w:r>
      <w:r w:rsidR="002A7F29">
        <w:rPr>
          <w:rFonts w:ascii="Cambria Math" w:eastAsiaTheme="majorEastAsia" w:hAnsi="Cambria Math" w:cstheme="majorBidi"/>
        </w:rPr>
        <w:t>along with a team of exploring children and an alien space explorer to learn about the various</w:t>
      </w:r>
      <w:r w:rsidR="00732AAD" w:rsidRPr="00732AAD">
        <w:rPr>
          <w:rFonts w:ascii="Cambria Math" w:eastAsiaTheme="majorEastAsia" w:hAnsi="Cambria Math" w:cstheme="majorBidi"/>
        </w:rPr>
        <w:t xml:space="preserve"> flora</w:t>
      </w:r>
      <w:r w:rsidR="002A7F29">
        <w:rPr>
          <w:rFonts w:ascii="Cambria Math" w:eastAsiaTheme="majorEastAsia" w:hAnsi="Cambria Math" w:cstheme="majorBidi"/>
        </w:rPr>
        <w:t>/</w:t>
      </w:r>
      <w:r w:rsidR="00732AAD" w:rsidRPr="00732AAD">
        <w:rPr>
          <w:rFonts w:ascii="Cambria Math" w:eastAsiaTheme="majorEastAsia" w:hAnsi="Cambria Math" w:cstheme="majorBidi"/>
        </w:rPr>
        <w:t xml:space="preserve">fauna </w:t>
      </w:r>
      <w:r w:rsidR="002A7F29">
        <w:rPr>
          <w:rFonts w:ascii="Cambria Math" w:eastAsiaTheme="majorEastAsia" w:hAnsi="Cambria Math" w:cstheme="majorBidi"/>
        </w:rPr>
        <w:t>on Earth as well as</w:t>
      </w:r>
      <w:r w:rsidR="00732AAD" w:rsidRPr="00732AAD">
        <w:rPr>
          <w:rFonts w:ascii="Cambria Math" w:eastAsiaTheme="majorEastAsia" w:hAnsi="Cambria Math" w:cstheme="majorBidi"/>
        </w:rPr>
        <w:t xml:space="preserve"> services that forest</w:t>
      </w:r>
      <w:r w:rsidR="002A7F29">
        <w:rPr>
          <w:rFonts w:ascii="Cambria Math" w:eastAsiaTheme="majorEastAsia" w:hAnsi="Cambria Math" w:cstheme="majorBidi"/>
        </w:rPr>
        <w:t>s</w:t>
      </w:r>
      <w:r w:rsidR="00732AAD" w:rsidRPr="00732AAD">
        <w:rPr>
          <w:rFonts w:ascii="Cambria Math" w:eastAsiaTheme="majorEastAsia" w:hAnsi="Cambria Math" w:cstheme="majorBidi"/>
        </w:rPr>
        <w:t xml:space="preserve"> offer. </w:t>
      </w:r>
      <w:r>
        <w:rPr>
          <w:rFonts w:ascii="Cambria Math" w:eastAsiaTheme="majorEastAsia" w:hAnsi="Cambria Math" w:cstheme="majorBidi"/>
        </w:rPr>
        <w:t>It c</w:t>
      </w:r>
      <w:r w:rsidR="00732AAD" w:rsidRPr="00732AAD">
        <w:rPr>
          <w:rFonts w:ascii="Cambria Math" w:eastAsiaTheme="majorEastAsia" w:hAnsi="Cambria Math" w:cstheme="majorBidi"/>
        </w:rPr>
        <w:t xml:space="preserve">ontains fun </w:t>
      </w:r>
      <w:r w:rsidR="001E7783">
        <w:rPr>
          <w:rFonts w:ascii="Cambria Math" w:eastAsiaTheme="majorEastAsia" w:hAnsi="Cambria Math" w:cstheme="majorBidi"/>
        </w:rPr>
        <w:t xml:space="preserve">timed </w:t>
      </w:r>
      <w:r w:rsidR="00732AAD" w:rsidRPr="00732AAD">
        <w:rPr>
          <w:rFonts w:ascii="Cambria Math" w:eastAsiaTheme="majorEastAsia" w:hAnsi="Cambria Math" w:cstheme="majorBidi"/>
        </w:rPr>
        <w:t xml:space="preserve">mini games </w:t>
      </w:r>
      <w:r w:rsidR="00283C53">
        <w:rPr>
          <w:rFonts w:ascii="Cambria Math" w:eastAsiaTheme="majorEastAsia" w:hAnsi="Cambria Math" w:cstheme="majorBidi"/>
        </w:rPr>
        <w:t>(</w:t>
      </w:r>
      <w:r w:rsidR="00732AAD" w:rsidRPr="00732AAD">
        <w:rPr>
          <w:rFonts w:ascii="Cambria Math" w:eastAsiaTheme="majorEastAsia" w:hAnsi="Cambria Math" w:cstheme="majorBidi"/>
        </w:rPr>
        <w:t>picture matching</w:t>
      </w:r>
      <w:r w:rsidR="00283C53">
        <w:rPr>
          <w:rFonts w:ascii="Cambria Math" w:eastAsiaTheme="majorEastAsia" w:hAnsi="Cambria Math" w:cstheme="majorBidi"/>
        </w:rPr>
        <w:t xml:space="preserve"> memory game, match at least 3 in a row game, spot a plant or animal game) that earn</w:t>
      </w:r>
      <w:r w:rsidR="00495B94">
        <w:rPr>
          <w:rFonts w:ascii="Cambria Math" w:eastAsiaTheme="majorEastAsia" w:hAnsi="Cambria Math" w:cstheme="majorBidi"/>
        </w:rPr>
        <w:t xml:space="preserve"> learner</w:t>
      </w:r>
      <w:r w:rsidR="002A7F29">
        <w:rPr>
          <w:rFonts w:ascii="Cambria Math" w:eastAsiaTheme="majorEastAsia" w:hAnsi="Cambria Math" w:cstheme="majorBidi"/>
        </w:rPr>
        <w:t xml:space="preserve"> </w:t>
      </w:r>
      <w:r w:rsidR="00283C53">
        <w:rPr>
          <w:rFonts w:ascii="Cambria Math" w:eastAsiaTheme="majorEastAsia" w:hAnsi="Cambria Math" w:cstheme="majorBidi"/>
        </w:rPr>
        <w:t>points (stars)</w:t>
      </w:r>
      <w:r w:rsidR="00732AAD" w:rsidRPr="00732AAD">
        <w:rPr>
          <w:rFonts w:ascii="Cambria Math" w:eastAsiaTheme="majorEastAsia" w:hAnsi="Cambria Math" w:cstheme="majorBidi"/>
        </w:rPr>
        <w:t xml:space="preserve">. </w:t>
      </w:r>
      <w:r w:rsidR="002A7F29">
        <w:rPr>
          <w:rFonts w:ascii="Cambria Math" w:eastAsiaTheme="majorEastAsia" w:hAnsi="Cambria Math" w:cstheme="majorBidi"/>
        </w:rPr>
        <w:t>S</w:t>
      </w:r>
      <w:r w:rsidR="002A7F29" w:rsidRPr="00732AAD">
        <w:rPr>
          <w:rFonts w:ascii="Cambria Math" w:eastAsiaTheme="majorEastAsia" w:hAnsi="Cambria Math" w:cstheme="majorBidi"/>
        </w:rPr>
        <w:t>potted species</w:t>
      </w:r>
      <w:r w:rsidR="002A7F29">
        <w:rPr>
          <w:rFonts w:ascii="Cambria Math" w:eastAsiaTheme="majorEastAsia" w:hAnsi="Cambria Math" w:cstheme="majorBidi"/>
        </w:rPr>
        <w:t xml:space="preserve"> get added to the learner’s collection. Trying to complete the collection could be good motivation to keep exploring.</w:t>
      </w:r>
      <w:r w:rsidR="002A7F29">
        <w:rPr>
          <w:rFonts w:ascii="Cambria Math" w:eastAsiaTheme="majorEastAsia" w:hAnsi="Cambria Math" w:cstheme="majorBidi"/>
        </w:rPr>
        <w:t xml:space="preserve"> </w:t>
      </w:r>
      <w:r w:rsidR="000F0774">
        <w:rPr>
          <w:rFonts w:ascii="Cambria Math" w:eastAsiaTheme="majorEastAsia" w:hAnsi="Cambria Math" w:cstheme="majorBidi"/>
        </w:rPr>
        <w:t>The tool also</w:t>
      </w:r>
      <w:r w:rsidR="00495B94">
        <w:rPr>
          <w:rFonts w:ascii="Cambria Math" w:eastAsiaTheme="majorEastAsia" w:hAnsi="Cambria Math" w:cstheme="majorBidi"/>
        </w:rPr>
        <w:t xml:space="preserve"> p</w:t>
      </w:r>
      <w:r w:rsidR="00732AAD" w:rsidRPr="00732AAD">
        <w:rPr>
          <w:rFonts w:ascii="Cambria Math" w:eastAsiaTheme="majorEastAsia" w:hAnsi="Cambria Math" w:cstheme="majorBidi"/>
        </w:rPr>
        <w:t>rovides short fun facts</w:t>
      </w:r>
      <w:r w:rsidR="00495B94">
        <w:rPr>
          <w:rFonts w:ascii="Cambria Math" w:eastAsiaTheme="majorEastAsia" w:hAnsi="Cambria Math" w:cstheme="majorBidi"/>
        </w:rPr>
        <w:t xml:space="preserve"> and </w:t>
      </w:r>
      <w:r w:rsidR="002A7F29">
        <w:rPr>
          <w:rFonts w:ascii="Cambria Math" w:eastAsiaTheme="majorEastAsia" w:hAnsi="Cambria Math" w:cstheme="majorBidi"/>
        </w:rPr>
        <w:t>teaches about the water cycle, greenhouse effect, days, and seasons.</w:t>
      </w:r>
      <w:r w:rsidR="002011A2">
        <w:rPr>
          <w:rFonts w:ascii="Cambria Math" w:eastAsiaTheme="majorEastAsia" w:hAnsi="Cambria Math" w:cstheme="majorBidi"/>
        </w:rPr>
        <w:t xml:space="preserve"> </w:t>
      </w:r>
      <w:r w:rsidR="002A7F29">
        <w:rPr>
          <w:rFonts w:ascii="Cambria Math" w:eastAsiaTheme="majorEastAsia" w:hAnsi="Cambria Math" w:cstheme="majorBidi"/>
        </w:rPr>
        <w:t xml:space="preserve">The primary mode of interaction is point and click or drag. There is no element of planning or constructionist learning. </w:t>
      </w:r>
      <w:r w:rsidR="005E1A6F">
        <w:rPr>
          <w:rFonts w:ascii="Cambria Math" w:eastAsiaTheme="majorEastAsia" w:hAnsi="Cambria Math" w:cstheme="majorBidi"/>
        </w:rPr>
        <w:t>However, children have lots of content to unlock on a map and check off on their list.</w:t>
      </w:r>
      <w:r w:rsidR="002011A2">
        <w:rPr>
          <w:rFonts w:ascii="Cambria Math" w:eastAsiaTheme="majorEastAsia" w:hAnsi="Cambria Math" w:cstheme="majorBidi"/>
        </w:rPr>
        <w:t xml:space="preserve"> Overall, this </w:t>
      </w:r>
      <w:r w:rsidR="003E6A01">
        <w:rPr>
          <w:rFonts w:ascii="Cambria Math" w:eastAsiaTheme="majorEastAsia" w:hAnsi="Cambria Math" w:cstheme="majorBidi"/>
        </w:rPr>
        <w:t>application</w:t>
      </w:r>
      <w:r w:rsidR="002A7F29">
        <w:rPr>
          <w:rFonts w:ascii="Cambria Math" w:eastAsiaTheme="majorEastAsia" w:hAnsi="Cambria Math" w:cstheme="majorBidi"/>
        </w:rPr>
        <w:t xml:space="preserve"> leans </w:t>
      </w:r>
      <w:r w:rsidR="00DA4F84">
        <w:rPr>
          <w:rFonts w:ascii="Cambria Math" w:eastAsiaTheme="majorEastAsia" w:hAnsi="Cambria Math" w:cstheme="majorBidi"/>
        </w:rPr>
        <w:t xml:space="preserve">more </w:t>
      </w:r>
      <w:r w:rsidR="002A7F29">
        <w:rPr>
          <w:rFonts w:ascii="Cambria Math" w:eastAsiaTheme="majorEastAsia" w:hAnsi="Cambria Math" w:cstheme="majorBidi"/>
        </w:rPr>
        <w:t xml:space="preserve">towards being </w:t>
      </w:r>
      <w:r w:rsidR="005821C0" w:rsidRPr="005821C0">
        <w:rPr>
          <w:rFonts w:ascii="Cambria Math" w:eastAsiaTheme="majorEastAsia" w:hAnsi="Cambria Math" w:cstheme="majorBidi"/>
        </w:rPr>
        <w:t>an interactive explanatory learning tool than one that grants experiential learning through making.</w:t>
      </w:r>
    </w:p>
    <w:tbl>
      <w:tblPr>
        <w:tblW w:w="7960" w:type="dxa"/>
        <w:jc w:val="center"/>
        <w:tblLook w:val="04A0" w:firstRow="1" w:lastRow="0" w:firstColumn="1" w:lastColumn="0" w:noHBand="0" w:noVBand="1"/>
      </w:tblPr>
      <w:tblGrid>
        <w:gridCol w:w="3420"/>
        <w:gridCol w:w="4540"/>
      </w:tblGrid>
      <w:tr w:rsidR="009C1EC0" w:rsidRPr="009C1EC0" w14:paraId="26CD9D01" w14:textId="77777777" w:rsidTr="00CC1AE8">
        <w:trPr>
          <w:trHeight w:val="283"/>
          <w:jc w:val="center"/>
        </w:trPr>
        <w:tc>
          <w:tcPr>
            <w:tcW w:w="3420" w:type="dxa"/>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Pros</w:t>
            </w:r>
          </w:p>
        </w:tc>
        <w:tc>
          <w:tcPr>
            <w:tcW w:w="4540" w:type="dxa"/>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9C1EC0" w:rsidRDefault="009C1EC0" w:rsidP="009C1EC0">
            <w:pPr>
              <w:jc w:val="center"/>
              <w:rPr>
                <w:rFonts w:ascii="Cambria" w:eastAsia="Times New Roman" w:hAnsi="Cambria" w:cs="Calibri"/>
                <w:b/>
                <w:bCs/>
                <w:color w:val="000000"/>
                <w:kern w:val="0"/>
                <w:sz w:val="22"/>
                <w:szCs w:val="22"/>
                <w:lang w:val="en-US"/>
                <w14:ligatures w14:val="none"/>
              </w:rPr>
            </w:pPr>
            <w:r w:rsidRPr="009C1EC0">
              <w:rPr>
                <w:rFonts w:ascii="Cambria" w:eastAsia="Times New Roman" w:hAnsi="Cambria" w:cs="Calibri"/>
                <w:b/>
                <w:bCs/>
                <w:color w:val="000000"/>
                <w:kern w:val="0"/>
                <w:sz w:val="22"/>
                <w:szCs w:val="22"/>
                <w:lang w:val="en-US"/>
                <w14:ligatures w14:val="none"/>
              </w:rPr>
              <w:t>Cons</w:t>
            </w:r>
          </w:p>
        </w:tc>
      </w:tr>
      <w:tr w:rsidR="009C1EC0" w:rsidRPr="009C1EC0" w14:paraId="6418112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Age appropriate for children.</w:t>
            </w:r>
          </w:p>
        </w:tc>
        <w:tc>
          <w:tcPr>
            <w:tcW w:w="4540" w:type="dxa"/>
            <w:tcBorders>
              <w:top w:val="nil"/>
              <w:left w:val="nil"/>
              <w:bottom w:val="single" w:sz="4" w:space="0" w:color="auto"/>
              <w:right w:val="single" w:sz="4" w:space="0" w:color="auto"/>
            </w:tcBorders>
            <w:shd w:val="clear" w:color="auto" w:fill="auto"/>
            <w:vAlign w:val="center"/>
            <w:hideMark/>
          </w:tcPr>
          <w:p w14:paraId="416F40DC"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No learning through making.</w:t>
            </w:r>
          </w:p>
        </w:tc>
      </w:tr>
      <w:tr w:rsidR="009C1EC0" w:rsidRPr="009C1EC0" w14:paraId="45DC6AC9"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isually very attractive.</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Facts presented during matching and </w:t>
            </w:r>
            <w:r w:rsidRPr="009C1EC0">
              <w:rPr>
                <w:rFonts w:ascii="Cambria" w:eastAsia="Times New Roman" w:hAnsi="Cambria" w:cs="Calibri"/>
                <w:color w:val="000000"/>
                <w:kern w:val="0"/>
                <w:sz w:val="22"/>
                <w:szCs w:val="22"/>
                <w:lang w:val="en-US"/>
                <w14:ligatures w14:val="none"/>
              </w:rPr>
              <w:t>memory games</w:t>
            </w:r>
            <w:r w:rsidRPr="009C1EC0">
              <w:rPr>
                <w:rFonts w:ascii="Cambria" w:eastAsia="Times New Roman" w:hAnsi="Cambria" w:cs="Calibri"/>
                <w:color w:val="000000"/>
                <w:kern w:val="0"/>
                <w:sz w:val="22"/>
                <w:szCs w:val="22"/>
                <w:lang w:val="en-US"/>
                <w14:ligatures w14:val="none"/>
              </w:rPr>
              <w:t xml:space="preserve"> are random and lack connection. This can make them hard to learn.</w:t>
            </w:r>
          </w:p>
        </w:tc>
      </w:tr>
      <w:tr w:rsidR="009C1EC0" w:rsidRPr="009C1EC0" w14:paraId="4644330E" w14:textId="77777777" w:rsidTr="009C1EC0">
        <w:trPr>
          <w:trHeight w:val="566"/>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Great user experience with smooth interactions.</w:t>
            </w:r>
          </w:p>
        </w:tc>
        <w:tc>
          <w:tcPr>
            <w:tcW w:w="4540" w:type="dxa"/>
            <w:vMerge/>
            <w:tcBorders>
              <w:top w:val="nil"/>
              <w:left w:val="single" w:sz="4" w:space="0" w:color="auto"/>
              <w:bottom w:val="single" w:sz="4" w:space="0" w:color="auto"/>
              <w:right w:val="single" w:sz="4" w:space="0" w:color="auto"/>
            </w:tcBorders>
            <w:vAlign w:val="center"/>
            <w:hideMark/>
          </w:tcPr>
          <w:p w14:paraId="0707834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A2D6517" w14:textId="77777777" w:rsidTr="009C1EC0">
        <w:trPr>
          <w:trHeight w:val="283"/>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Motivating </w:t>
            </w:r>
            <w:r w:rsidRPr="009C1EC0">
              <w:rPr>
                <w:rFonts w:ascii="Cambria" w:eastAsia="Times New Roman" w:hAnsi="Cambria" w:cs="Calibri"/>
                <w:color w:val="000000"/>
                <w:kern w:val="0"/>
                <w:sz w:val="22"/>
                <w:szCs w:val="22"/>
                <w:lang w:val="en-US"/>
                <w14:ligatures w14:val="none"/>
              </w:rPr>
              <w:t>mini games</w:t>
            </w:r>
            <w:r w:rsidRPr="009C1EC0">
              <w:rPr>
                <w:rFonts w:ascii="Cambria" w:eastAsia="Times New Roman" w:hAnsi="Cambria" w:cs="Calibri"/>
                <w:color w:val="000000"/>
                <w:kern w:val="0"/>
                <w:sz w:val="22"/>
                <w:szCs w:val="22"/>
                <w:lang w:val="en-US"/>
                <w14:ligatures w14:val="none"/>
              </w:rPr>
              <w:t>.</w:t>
            </w:r>
          </w:p>
        </w:tc>
        <w:tc>
          <w:tcPr>
            <w:tcW w:w="4540" w:type="dxa"/>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 xml:space="preserve">Games are very engaging. The timing element adds a sense of urgency. As pointed out </w:t>
            </w:r>
            <w:r>
              <w:rPr>
                <w:rFonts w:ascii="Cambria" w:eastAsia="Times New Roman" w:hAnsi="Cambria" w:cs="Calibri"/>
                <w:color w:val="000000"/>
                <w:kern w:val="0"/>
                <w:sz w:val="22"/>
                <w:szCs w:val="22"/>
                <w:lang w:val="en-US"/>
                <w14:ligatures w14:val="none"/>
              </w:rPr>
              <w:t xml:space="preserve">in </w:t>
            </w:r>
            <w:r>
              <w:rPr>
                <w:rFonts w:ascii="Cambria" w:eastAsia="Times New Roman" w:hAnsi="Cambria" w:cs="Calibri"/>
                <w:color w:val="000000"/>
                <w:kern w:val="0"/>
                <w:sz w:val="22"/>
                <w:szCs w:val="22"/>
                <w:lang w:val="en-US"/>
                <w14:ligatures w14:val="none"/>
              </w:rPr>
              <w:fldChar w:fldCharType="begin"/>
            </w:r>
            <w:r>
              <w:rPr>
                <w:rFonts w:ascii="Cambria" w:eastAsia="Times New Roman" w:hAnsi="Cambria" w:cs="Calibri"/>
                <w:color w:val="000000"/>
                <w:kern w:val="0"/>
                <w:sz w:val="22"/>
                <w:szCs w:val="22"/>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w:eastAsia="Times New Roman" w:hAnsi="Cambria" w:cs="Calibri"/>
                <w:color w:val="000000"/>
                <w:kern w:val="0"/>
                <w:sz w:val="22"/>
                <w:szCs w:val="22"/>
                <w:lang w:val="en-US"/>
                <w14:ligatures w14:val="none"/>
              </w:rPr>
              <w:fldChar w:fldCharType="separate"/>
            </w:r>
            <w:r>
              <w:rPr>
                <w:rFonts w:ascii="Cambria" w:eastAsia="Times New Roman" w:hAnsi="Cambria" w:cs="Calibri"/>
                <w:noProof/>
                <w:color w:val="000000"/>
                <w:kern w:val="0"/>
                <w:sz w:val="22"/>
                <w:szCs w:val="22"/>
                <w:lang w:val="en-US"/>
                <w14:ligatures w14:val="none"/>
              </w:rPr>
              <w:t>[9]</w:t>
            </w:r>
            <w:r>
              <w:rPr>
                <w:rFonts w:ascii="Cambria" w:eastAsia="Times New Roman" w:hAnsi="Cambria" w:cs="Calibri"/>
                <w:color w:val="000000"/>
                <w:kern w:val="0"/>
                <w:sz w:val="22"/>
                <w:szCs w:val="22"/>
                <w:lang w:val="en-US"/>
                <w14:ligatures w14:val="none"/>
              </w:rPr>
              <w:fldChar w:fldCharType="end"/>
            </w:r>
            <w:r w:rsidRPr="009C1EC0">
              <w:rPr>
                <w:rFonts w:ascii="Cambria" w:eastAsia="Times New Roman" w:hAnsi="Cambria" w:cs="Calibri"/>
                <w:color w:val="000000"/>
                <w:kern w:val="0"/>
                <w:sz w:val="22"/>
                <w:szCs w:val="22"/>
                <w:lang w:val="en-US"/>
                <w14:ligatures w14:val="none"/>
              </w:rPr>
              <w:t xml:space="preserve"> , games that are very </w:t>
            </w:r>
            <w:r w:rsidRPr="009C1EC0">
              <w:rPr>
                <w:rFonts w:ascii="Cambria" w:eastAsia="Times New Roman" w:hAnsi="Cambria" w:cs="Calibri"/>
                <w:color w:val="000000"/>
                <w:kern w:val="0"/>
                <w:sz w:val="22"/>
                <w:szCs w:val="22"/>
                <w:lang w:val="en-US"/>
                <w14:ligatures w14:val="none"/>
              </w:rPr>
              <w:t>competitive</w:t>
            </w:r>
            <w:r w:rsidRPr="009C1EC0">
              <w:rPr>
                <w:rFonts w:ascii="Cambria" w:eastAsia="Times New Roman" w:hAnsi="Cambria" w:cs="Calibri"/>
                <w:color w:val="000000"/>
                <w:kern w:val="0"/>
                <w:sz w:val="22"/>
                <w:szCs w:val="22"/>
                <w:lang w:val="en-US"/>
                <w14:ligatures w14:val="none"/>
              </w:rPr>
              <w:t xml:space="preserve"> or engaging, often with a scoring mechanism, especially in the absence of constructionist mechanisms, can significantly </w:t>
            </w:r>
            <w:r w:rsidRPr="009C1EC0">
              <w:rPr>
                <w:rFonts w:ascii="Cambria" w:eastAsia="Times New Roman" w:hAnsi="Cambria" w:cs="Calibri"/>
                <w:color w:val="000000"/>
                <w:kern w:val="0"/>
                <w:sz w:val="22"/>
                <w:szCs w:val="22"/>
                <w:lang w:val="en-US"/>
                <w14:ligatures w14:val="none"/>
              </w:rPr>
              <w:t>affect</w:t>
            </w:r>
            <w:r w:rsidRPr="009C1EC0">
              <w:rPr>
                <w:rFonts w:ascii="Cambria" w:eastAsia="Times New Roman" w:hAnsi="Cambria" w:cs="Calibri"/>
                <w:color w:val="000000"/>
                <w:kern w:val="0"/>
                <w:sz w:val="22"/>
                <w:szCs w:val="22"/>
                <w:lang w:val="en-US"/>
                <w14:ligatures w14:val="none"/>
              </w:rPr>
              <w:t xml:space="preserve"> learning negatively. Users tend to enter a "twitch" mode where they are </w:t>
            </w:r>
            <w:r w:rsidRPr="009C1EC0">
              <w:rPr>
                <w:rFonts w:ascii="Cambria" w:eastAsia="Times New Roman" w:hAnsi="Cambria" w:cs="Calibri"/>
                <w:color w:val="000000"/>
                <w:kern w:val="0"/>
                <w:sz w:val="22"/>
                <w:szCs w:val="22"/>
                <w:lang w:val="en-US"/>
                <w14:ligatures w14:val="none"/>
              </w:rPr>
              <w:t>hyper focused</w:t>
            </w:r>
            <w:r w:rsidRPr="009C1EC0">
              <w:rPr>
                <w:rFonts w:ascii="Cambria" w:eastAsia="Times New Roman" w:hAnsi="Cambria" w:cs="Calibri"/>
                <w:color w:val="000000"/>
                <w:kern w:val="0"/>
                <w:sz w:val="22"/>
                <w:szCs w:val="22"/>
                <w:lang w:val="en-US"/>
                <w14:ligatures w14:val="none"/>
              </w:rPr>
              <w:t xml:space="preserve">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9C1EC0" w14:paraId="5C4F6AC6"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Very informative and covers different topics related to forest biodiversity and Earth's climate.</w:t>
            </w:r>
          </w:p>
        </w:tc>
        <w:tc>
          <w:tcPr>
            <w:tcW w:w="4540" w:type="dxa"/>
            <w:vMerge/>
            <w:tcBorders>
              <w:top w:val="nil"/>
              <w:left w:val="single" w:sz="4" w:space="0" w:color="auto"/>
              <w:bottom w:val="single" w:sz="4" w:space="0" w:color="auto"/>
              <w:right w:val="single" w:sz="4" w:space="0" w:color="auto"/>
            </w:tcBorders>
            <w:vAlign w:val="center"/>
            <w:hideMark/>
          </w:tcPr>
          <w:p w14:paraId="63D422FF"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36A8E0DF"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In-app help is well placed and provided in small, easy to absorb chunks.</w:t>
            </w:r>
          </w:p>
        </w:tc>
        <w:tc>
          <w:tcPr>
            <w:tcW w:w="4540" w:type="dxa"/>
            <w:vMerge/>
            <w:tcBorders>
              <w:top w:val="nil"/>
              <w:left w:val="single" w:sz="4" w:space="0" w:color="auto"/>
              <w:bottom w:val="single" w:sz="4" w:space="0" w:color="auto"/>
              <w:right w:val="single" w:sz="4" w:space="0" w:color="auto"/>
            </w:tcBorders>
            <w:vAlign w:val="center"/>
            <w:hideMark/>
          </w:tcPr>
          <w:p w14:paraId="7DEAE039"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1D5F48E0" w14:textId="77777777" w:rsidTr="009C1EC0">
        <w:trPr>
          <w:trHeight w:val="849"/>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14:ligatures w14:val="none"/>
              </w:rPr>
              <w:t>Text in the game is supported by audio readouts to make it easier to absorb for children.</w:t>
            </w:r>
          </w:p>
        </w:tc>
        <w:tc>
          <w:tcPr>
            <w:tcW w:w="4540" w:type="dxa"/>
            <w:vMerge/>
            <w:tcBorders>
              <w:top w:val="nil"/>
              <w:left w:val="single" w:sz="4" w:space="0" w:color="auto"/>
              <w:bottom w:val="single" w:sz="4" w:space="0" w:color="auto"/>
              <w:right w:val="single" w:sz="4" w:space="0" w:color="auto"/>
            </w:tcBorders>
            <w:vAlign w:val="center"/>
            <w:hideMark/>
          </w:tcPr>
          <w:p w14:paraId="0DE17557" w14:textId="77777777" w:rsidR="009C1EC0" w:rsidRPr="009C1EC0" w:rsidRDefault="009C1EC0" w:rsidP="009C1EC0">
            <w:pPr>
              <w:rPr>
                <w:rFonts w:ascii="Cambria" w:eastAsia="Times New Roman" w:hAnsi="Cambria" w:cs="Calibri"/>
                <w:color w:val="000000"/>
                <w:kern w:val="0"/>
                <w:sz w:val="22"/>
                <w:szCs w:val="22"/>
                <w:lang w:val="en-US"/>
                <w14:ligatures w14:val="none"/>
              </w:rPr>
            </w:pPr>
          </w:p>
        </w:tc>
      </w:tr>
      <w:tr w:rsidR="009C1EC0" w:rsidRPr="009C1EC0" w14:paraId="53C5F748" w14:textId="77777777" w:rsidTr="009C1EC0">
        <w:trPr>
          <w:trHeight w:val="1132"/>
          <w:jc w:val="center"/>
        </w:trPr>
        <w:tc>
          <w:tcPr>
            <w:tcW w:w="3420" w:type="dxa"/>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9C1EC0" w:rsidRDefault="009C1EC0" w:rsidP="009C1EC0">
            <w:pPr>
              <w:rPr>
                <w:rFonts w:ascii="Cambria" w:eastAsia="Times New Roman" w:hAnsi="Cambria" w:cs="Calibri"/>
                <w:color w:val="000000"/>
                <w:kern w:val="0"/>
                <w:sz w:val="22"/>
                <w:szCs w:val="22"/>
                <w:lang w:val="en-US"/>
                <w14:ligatures w14:val="none"/>
              </w:rPr>
            </w:pPr>
            <w:r w:rsidRPr="009C1EC0">
              <w:rPr>
                <w:rFonts w:ascii="Cambria" w:eastAsia="Times New Roman" w:hAnsi="Cambria" w:cs="Calibri"/>
                <w:color w:val="000000"/>
                <w:kern w:val="0"/>
                <w:sz w:val="22"/>
                <w:szCs w:val="22"/>
                <w:lang w:val="en-US"/>
                <w14:ligatures w14:val="none"/>
              </w:rPr>
              <w:t>Facts are repeated from time to time but not too frequently.  This may promote information persistence in memory.</w:t>
            </w:r>
          </w:p>
        </w:tc>
        <w:tc>
          <w:tcPr>
            <w:tcW w:w="4540" w:type="dxa"/>
            <w:vMerge/>
            <w:tcBorders>
              <w:top w:val="nil"/>
              <w:left w:val="single" w:sz="4" w:space="0" w:color="auto"/>
              <w:bottom w:val="single" w:sz="4" w:space="0" w:color="auto"/>
              <w:right w:val="single" w:sz="4" w:space="0" w:color="auto"/>
            </w:tcBorders>
            <w:vAlign w:val="center"/>
            <w:hideMark/>
          </w:tcPr>
          <w:p w14:paraId="78B85C9D" w14:textId="77777777" w:rsidR="009C1EC0" w:rsidRPr="009C1EC0" w:rsidRDefault="009C1EC0" w:rsidP="00B06FF6">
            <w:pPr>
              <w:keepNext/>
              <w:rPr>
                <w:rFonts w:ascii="Cambria" w:eastAsia="Times New Roman" w:hAnsi="Cambria" w:cs="Calibri"/>
                <w:color w:val="000000"/>
                <w:kern w:val="0"/>
                <w:sz w:val="22"/>
                <w:szCs w:val="22"/>
                <w:lang w:val="en-US"/>
                <w14:ligatures w14:val="none"/>
              </w:rPr>
            </w:pPr>
          </w:p>
        </w:tc>
      </w:tr>
    </w:tbl>
    <w:p w14:paraId="747736F7" w14:textId="47DB4011" w:rsidR="00E476D9" w:rsidRDefault="00B06FF6" w:rsidP="00B06FF6">
      <w:pPr>
        <w:pStyle w:val="Caption"/>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D959C7">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2031B4" w14:textId="0588605C" w:rsidR="002F5AD6" w:rsidRDefault="00770CEF" w:rsidP="00C76806">
      <w:pPr>
        <w:spacing w:after="240" w:line="276" w:lineRule="auto"/>
        <w:jc w:val="both"/>
        <w:rPr>
          <w:rFonts w:ascii="Cambria Math" w:eastAsiaTheme="majorEastAsia" w:hAnsi="Cambria Math" w:cstheme="majorBidi"/>
        </w:rPr>
      </w:pPr>
      <w:r w:rsidRPr="00C76806">
        <w:rPr>
          <w:rFonts w:ascii="Cambria Math" w:eastAsiaTheme="majorEastAsia" w:hAnsi="Cambria Math" w:cstheme="majorBidi"/>
        </w:rPr>
        <w:t xml:space="preserve">A key lesson to take away from this tool is that games in educational tools must not distract learners such that learning suffers. </w:t>
      </w:r>
      <w:r w:rsidR="00593B2B">
        <w:rPr>
          <w:rFonts w:ascii="Cambria Math" w:eastAsiaTheme="majorEastAsia" w:hAnsi="Cambria Math" w:cstheme="majorBidi"/>
        </w:rPr>
        <w:t xml:space="preserve">Unlike Forest Kids, </w:t>
      </w:r>
      <w:r w:rsidRPr="00C76806">
        <w:rPr>
          <w:rFonts w:ascii="Cambria Math" w:eastAsiaTheme="majorEastAsia" w:hAnsi="Cambria Math" w:cstheme="majorBidi"/>
        </w:rPr>
        <w:t>MycroForest therefore</w:t>
      </w:r>
      <w:r w:rsidR="00593B2B">
        <w:rPr>
          <w:rFonts w:ascii="Cambria Math" w:eastAsiaTheme="majorEastAsia" w:hAnsi="Cambria Math" w:cstheme="majorBidi"/>
        </w:rPr>
        <w:t>,</w:t>
      </w:r>
      <w:r w:rsidRPr="00C76806">
        <w:rPr>
          <w:rFonts w:ascii="Cambria Math" w:eastAsiaTheme="majorEastAsia" w:hAnsi="Cambria Math" w:cstheme="majorBidi"/>
        </w:rPr>
        <w:t xml:space="preserve"> has no score or point system. Competition is introduced through having students work in teams and later compare their strategies and lowest CO2 target or highest income target they could set and meet as part of challenges. Meeting targets require</w:t>
      </w:r>
      <w:r w:rsidR="006114D2" w:rsidRPr="00C76806">
        <w:rPr>
          <w:rFonts w:ascii="Cambria Math" w:eastAsiaTheme="majorEastAsia" w:hAnsi="Cambria Math" w:cstheme="majorBidi"/>
        </w:rPr>
        <w:t>s</w:t>
      </w:r>
      <w:r w:rsidRPr="00C76806">
        <w:rPr>
          <w:rFonts w:ascii="Cambria Math" w:eastAsiaTheme="majorEastAsia" w:hAnsi="Cambria Math" w:cstheme="majorBidi"/>
        </w:rPr>
        <w:t xml:space="preserve"> drafting optimal forest management plans that requires much thinking and hence ties the activity, although competitive, back to the premise of forest management thereby lessening the changes of learners entering the gamer’s “twitch” mode.</w:t>
      </w:r>
    </w:p>
    <w:p w14:paraId="48E5F0E2" w14:textId="35624646" w:rsidR="00593B2B" w:rsidRPr="00C76806" w:rsidRDefault="00593B2B" w:rsidP="00593B2B">
      <w:pPr>
        <w:spacing w:after="240" w:line="276" w:lineRule="auto"/>
        <w:rPr>
          <w:rFonts w:ascii="Cambria Math" w:eastAsiaTheme="majorEastAsia" w:hAnsi="Cambria Math" w:cstheme="majorBidi"/>
        </w:rPr>
      </w:pPr>
      <w:r>
        <w:rPr>
          <w:rFonts w:ascii="Cambria Math" w:eastAsiaTheme="majorEastAsia" w:hAnsi="Cambria Math" w:cstheme="majorBidi"/>
        </w:rPr>
        <w:t>Like Forest Kids, MycroForest also boasts custom artwork that tries to add to aesthetic appeal that can be a motivating factor</w:t>
      </w:r>
      <w:r w:rsidR="000068F6">
        <w:rPr>
          <w:rFonts w:ascii="Cambria Math" w:eastAsiaTheme="majorEastAsia" w:hAnsi="Cambria Math" w:cstheme="majorBidi"/>
        </w:rPr>
        <w:t xml:space="preserve"> and/or improve UX.</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C3FABE6" w14:textId="196BD5DB" w:rsidR="001B580F" w:rsidRDefault="00A0556E" w:rsidP="005A5015">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negatively </w:t>
      </w:r>
      <w:r w:rsidR="00CF06BC">
        <w:rPr>
          <w:rFonts w:ascii="Cambria Math" w:eastAsiaTheme="majorEastAsia" w:hAnsi="Cambria Math" w:cstheme="majorBidi"/>
        </w:rPr>
        <w:t>affected</w:t>
      </w:r>
      <w:r w:rsidR="0093366E" w:rsidRPr="005A5015">
        <w:rPr>
          <w:rFonts w:ascii="Cambria Math" w:eastAsiaTheme="majorEastAsia" w:hAnsi="Cambria Math" w:cstheme="majorBidi"/>
        </w:rPr>
        <w:t xml:space="preserve"> by such exercises. </w:t>
      </w:r>
      <w:r w:rsidR="00C64BDD" w:rsidRPr="005A5015">
        <w:rPr>
          <w:rFonts w:ascii="Cambria Math" w:eastAsiaTheme="majorEastAsia" w:hAnsi="Cambria Math" w:cstheme="majorBidi"/>
        </w:rPr>
        <w:t xml:space="preserve">Another driver for the prevalence of simulated experiences in forestry is the accompanying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This is also an attractive </w:t>
      </w:r>
      <w:r w:rsidR="00DF61F2" w:rsidRPr="005A5015">
        <w:rPr>
          <w:rFonts w:ascii="Cambria Math" w:eastAsiaTheme="majorEastAsia" w:hAnsi="Cambria Math" w:cstheme="majorBidi"/>
        </w:rPr>
        <w:t>quality</w:t>
      </w:r>
      <w:r w:rsidR="00C64BDD" w:rsidRPr="005A5015">
        <w:rPr>
          <w:rFonts w:ascii="Cambria Math" w:eastAsiaTheme="majorEastAsia" w:hAnsi="Cambria Math" w:cstheme="majorBidi"/>
        </w:rPr>
        <w:t xml:space="preserve"> for educational tools to possess.</w:t>
      </w:r>
    </w:p>
    <w:p w14:paraId="6BBB6B89" w14:textId="19785F01" w:rsidR="00877F99" w:rsidRDefault="005D404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There is merit in </w:t>
      </w:r>
      <w:r w:rsidR="000F32BD">
        <w:rPr>
          <w:rFonts w:ascii="Cambria Math" w:eastAsiaTheme="majorEastAsia" w:hAnsi="Cambria Math" w:cstheme="majorBidi"/>
        </w:rPr>
        <w:t>presenting</w:t>
      </w:r>
      <w:r>
        <w:rPr>
          <w:rFonts w:ascii="Cambria Math" w:eastAsiaTheme="majorEastAsia" w:hAnsi="Cambria Math" w:cstheme="majorBidi"/>
        </w:rPr>
        <w:t xml:space="preserve"> e</w:t>
      </w:r>
      <w:r w:rsidR="009D1BA8">
        <w:rPr>
          <w:rFonts w:ascii="Cambria Math" w:eastAsiaTheme="majorEastAsia" w:hAnsi="Cambria Math" w:cstheme="majorBidi"/>
        </w:rPr>
        <w:t xml:space="preserve">ducational games or teaching tools like microworlds with gamified elements as </w:t>
      </w:r>
      <w:r w:rsidR="00031CBE">
        <w:rPr>
          <w:rFonts w:ascii="Cambria Math" w:eastAsiaTheme="majorEastAsia" w:hAnsi="Cambria Math" w:cstheme="majorBidi"/>
        </w:rPr>
        <w:t xml:space="preserve">just </w:t>
      </w:r>
      <w:r w:rsidR="009D1BA8">
        <w:rPr>
          <w:rFonts w:ascii="Cambria Math" w:eastAsiaTheme="majorEastAsia" w:hAnsi="Cambria Math" w:cstheme="majorBidi"/>
        </w:rPr>
        <w:t>“games”</w:t>
      </w:r>
      <w:r>
        <w:rPr>
          <w:rFonts w:ascii="Cambria Math" w:eastAsiaTheme="majorEastAsia" w:hAnsi="Cambria Math" w:cstheme="majorBidi"/>
        </w:rPr>
        <w:t xml:space="preserve"> </w:t>
      </w:r>
      <w:r w:rsidR="009D1BA8">
        <w:rPr>
          <w:rFonts w:ascii="Cambria Math" w:eastAsiaTheme="majorEastAsia" w:hAnsi="Cambria Math" w:cstheme="majorBidi"/>
        </w:rPr>
        <w:t>because this encourage</w:t>
      </w:r>
      <w:r>
        <w:rPr>
          <w:rFonts w:ascii="Cambria Math" w:eastAsiaTheme="majorEastAsia" w:hAnsi="Cambria Math" w:cstheme="majorBidi"/>
        </w:rPr>
        <w:t>s</w:t>
      </w:r>
      <w:r w:rsidR="009D1BA8">
        <w:rPr>
          <w:rFonts w:ascii="Cambria Math" w:eastAsiaTheme="majorEastAsia" w:hAnsi="Cambria Math" w:cstheme="majorBidi"/>
        </w:rPr>
        <w:t xml:space="preserve"> participat</w:t>
      </w:r>
      <w:r>
        <w:rPr>
          <w:rFonts w:ascii="Cambria Math" w:eastAsiaTheme="majorEastAsia" w:hAnsi="Cambria Math" w:cstheme="majorBidi"/>
        </w:rPr>
        <w:t>ion</w:t>
      </w:r>
      <w:r w:rsidR="009D1BA8">
        <w:rPr>
          <w:rFonts w:ascii="Cambria Math" w:eastAsiaTheme="majorEastAsia" w:hAnsi="Cambria Math" w:cstheme="majorBidi"/>
        </w:rPr>
        <w:t>.</w:t>
      </w:r>
      <w:r w:rsidR="00C244F5">
        <w:rPr>
          <w:rFonts w:ascii="Cambria Math" w:eastAsiaTheme="majorEastAsia" w:hAnsi="Cambria Math" w:cstheme="majorBidi"/>
        </w:rPr>
        <w:t xml:space="preserve"> </w:t>
      </w:r>
      <w:r w:rsidR="00C244F5">
        <w:rPr>
          <w:rFonts w:ascii="Cambria Math" w:eastAsiaTheme="majorEastAsia" w:hAnsi="Cambria Math" w:cstheme="majorBidi"/>
        </w:rPr>
        <w:fldChar w:fldCharType="begin"/>
      </w:r>
      <w:r w:rsidR="00C244F5">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C244F5">
        <w:rPr>
          <w:rFonts w:ascii="Cambria Math" w:eastAsiaTheme="majorEastAsia" w:hAnsi="Cambria Math" w:cstheme="majorBidi"/>
        </w:rPr>
        <w:fldChar w:fldCharType="separate"/>
      </w:r>
      <w:r w:rsidR="00C244F5">
        <w:rPr>
          <w:rFonts w:ascii="Cambria Math" w:eastAsiaTheme="majorEastAsia" w:hAnsi="Cambria Math" w:cstheme="majorBidi"/>
          <w:noProof/>
        </w:rPr>
        <w:t>[4]</w:t>
      </w:r>
      <w:r w:rsidR="00C244F5">
        <w:rPr>
          <w:rFonts w:ascii="Cambria Math" w:eastAsiaTheme="majorEastAsia" w:hAnsi="Cambria Math" w:cstheme="majorBidi"/>
        </w:rPr>
        <w:fldChar w:fldCharType="end"/>
      </w:r>
      <w:r w:rsidR="009D1BA8">
        <w:rPr>
          <w:rFonts w:ascii="Cambria Math" w:eastAsiaTheme="majorEastAsia" w:hAnsi="Cambria Math" w:cstheme="majorBidi"/>
        </w:rPr>
        <w:t xml:space="preserve"> Moreover, given the make-belief setting and the notion of games generally being “fun”</w:t>
      </w:r>
      <w:r>
        <w:rPr>
          <w:rFonts w:ascii="Cambria Math" w:eastAsiaTheme="majorEastAsia" w:hAnsi="Cambria Math" w:cstheme="majorBidi"/>
        </w:rPr>
        <w:t>,</w:t>
      </w:r>
      <w:r w:rsidR="009D1BA8">
        <w:rPr>
          <w:rFonts w:ascii="Cambria Math" w:eastAsiaTheme="majorEastAsia" w:hAnsi="Cambria Math" w:cstheme="majorBidi"/>
        </w:rPr>
        <w:t xml:space="preserve"> prompts learners to interact</w:t>
      </w:r>
      <w:r>
        <w:rPr>
          <w:rFonts w:ascii="Cambria Math" w:eastAsiaTheme="majorEastAsia" w:hAnsi="Cambria Math" w:cstheme="majorBidi"/>
        </w:rPr>
        <w:t xml:space="preserve"> and discuss freely which</w:t>
      </w:r>
      <w:r w:rsidR="009D1BA8">
        <w:rPr>
          <w:rFonts w:ascii="Cambria Math" w:eastAsiaTheme="majorEastAsia" w:hAnsi="Cambria Math" w:cstheme="majorBidi"/>
        </w:rPr>
        <w:t xml:space="preserve"> </w:t>
      </w:r>
      <w:r>
        <w:rPr>
          <w:rFonts w:ascii="Cambria Math" w:eastAsiaTheme="majorEastAsia" w:hAnsi="Cambria Math" w:cstheme="majorBidi"/>
        </w:rPr>
        <w:t>breeds</w:t>
      </w:r>
      <w:r w:rsidR="009D1BA8">
        <w:rPr>
          <w:rFonts w:ascii="Cambria Math" w:eastAsiaTheme="majorEastAsia" w:hAnsi="Cambria Math" w:cstheme="majorBidi"/>
        </w:rPr>
        <w:t xml:space="preserve"> creativity. Due to engagement that stems from </w:t>
      </w:r>
      <w:r>
        <w:rPr>
          <w:rFonts w:ascii="Cambria Math" w:eastAsiaTheme="majorEastAsia" w:hAnsi="Cambria Math" w:cstheme="majorBidi"/>
        </w:rPr>
        <w:t>a</w:t>
      </w:r>
      <w:r w:rsidR="009D1BA8">
        <w:rPr>
          <w:rFonts w:ascii="Cambria Math" w:eastAsiaTheme="majorEastAsia" w:hAnsi="Cambria Math" w:cstheme="majorBidi"/>
        </w:rPr>
        <w:t xml:space="preserve"> motivating setting, learners often end up taking the game seriously </w:t>
      </w:r>
      <w:r>
        <w:rPr>
          <w:rFonts w:ascii="Cambria Math" w:eastAsiaTheme="majorEastAsia" w:hAnsi="Cambria Math" w:cstheme="majorBidi"/>
        </w:rPr>
        <w:t>as they progress</w:t>
      </w:r>
      <w:r w:rsidR="009D1BA8">
        <w:rPr>
          <w:rFonts w:ascii="Cambria Math" w:eastAsiaTheme="majorEastAsia" w:hAnsi="Cambria Math" w:cstheme="majorBidi"/>
        </w:rPr>
        <w:t xml:space="preserve"> and leave the experience reporting it to have been immersive and educational</w:t>
      </w:r>
      <w:r w:rsidR="00DE4055">
        <w:rPr>
          <w:rFonts w:ascii="Cambria Math" w:eastAsiaTheme="majorEastAsia" w:hAnsi="Cambria Math" w:cstheme="majorBidi"/>
        </w:rPr>
        <w:t>.</w:t>
      </w:r>
      <w:r w:rsidR="009D1BA8">
        <w:rPr>
          <w:rFonts w:ascii="Cambria Math" w:eastAsiaTheme="majorEastAsia" w:hAnsi="Cambria Math" w:cstheme="majorBidi"/>
        </w:rPr>
        <w:t xml:space="preserve"> </w:t>
      </w:r>
      <w:r w:rsidR="00EE4160">
        <w:rPr>
          <w:rFonts w:ascii="Cambria Math" w:eastAsiaTheme="majorEastAsia" w:hAnsi="Cambria Math" w:cstheme="majorBidi"/>
        </w:rPr>
        <w:t>However, given the academic context and young learner group within which MycroForest was evaluated, it was presented as</w:t>
      </w:r>
      <w:r w:rsidR="003108CC">
        <w:rPr>
          <w:rFonts w:ascii="Cambria Math" w:eastAsiaTheme="majorEastAsia" w:hAnsi="Cambria Math" w:cstheme="majorBidi"/>
        </w:rPr>
        <w:t xml:space="preserve"> a teaching tool to encourage students to take the learning activity seriously and respect fellow peers </w:t>
      </w:r>
      <w:r w:rsidR="005F402B">
        <w:rPr>
          <w:rFonts w:ascii="Cambria Math" w:eastAsiaTheme="majorEastAsia" w:hAnsi="Cambria Math" w:cstheme="majorBidi"/>
        </w:rPr>
        <w:t>as well as</w:t>
      </w:r>
      <w:r w:rsidR="003108CC">
        <w:rPr>
          <w:rFonts w:ascii="Cambria Math" w:eastAsiaTheme="majorEastAsia" w:hAnsi="Cambria Math" w:cstheme="majorBidi"/>
        </w:rPr>
        <w:t xml:space="preserve"> faculty members.</w:t>
      </w:r>
    </w:p>
    <w:p w14:paraId="084CECFF" w14:textId="3C3E5C95" w:rsidR="009D1BA8" w:rsidRPr="005A5015" w:rsidRDefault="00877F99" w:rsidP="005A5015">
      <w:pPr>
        <w:spacing w:after="240" w:line="276" w:lineRule="auto"/>
        <w:jc w:val="both"/>
        <w:rPr>
          <w:rFonts w:ascii="Cambria Math" w:eastAsiaTheme="majorEastAsia" w:hAnsi="Cambria Math" w:cstheme="majorBidi"/>
        </w:rPr>
      </w:pPr>
      <w:r>
        <w:rPr>
          <w:rFonts w:ascii="Cambria Math" w:eastAsiaTheme="majorEastAsia" w:hAnsi="Cambria Math" w:cstheme="majorBidi"/>
        </w:rPr>
        <w:t>All tools related to forest or resource management (Foster Forest, Mine Set, About That Forest) include timber harvesting as a primary means of revenue from the forest. T</w:t>
      </w:r>
      <w:r>
        <w:rPr>
          <w:rFonts w:ascii="Cambria Math" w:eastAsiaTheme="majorEastAsia" w:hAnsi="Cambria Math" w:cstheme="majorBidi"/>
        </w:rPr>
        <w:t>imber is the default income stream within MycroForest.</w:t>
      </w:r>
    </w:p>
    <w:p w14:paraId="5579E877" w14:textId="2FD674C5" w:rsidR="001B580F" w:rsidRDefault="000A5B8A" w:rsidP="000A5B8A">
      <w:pPr>
        <w:spacing w:after="240" w:line="276" w:lineRule="auto"/>
        <w:jc w:val="both"/>
        <w:rPr>
          <w:rFonts w:ascii="Cambria Math" w:eastAsiaTheme="majorEastAsia" w:hAnsi="Cambria Math" w:cstheme="majorBidi"/>
        </w:rPr>
      </w:pPr>
      <w:r w:rsidRPr="000A5B8A">
        <w:rPr>
          <w:rFonts w:ascii="Cambria Math" w:eastAsiaTheme="majorEastAsia" w:hAnsi="Cambria Math" w:cstheme="majorBidi"/>
        </w:rPr>
        <w:t xml:space="preserve">Another common lesson learned from all tools (Foster Forest v/s others) is that good UX and a clean aesthetically pleasing interface is crucial to keeping users engaged. </w:t>
      </w:r>
      <w:r>
        <w:rPr>
          <w:rFonts w:ascii="Cambria Math" w:eastAsiaTheme="majorEastAsia" w:hAnsi="Cambria Math" w:cstheme="majorBidi"/>
        </w:rPr>
        <w:t>This is especially important for teaching tools where learner engagement is paramount.</w:t>
      </w:r>
      <w:r w:rsidR="009B014F">
        <w:rPr>
          <w:rFonts w:ascii="Cambria Math" w:eastAsiaTheme="majorEastAsia" w:hAnsi="Cambria Math" w:cstheme="majorBidi"/>
        </w:rPr>
        <w:t xml:space="preserve"> Thus, MycroForest strives to stick to HCI </w:t>
      </w:r>
      <w:r w:rsidR="00407E56">
        <w:rPr>
          <w:rFonts w:ascii="Cambria Math" w:eastAsiaTheme="majorEastAsia" w:hAnsi="Cambria Math" w:cstheme="majorBidi"/>
        </w:rPr>
        <w:t>best practices</w:t>
      </w:r>
      <w:r w:rsidR="009B014F">
        <w:rPr>
          <w:rFonts w:ascii="Cambria Math" w:eastAsiaTheme="majorEastAsia" w:hAnsi="Cambria Math" w:cstheme="majorBidi"/>
        </w:rPr>
        <w:t>.</w:t>
      </w:r>
    </w:p>
    <w:p w14:paraId="25808106" w14:textId="462D172B" w:rsidR="00241A6E" w:rsidRDefault="00241A6E"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Pr="00D959C7">
        <w:rPr>
          <w:rFonts w:ascii="Cambria Math" w:hAnsi="Cambria Math"/>
        </w:rPr>
        <w:t xml:space="preserve">Table </w:t>
      </w:r>
      <w:r w:rsidRPr="00D959C7">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ll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 xml:space="preserve">(table rows) </w:t>
      </w:r>
      <w:r>
        <w:rPr>
          <w:rFonts w:ascii="Cambria Math" w:eastAsiaTheme="majorEastAsia" w:hAnsi="Cambria Math" w:cstheme="majorBidi"/>
        </w:rPr>
        <w:t>that, at the beginning of the project, were deemed desirable for the tool developed as part of this work to have. MycroForest, the result of this proje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as originally </w:t>
      </w:r>
      <w:r w:rsidR="00B00DF0">
        <w:rPr>
          <w:rFonts w:ascii="Cambria Math" w:eastAsiaTheme="majorEastAsia" w:hAnsi="Cambria Math" w:cstheme="majorBidi"/>
        </w:rPr>
        <w:t>intended</w:t>
      </w:r>
      <w:r w:rsidR="00706F8A">
        <w:rPr>
          <w:rFonts w:ascii="Cambria Math" w:eastAsiaTheme="majorEastAsia" w:hAnsi="Cambria Math" w:cstheme="majorBidi"/>
        </w:rPr>
        <w:t>.</w:t>
      </w:r>
      <w:r>
        <w:rPr>
          <w:rFonts w:ascii="Cambria Math" w:eastAsiaTheme="majorEastAsia" w:hAnsi="Cambria Math" w:cstheme="majorBidi"/>
        </w:rPr>
        <w:t xml:space="preserve"> </w:t>
      </w:r>
      <w:r w:rsidR="00C81FC7">
        <w:rPr>
          <w:rFonts w:ascii="Cambria Math" w:eastAsiaTheme="majorEastAsia" w:hAnsi="Cambria Math" w:cstheme="majorBidi"/>
        </w:rPr>
        <w:t xml:space="preserve">In this table, </w:t>
      </w:r>
      <w:r w:rsidR="00C81FC7" w:rsidRPr="00021E35">
        <w:rPr>
          <w:rFonts w:ascii="Segoe UI Emoji" w:eastAsia="Times New Roman" w:hAnsi="Segoe UI Emoji" w:cs="Segoe UI Emoji"/>
          <w:color w:val="00B050"/>
          <w:kern w:val="0"/>
          <w:sz w:val="22"/>
          <w:szCs w:val="22"/>
          <w:lang w:val="en-US"/>
          <w14:ligatures w14:val="none"/>
        </w:rPr>
        <w:t>⚫</w:t>
      </w:r>
      <w:r w:rsidR="00C81FC7">
        <w:rPr>
          <w:rFonts w:ascii="Segoe UI Emoji" w:eastAsia="Times New Roman" w:hAnsi="Segoe UI Emoji" w:cs="Segoe UI Emoji"/>
          <w:color w:val="00B050"/>
          <w:kern w:val="0"/>
          <w:sz w:val="22"/>
          <w:szCs w:val="22"/>
          <w:lang w:val="en-US"/>
          <w14:ligatures w14:val="none"/>
        </w:rPr>
        <w:t xml:space="preserve"> </w:t>
      </w:r>
      <w:r w:rsidR="00C81FC7">
        <w:rPr>
          <w:rFonts w:ascii="Cambria Math" w:eastAsiaTheme="majorEastAsia" w:hAnsi="Cambria Math" w:cstheme="majorBidi"/>
        </w:rPr>
        <w:t xml:space="preserve">stands for completely satisfies, </w:t>
      </w:r>
      <w:r w:rsidR="00C81FC7" w:rsidRPr="00021E35">
        <w:rPr>
          <w:rFonts w:ascii="Segoe UI Emoji" w:eastAsia="Times New Roman" w:hAnsi="Segoe UI Emoji" w:cs="Segoe UI Emoji"/>
          <w:color w:val="FF0000"/>
          <w:kern w:val="0"/>
          <w:sz w:val="22"/>
          <w:szCs w:val="22"/>
          <w:lang w:val="en-US"/>
          <w14:ligatures w14:val="none"/>
        </w:rPr>
        <w:t>⚫</w:t>
      </w:r>
      <w:r w:rsidR="00C81FC7">
        <w:rPr>
          <w:rFonts w:ascii="Segoe UI Emoji" w:eastAsia="Times New Roman" w:hAnsi="Segoe UI Emoji" w:cs="Segoe UI Emoji"/>
          <w:color w:val="FF0000"/>
          <w:kern w:val="0"/>
          <w:sz w:val="22"/>
          <w:szCs w:val="22"/>
          <w:lang w:val="en-US"/>
          <w14:ligatures w14:val="none"/>
        </w:rPr>
        <w:t xml:space="preserve"> </w:t>
      </w:r>
      <w:r w:rsidR="00C81FC7">
        <w:rPr>
          <w:rFonts w:ascii="Cambria Math" w:eastAsiaTheme="majorEastAsia" w:hAnsi="Cambria Math" w:cstheme="majorBidi"/>
        </w:rPr>
        <w:t xml:space="preserve">stands for fails to satisfy, and </w:t>
      </w:r>
      <w:r w:rsidR="00C81FC7" w:rsidRPr="00021E35">
        <w:rPr>
          <w:rFonts w:ascii="Segoe UI Emoji" w:eastAsia="Times New Roman" w:hAnsi="Segoe UI Emoji" w:cs="Segoe UI Emoji"/>
          <w:color w:val="FFC000"/>
          <w:kern w:val="0"/>
          <w:sz w:val="22"/>
          <w:szCs w:val="22"/>
          <w:lang w:val="en-US"/>
          <w14:ligatures w14:val="none"/>
        </w:rPr>
        <w:t>⚫</w:t>
      </w:r>
      <w:r w:rsidR="00C81FC7">
        <w:rPr>
          <w:rFonts w:ascii="Segoe UI Emoji" w:eastAsia="Times New Roman" w:hAnsi="Segoe UI Emoji" w:cs="Segoe UI Emoji"/>
          <w:color w:val="FFC000"/>
          <w:kern w:val="0"/>
          <w:sz w:val="22"/>
          <w:szCs w:val="22"/>
          <w:lang w:val="en-US"/>
          <w14:ligatures w14:val="none"/>
        </w:rPr>
        <w:t xml:space="preserve"> </w:t>
      </w:r>
      <w:r w:rsidR="00C81FC7" w:rsidRPr="004C11B4">
        <w:rPr>
          <w:rFonts w:ascii="Cambria Math" w:eastAsiaTheme="majorEastAsia" w:hAnsi="Cambria Math" w:cstheme="majorBidi"/>
        </w:rPr>
        <w:t>stands for satisfies with some caveats.</w:t>
      </w:r>
    </w:p>
    <w:p w14:paraId="3FC7A035" w14:textId="5CEA2E78" w:rsidR="00FB37D3" w:rsidRDefault="00FB37D3"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Following points briefly define what each quality entails.</w:t>
      </w:r>
    </w:p>
    <w:p w14:paraId="34ABB404" w14:textId="5AD68521" w:rsidR="00FB37D3" w:rsidRDefault="00FB37D3" w:rsidP="00FB37D3">
      <w:pPr>
        <w:pStyle w:val="ListParagraph"/>
        <w:numPr>
          <w:ilvl w:val="0"/>
          <w:numId w:val="11"/>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lastRenderedPageBreak/>
        <w:t>Realistic:</w:t>
      </w:r>
      <w:r w:rsidR="00751CDE">
        <w:rPr>
          <w:rFonts w:ascii="Cambria Math" w:eastAsiaTheme="majorEastAsia" w:hAnsi="Cambria Math" w:cstheme="majorBidi"/>
        </w:rPr>
        <w:t xml:space="preserve"> The application most model the real world sufficiently realistically such that environment responses to forest management actions mirrors that in the real world.</w:t>
      </w:r>
    </w:p>
    <w:p w14:paraId="3170F5E8" w14:textId="4018508F"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Users must find the application engaging.</w:t>
      </w:r>
    </w:p>
    <w:p w14:paraId="487F8BCB" w14:textId="1939908E"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The application should be widely accessible with minimal set up required.</w:t>
      </w:r>
    </w:p>
    <w:p w14:paraId="2579C86A" w14:textId="1480C938" w:rsidR="00FB37D3" w:rsidRPr="00751CDE"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ng</w:t>
      </w:r>
      <w:r w:rsidR="00751CDE">
        <w:rPr>
          <w:rFonts w:ascii="Cambria Math" w:eastAsiaTheme="majorEastAsia" w:hAnsi="Cambria Math" w:cstheme="majorBidi"/>
        </w:rPr>
        <w:t xml:space="preserve"> adults</w:t>
      </w:r>
      <w:r w:rsidR="00CF21B2">
        <w:rPr>
          <w:rFonts w:ascii="Cambria Math" w:eastAsiaTheme="majorEastAsia" w:hAnsi="Cambria Math" w:cstheme="majorBidi"/>
        </w:rPr>
        <w:t xml:space="preserve"> should be able</w:t>
      </w:r>
      <w:r w:rsidR="00751CDE">
        <w:rPr>
          <w:rFonts w:ascii="Cambria Math" w:eastAsiaTheme="majorEastAsia" w:hAnsi="Cambria Math" w:cstheme="majorBidi"/>
        </w:rPr>
        <w:t xml:space="preserve"> to understand and use the application with ease and find it informative.</w:t>
      </w:r>
    </w:p>
    <w:p w14:paraId="458B1D70" w14:textId="3803E7CA"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 xml:space="preserve">Team: </w:t>
      </w:r>
      <w:r w:rsidR="00CF21B2">
        <w:rPr>
          <w:rFonts w:ascii="Cambria Math" w:eastAsiaTheme="majorEastAsia" w:hAnsi="Cambria Math" w:cstheme="majorBidi"/>
        </w:rPr>
        <w:t>The application should allow for decision making that is rewarding to formulate as a group.</w:t>
      </w:r>
    </w:p>
    <w:p w14:paraId="658BE94D" w14:textId="33307153"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The application must provide a rewarding experience for individual learners.</w:t>
      </w:r>
    </w:p>
    <w:p w14:paraId="036CB766" w14:textId="2DAC99E6" w:rsidR="00FB37D3" w:rsidRPr="00CF21B2"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CF21B2">
        <w:rPr>
          <w:rFonts w:ascii="Cambria Math" w:eastAsiaTheme="majorEastAsia" w:hAnsi="Cambria Math" w:cstheme="majorBidi"/>
        </w:rPr>
        <w:t xml:space="preserve">The tool should not try to do too many things at once. It should focus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3C508703"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The tool allows learners to make forest management decisions.</w:t>
      </w:r>
    </w:p>
    <w:p w14:paraId="14A2BEA1" w14:textId="2EBCE545" w:rsidR="00FB37D3" w:rsidRPr="00FB0CE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FB0CE6">
        <w:rPr>
          <w:rFonts w:ascii="Cambria Math" w:eastAsiaTheme="majorEastAsia" w:hAnsi="Cambria Math" w:cstheme="majorBidi"/>
        </w:rPr>
        <w:t xml:space="preserve">The tool must highlight </w:t>
      </w:r>
      <w:r w:rsidR="005858D1">
        <w:rPr>
          <w:rFonts w:ascii="Cambria Math" w:eastAsiaTheme="majorEastAsia" w:hAnsi="Cambria Math" w:cstheme="majorBidi"/>
        </w:rPr>
        <w:t>the role of forests as important carbon sinks.</w:t>
      </w:r>
    </w:p>
    <w:p w14:paraId="74337D8A" w14:textId="439946A8"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CB6DA7">
        <w:rPr>
          <w:rFonts w:ascii="Cambria Math" w:eastAsiaTheme="majorEastAsia" w:hAnsi="Cambria Math" w:cstheme="majorBidi"/>
          <w:b/>
          <w:bCs/>
        </w:rPr>
        <w:t xml:space="preserve"> </w:t>
      </w:r>
      <w:r w:rsidR="00CB6DA7">
        <w:rPr>
          <w:rFonts w:ascii="Cambria Math" w:eastAsiaTheme="majorEastAsia" w:hAnsi="Cambria Math" w:cstheme="majorBidi"/>
        </w:rPr>
        <w:t>The tool must draw attention to the underlying financial motivation that drives forest exploitation.</w:t>
      </w:r>
    </w:p>
    <w:p w14:paraId="159469A1" w14:textId="7619D1E9" w:rsidR="00FB37D3" w:rsidRPr="00CB6DA7"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5371EF">
        <w:rPr>
          <w:rFonts w:ascii="Cambria Math" w:eastAsiaTheme="majorEastAsia" w:hAnsi="Cambria Math" w:cstheme="majorBidi"/>
        </w:rPr>
        <w:t xml:space="preserve">It must be fairly easy to begin using the </w:t>
      </w:r>
      <w:r w:rsidR="00442815">
        <w:rPr>
          <w:rFonts w:ascii="Cambria Math" w:eastAsiaTheme="majorEastAsia" w:hAnsi="Cambria Math" w:cstheme="majorBidi"/>
        </w:rPr>
        <w:t>tool such that the learner is not overwhelmed</w:t>
      </w:r>
      <w:r w:rsidR="005371EF">
        <w:rPr>
          <w:rFonts w:ascii="Cambria Math" w:eastAsiaTheme="majorEastAsia" w:hAnsi="Cambria Math" w:cstheme="majorBidi"/>
        </w:rPr>
        <w:t>.</w:t>
      </w:r>
    </w:p>
    <w:p w14:paraId="5ABD6D77" w14:textId="534DE734" w:rsidR="00FB37D3" w:rsidRPr="00442815"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442815">
        <w:rPr>
          <w:rFonts w:ascii="Cambria Math" w:eastAsiaTheme="majorEastAsia" w:hAnsi="Cambria Math" w:cstheme="majorBidi"/>
        </w:rPr>
        <w:t>The tool must provide a good UX. It should boast a simple UI that is easy to navigate without getting frustrated.</w:t>
      </w:r>
    </w:p>
    <w:p w14:paraId="58B28254" w14:textId="7F6543C4" w:rsidR="00FB37D3" w:rsidRPr="00A94D06" w:rsidRDefault="00FB37D3" w:rsidP="00FB37D3">
      <w:pPr>
        <w:pStyle w:val="ListParagraph"/>
        <w:numPr>
          <w:ilvl w:val="0"/>
          <w:numId w:val="11"/>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A94D06">
        <w:rPr>
          <w:rFonts w:ascii="Cambria Math" w:eastAsiaTheme="majorEastAsia" w:hAnsi="Cambria Math" w:cstheme="majorBidi"/>
        </w:rPr>
        <w:t xml:space="preserve">The tool must contain </w:t>
      </w:r>
      <w:r w:rsidR="0051210B">
        <w:rPr>
          <w:rFonts w:ascii="Cambria Math" w:eastAsiaTheme="majorEastAsia" w:hAnsi="Cambria Math" w:cstheme="majorBidi"/>
        </w:rPr>
        <w:t xml:space="preserve">a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000"/>
        <w:gridCol w:w="1108"/>
        <w:gridCol w:w="1109"/>
        <w:gridCol w:w="1109"/>
        <w:gridCol w:w="1109"/>
        <w:gridCol w:w="1238"/>
        <w:gridCol w:w="1569"/>
      </w:tblGrid>
      <w:tr w:rsidR="00021E35" w:rsidRPr="00021E35" w14:paraId="7C00DFB1" w14:textId="77777777" w:rsidTr="00021E35">
        <w:trPr>
          <w:trHeight w:val="583"/>
        </w:trPr>
        <w:tc>
          <w:tcPr>
            <w:tcW w:w="1124"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021E35" w:rsidRDefault="00021E35" w:rsidP="00021E35">
            <w:pPr>
              <w:jc w:val="center"/>
              <w:rPr>
                <w:rFonts w:ascii="Calibri" w:eastAsia="Times New Roman" w:hAnsi="Calibri" w:cs="Calibri"/>
                <w:color w:val="000000"/>
                <w:kern w:val="0"/>
                <w:sz w:val="22"/>
                <w:szCs w:val="22"/>
                <w:lang w:val="en-US"/>
                <w14:ligatures w14:val="none"/>
              </w:rPr>
            </w:pPr>
            <w:r w:rsidRPr="00021E35">
              <w:rPr>
                <w:rFonts w:ascii="Calibri" w:eastAsia="Times New Roman" w:hAnsi="Calibri" w:cs="Calibri"/>
                <w:color w:val="000000"/>
                <w:kern w:val="0"/>
                <w:sz w:val="22"/>
                <w:szCs w:val="22"/>
                <w:lang w:val="en-US"/>
                <w14:ligatures w14:val="none"/>
              </w:rPr>
              <w:t xml:space="preserve">INFORMATIVE </w:t>
            </w:r>
            <w:r w:rsidRPr="00021E35">
              <w:rPr>
                <w:rFonts w:ascii="Calibri" w:eastAsia="Times New Roman" w:hAnsi="Calibri" w:cs="Calibri"/>
                <w:b/>
                <w:bCs/>
                <w:color w:val="000000"/>
                <w:kern w:val="0"/>
                <w:sz w:val="22"/>
                <w:szCs w:val="22"/>
                <w:lang w:val="en-US"/>
                <w14:ligatures w14:val="none"/>
              </w:rPr>
              <w:t>TOOL</w:t>
            </w:r>
            <w:r w:rsidRPr="00021E35">
              <w:rPr>
                <w:rFonts w:ascii="Calibri" w:eastAsia="Times New Roman" w:hAnsi="Calibri" w:cs="Calibri"/>
                <w:color w:val="000000"/>
                <w:kern w:val="0"/>
                <w:sz w:val="22"/>
                <w:szCs w:val="22"/>
                <w:lang w:val="en-US"/>
                <w14:ligatures w14:val="none"/>
              </w:rPr>
              <w:t xml:space="preserve"> →</w:t>
            </w:r>
            <w:r w:rsidRPr="00021E35">
              <w:rPr>
                <w:rFonts w:ascii="Calibri" w:eastAsia="Times New Roman" w:hAnsi="Calibri" w:cs="Calibri"/>
                <w:color w:val="000000"/>
                <w:kern w:val="0"/>
                <w:sz w:val="22"/>
                <w:szCs w:val="22"/>
                <w:lang w:val="en-US"/>
                <w14:ligatures w14:val="none"/>
              </w:rPr>
              <w:br/>
            </w:r>
            <w:r w:rsidRPr="00021E35">
              <w:rPr>
                <w:rFonts w:ascii="Calibri" w:eastAsia="Times New Roman" w:hAnsi="Calibri" w:cs="Calibri"/>
                <w:b/>
                <w:bCs/>
                <w:color w:val="000000"/>
                <w:kern w:val="0"/>
                <w:sz w:val="22"/>
                <w:szCs w:val="22"/>
                <w:lang w:val="en-US"/>
                <w14:ligatures w14:val="none"/>
              </w:rPr>
              <w:t>QUALITY</w:t>
            </w:r>
            <w:r w:rsidRPr="00021E35">
              <w:rPr>
                <w:rFonts w:ascii="Calibri" w:eastAsia="Times New Roman" w:hAnsi="Calibri" w:cs="Calibri"/>
                <w:color w:val="000000"/>
                <w:kern w:val="0"/>
                <w:sz w:val="22"/>
                <w:szCs w:val="22"/>
                <w:lang w:val="en-US"/>
                <w14:ligatures w14:val="none"/>
              </w:rPr>
              <w:t xml:space="preserve"> ↓</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STER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INE SE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 xml:space="preserve">ABOUT </w:t>
            </w:r>
            <w:r w:rsidRPr="00021E35">
              <w:rPr>
                <w:rFonts w:ascii="Calibri" w:eastAsia="Times New Roman" w:hAnsi="Calibri" w:cs="Calibri"/>
                <w:i/>
                <w:iCs/>
                <w:color w:val="000000"/>
                <w:kern w:val="0"/>
                <w:sz w:val="22"/>
                <w:szCs w:val="22"/>
                <w:lang w:val="en-US"/>
                <w14:ligatures w14:val="none"/>
              </w:rPr>
              <w:br/>
              <w:t>THAT FOREST</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KIDS</w:t>
            </w:r>
          </w:p>
        </w:tc>
        <w:tc>
          <w:tcPr>
            <w:tcW w:w="642"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IMFOREST</w:t>
            </w:r>
          </w:p>
        </w:tc>
        <w:tc>
          <w:tcPr>
            <w:tcW w:w="663"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MYCROFOREST</w:t>
            </w:r>
          </w:p>
        </w:tc>
      </w:tr>
      <w:tr w:rsidR="00021E35" w:rsidRPr="00021E35" w14:paraId="6FDE4422" w14:textId="77777777" w:rsidTr="003F2AE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REALISTIC</w:t>
            </w:r>
          </w:p>
        </w:tc>
        <w:tc>
          <w:tcPr>
            <w:tcW w:w="642"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021E35" w:rsidRDefault="003F2AE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7A35B2F0"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NGAGING</w:t>
            </w:r>
          </w:p>
        </w:tc>
        <w:tc>
          <w:tcPr>
            <w:tcW w:w="642"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D0DC21"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ILY ACCESSIBLE</w:t>
            </w:r>
          </w:p>
        </w:tc>
        <w:tc>
          <w:tcPr>
            <w:tcW w:w="642"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71741B4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 YOUTH</w:t>
            </w:r>
          </w:p>
        </w:tc>
        <w:tc>
          <w:tcPr>
            <w:tcW w:w="642"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E5CB205"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TEAM</w:t>
            </w:r>
          </w:p>
        </w:tc>
        <w:tc>
          <w:tcPr>
            <w:tcW w:w="642"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021E35" w:rsidRDefault="00021E35" w:rsidP="00021E35">
            <w:pPr>
              <w:jc w:val="center"/>
              <w:rPr>
                <w:rFonts w:ascii="Calibri" w:eastAsia="Times New Roman" w:hAnsi="Calibri" w:cs="Calibri"/>
                <w:color w:val="FFC000"/>
                <w:kern w:val="0"/>
                <w:sz w:val="22"/>
                <w:szCs w:val="22"/>
                <w:lang w:val="en-US"/>
                <w14:ligatures w14:val="none"/>
              </w:rPr>
            </w:pPr>
            <w:r w:rsidRPr="00021E35">
              <w:rPr>
                <w:rFonts w:ascii="Segoe UI Emoji" w:eastAsia="Times New Roman" w:hAnsi="Segoe UI Emoji" w:cs="Segoe UI Emoji"/>
                <w:color w:val="FFC000"/>
                <w:kern w:val="0"/>
                <w:sz w:val="22"/>
                <w:szCs w:val="22"/>
                <w:lang w:val="en-US"/>
                <w14:ligatures w14:val="none"/>
              </w:rPr>
              <w:t>⚫</w:t>
            </w:r>
          </w:p>
        </w:tc>
      </w:tr>
      <w:tr w:rsidR="00021E35" w:rsidRPr="00021E35" w14:paraId="373B97EE"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SOLO</w:t>
            </w:r>
          </w:p>
        </w:tc>
        <w:tc>
          <w:tcPr>
            <w:tcW w:w="642"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4200D07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CUSED AIM</w:t>
            </w:r>
          </w:p>
        </w:tc>
        <w:tc>
          <w:tcPr>
            <w:tcW w:w="642"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2DCF46D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MANAGEMENT</w:t>
            </w:r>
          </w:p>
        </w:tc>
        <w:tc>
          <w:tcPr>
            <w:tcW w:w="642"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0392D9A8"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OREST AS CARBON SINK</w:t>
            </w:r>
          </w:p>
        </w:tc>
        <w:tc>
          <w:tcPr>
            <w:tcW w:w="642"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17EA87AF"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FINANCIAL MOTIVE</w:t>
            </w:r>
          </w:p>
        </w:tc>
        <w:tc>
          <w:tcPr>
            <w:tcW w:w="642"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598650E9"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LOW ENTRY THRESHOLD</w:t>
            </w:r>
          </w:p>
        </w:tc>
        <w:tc>
          <w:tcPr>
            <w:tcW w:w="642"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6B9DDBC"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t>EASY TO USE UI</w:t>
            </w:r>
          </w:p>
        </w:tc>
        <w:tc>
          <w:tcPr>
            <w:tcW w:w="642"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r w:rsidR="00021E35" w:rsidRPr="00021E35" w14:paraId="3F79A42A" w14:textId="77777777" w:rsidTr="00021E35">
        <w:trPr>
          <w:trHeight w:val="292"/>
        </w:trPr>
        <w:tc>
          <w:tcPr>
            <w:tcW w:w="1124"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021E35" w:rsidRDefault="00021E35" w:rsidP="00021E35">
            <w:pPr>
              <w:jc w:val="center"/>
              <w:rPr>
                <w:rFonts w:ascii="Calibri" w:eastAsia="Times New Roman" w:hAnsi="Calibri" w:cs="Calibri"/>
                <w:i/>
                <w:iCs/>
                <w:color w:val="000000"/>
                <w:kern w:val="0"/>
                <w:sz w:val="22"/>
                <w:szCs w:val="22"/>
                <w:lang w:val="en-US"/>
                <w14:ligatures w14:val="none"/>
              </w:rPr>
            </w:pPr>
            <w:r w:rsidRPr="00021E35">
              <w:rPr>
                <w:rFonts w:ascii="Calibri" w:eastAsia="Times New Roman" w:hAnsi="Calibri" w:cs="Calibri"/>
                <w:i/>
                <w:iCs/>
                <w:color w:val="000000"/>
                <w:kern w:val="0"/>
                <w:sz w:val="22"/>
                <w:szCs w:val="22"/>
                <w:lang w:val="en-US"/>
                <w14:ligatures w14:val="none"/>
              </w:rPr>
              <w:lastRenderedPageBreak/>
              <w:t>SUFFICIENT BUILT IN HELP</w:t>
            </w:r>
          </w:p>
        </w:tc>
        <w:tc>
          <w:tcPr>
            <w:tcW w:w="642"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021E35" w:rsidRDefault="00021E35" w:rsidP="00021E35">
            <w:pPr>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c>
          <w:tcPr>
            <w:tcW w:w="642"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021E35" w:rsidRDefault="00021E35" w:rsidP="00021E35">
            <w:pPr>
              <w:jc w:val="center"/>
              <w:rPr>
                <w:rFonts w:ascii="Calibri" w:eastAsia="Times New Roman" w:hAnsi="Calibri" w:cs="Calibri"/>
                <w:color w:val="FF0000"/>
                <w:kern w:val="0"/>
                <w:sz w:val="22"/>
                <w:szCs w:val="22"/>
                <w:lang w:val="en-US"/>
                <w14:ligatures w14:val="none"/>
              </w:rPr>
            </w:pPr>
            <w:r w:rsidRPr="00021E35">
              <w:rPr>
                <w:rFonts w:ascii="Segoe UI Emoji" w:eastAsia="Times New Roman" w:hAnsi="Segoe UI Emoji" w:cs="Segoe UI Emoji"/>
                <w:color w:val="FF0000"/>
                <w:kern w:val="0"/>
                <w:sz w:val="22"/>
                <w:szCs w:val="22"/>
                <w:lang w:val="en-US"/>
                <w14:ligatures w14:val="none"/>
              </w:rPr>
              <w:t>⚫</w:t>
            </w:r>
          </w:p>
        </w:tc>
        <w:tc>
          <w:tcPr>
            <w:tcW w:w="663"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021E35" w:rsidRDefault="00021E35" w:rsidP="00D959C7">
            <w:pPr>
              <w:keepNext/>
              <w:jc w:val="center"/>
              <w:rPr>
                <w:rFonts w:ascii="Calibri" w:eastAsia="Times New Roman" w:hAnsi="Calibri" w:cs="Calibri"/>
                <w:color w:val="00B050"/>
                <w:kern w:val="0"/>
                <w:sz w:val="22"/>
                <w:szCs w:val="22"/>
                <w:lang w:val="en-US"/>
                <w14:ligatures w14:val="none"/>
              </w:rPr>
            </w:pPr>
            <w:r w:rsidRPr="00021E35">
              <w:rPr>
                <w:rFonts w:ascii="Segoe UI Emoji" w:eastAsia="Times New Roman" w:hAnsi="Segoe UI Emoji" w:cs="Segoe UI Emoji"/>
                <w:color w:val="00B050"/>
                <w:kern w:val="0"/>
                <w:sz w:val="22"/>
                <w:szCs w:val="22"/>
                <w:lang w:val="en-US"/>
                <w14:ligatures w14:val="none"/>
              </w:rPr>
              <w:t>⚫</w:t>
            </w:r>
          </w:p>
        </w:tc>
      </w:tr>
    </w:tbl>
    <w:p w14:paraId="1FFA2E35" w14:textId="45690535" w:rsidR="008D4250" w:rsidRDefault="00D959C7" w:rsidP="00030202">
      <w:pPr>
        <w:pStyle w:val="Caption"/>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Pr="00D959C7">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some caveats)</w:t>
      </w:r>
    </w:p>
    <w:p w14:paraId="480B953D" w14:textId="033AA992" w:rsidR="00A62018" w:rsidRDefault="00376491" w:rsidP="00376491">
      <w:pPr>
        <w:spacing w:after="240" w:line="276" w:lineRule="auto"/>
        <w:jc w:val="both"/>
        <w:rPr>
          <w:rFonts w:ascii="Cambria Math" w:eastAsiaTheme="majorEastAsia" w:hAnsi="Cambria Math" w:cstheme="majorBidi"/>
        </w:rPr>
      </w:pPr>
      <w:r w:rsidRPr="00376491">
        <w:rPr>
          <w:rFonts w:ascii="Cambria Math" w:eastAsiaTheme="majorEastAsia" w:hAnsi="Cambria Math" w:cstheme="majorBidi"/>
        </w:rPr>
        <w:t xml:space="preserve">Many apps are very scientifically accurate or realistic </w:t>
      </w:r>
      <w:r w:rsidR="003F2AE5">
        <w:rPr>
          <w:rFonts w:ascii="Cambria Math" w:eastAsiaTheme="majorEastAsia" w:hAnsi="Cambria Math" w:cstheme="majorBidi"/>
        </w:rPr>
        <w:t xml:space="preserve">w.r.t the underlying plant growth model. This is true for </w:t>
      </w:r>
      <w:r w:rsidRPr="00376491">
        <w:rPr>
          <w:rFonts w:ascii="Cambria Math" w:eastAsiaTheme="majorEastAsia" w:hAnsi="Cambria Math" w:cstheme="majorBidi"/>
        </w:rPr>
        <w:t xml:space="preserve">decision-making </w:t>
      </w:r>
      <w:r w:rsidR="003F2AE5">
        <w:rPr>
          <w:rFonts w:ascii="Cambria Math" w:eastAsiaTheme="majorEastAsia" w:hAnsi="Cambria Math" w:cstheme="majorBidi"/>
        </w:rPr>
        <w:t>aids like</w:t>
      </w:r>
      <w:r>
        <w:rPr>
          <w:rFonts w:ascii="Cambria Math" w:eastAsiaTheme="majorEastAsia" w:hAnsi="Cambria Math" w:cstheme="majorBidi"/>
        </w:rPr>
        <w:t xml:space="preserve"> </w:t>
      </w:r>
      <w:r w:rsidRPr="00376491">
        <w:rPr>
          <w:rFonts w:ascii="Cambria Math" w:eastAsiaTheme="majorEastAsia" w:hAnsi="Cambria Math" w:cstheme="majorBidi"/>
        </w:rPr>
        <w:t>foster forest aimed at experts or adults</w:t>
      </w:r>
      <w:r>
        <w:rPr>
          <w:rFonts w:ascii="Cambria Math" w:eastAsiaTheme="majorEastAsia" w:hAnsi="Cambria Math" w:cstheme="majorBidi"/>
        </w:rPr>
        <w:t>,</w:t>
      </w:r>
      <w:r w:rsidR="003F2AE5">
        <w:rPr>
          <w:rFonts w:ascii="Cambria Math" w:eastAsiaTheme="majorEastAsia" w:hAnsi="Cambria Math" w:cstheme="majorBidi"/>
        </w:rPr>
        <w:t xml:space="preserve"> </w:t>
      </w:r>
      <w:r>
        <w:rPr>
          <w:rFonts w:ascii="Cambria Math" w:eastAsiaTheme="majorEastAsia" w:hAnsi="Cambria Math" w:cstheme="majorBidi"/>
        </w:rPr>
        <w:t>and</w:t>
      </w:r>
      <w:r w:rsidR="00AF56E1">
        <w:rPr>
          <w:rFonts w:ascii="Cambria Math" w:eastAsiaTheme="majorEastAsia" w:hAnsi="Cambria Math" w:cstheme="majorBidi"/>
        </w:rPr>
        <w:t xml:space="preserve"> very simple explanatory tools like</w:t>
      </w:r>
      <w:r>
        <w:rPr>
          <w:rFonts w:ascii="Cambria Math" w:eastAsiaTheme="majorEastAsia" w:hAnsi="Cambria Math" w:cstheme="majorBidi"/>
        </w:rPr>
        <w:t xml:space="preserve"> Forest Kids </w:t>
      </w:r>
      <w:r w:rsidR="00AF56E1">
        <w:rPr>
          <w:rFonts w:ascii="Cambria Math" w:eastAsiaTheme="majorEastAsia" w:hAnsi="Cambria Math" w:cstheme="majorBidi"/>
        </w:rPr>
        <w:t>that displays</w:t>
      </w:r>
      <w:r>
        <w:rPr>
          <w:rFonts w:ascii="Cambria Math" w:eastAsiaTheme="majorEastAsia" w:hAnsi="Cambria Math" w:cstheme="majorBidi"/>
        </w:rPr>
        <w:t xml:space="preserve"> </w:t>
      </w:r>
      <w:r w:rsidR="00AF56E1">
        <w:rPr>
          <w:rFonts w:ascii="Cambria Math" w:eastAsiaTheme="majorEastAsia" w:hAnsi="Cambria Math" w:cstheme="majorBidi"/>
        </w:rPr>
        <w:t>accurate</w:t>
      </w:r>
      <w:r>
        <w:rPr>
          <w:rFonts w:ascii="Cambria Math" w:eastAsiaTheme="majorEastAsia" w:hAnsi="Cambria Math" w:cstheme="majorBidi"/>
        </w:rPr>
        <w:t xml:space="preserve"> facts</w:t>
      </w:r>
      <w:r w:rsidRPr="00376491">
        <w:rPr>
          <w:rFonts w:ascii="Cambria Math" w:eastAsiaTheme="majorEastAsia" w:hAnsi="Cambria Math" w:cstheme="majorBidi"/>
        </w:rPr>
        <w:t xml:space="preserve">. </w:t>
      </w:r>
      <w:proofErr w:type="spellStart"/>
      <w:r w:rsidRPr="00376491">
        <w:rPr>
          <w:rFonts w:ascii="Cambria Math" w:eastAsiaTheme="majorEastAsia" w:hAnsi="Cambria Math" w:cstheme="majorBidi"/>
        </w:rPr>
        <w:t>Mycroforest</w:t>
      </w:r>
      <w:proofErr w:type="spellEnd"/>
      <w:r w:rsidRPr="00376491">
        <w:rPr>
          <w:rFonts w:ascii="Cambria Math" w:eastAsiaTheme="majorEastAsia" w:hAnsi="Cambria Math" w:cstheme="majorBidi"/>
        </w:rPr>
        <w:t xml:space="preserve"> is not </w:t>
      </w:r>
      <w:r w:rsidR="003F2AE5">
        <w:rPr>
          <w:rFonts w:ascii="Cambria Math" w:eastAsiaTheme="majorEastAsia" w:hAnsi="Cambria Math" w:cstheme="majorBidi"/>
        </w:rPr>
        <w:t>as realistic as</w:t>
      </w:r>
      <w:r w:rsidRPr="00376491">
        <w:rPr>
          <w:rFonts w:ascii="Cambria Math" w:eastAsiaTheme="majorEastAsia" w:hAnsi="Cambria Math" w:cstheme="majorBidi"/>
        </w:rPr>
        <w:t xml:space="preserve"> th</w:t>
      </w:r>
      <w:r w:rsidR="003F2AE5">
        <w:rPr>
          <w:rFonts w:ascii="Cambria Math" w:eastAsiaTheme="majorEastAsia" w:hAnsi="Cambria Math" w:cstheme="majorBidi"/>
        </w:rPr>
        <w:t>ese tools</w:t>
      </w:r>
      <w:r w:rsidRPr="00376491">
        <w:rPr>
          <w:rFonts w:ascii="Cambria Math" w:eastAsiaTheme="majorEastAsia" w:hAnsi="Cambria Math" w:cstheme="majorBidi"/>
        </w:rPr>
        <w:t xml:space="preserve"> because the underlying conceptual model for teaching about forest management</w:t>
      </w:r>
      <w:r w:rsidR="003F2AE5">
        <w:rPr>
          <w:rFonts w:ascii="Cambria Math" w:eastAsiaTheme="majorEastAsia" w:hAnsi="Cambria Math" w:cstheme="majorBidi"/>
        </w:rPr>
        <w:t xml:space="preserve"> makes multiple simplifying assumptions (e.g., all plant growing conditions other than CO2 considered idea</w:t>
      </w:r>
      <w:r w:rsidR="003F2AE5">
        <w:rPr>
          <w:rFonts w:ascii="Segoe UI Emoji" w:eastAsia="Segoe UI Emoji" w:hAnsi="Segoe UI Emoji" w:cs="Segoe UI Emoji"/>
        </w:rPr>
        <w:t>l</w:t>
      </w:r>
      <w:r w:rsidR="004015D0">
        <w:rPr>
          <w:rFonts w:ascii="Segoe UI Emoji" w:eastAsia="Segoe UI Emoji" w:hAnsi="Segoe UI Emoji" w:cs="Segoe UI Emoji"/>
        </w:rPr>
        <w:t>,</w:t>
      </w:r>
      <w:r w:rsidR="004015D0" w:rsidRPr="004015D0">
        <w:rPr>
          <w:rFonts w:ascii="Cambria Math" w:eastAsiaTheme="majorEastAsia" w:hAnsi="Cambria Math" w:cstheme="majorBidi"/>
        </w:rPr>
        <w:t xml:space="preserve"> all plant species abstracted to just 2 general tree types – coniferous or deciduous</w:t>
      </w:r>
      <w:r w:rsidR="003F2AE5" w:rsidRPr="004015D0">
        <w:rPr>
          <w:rFonts w:ascii="Cambria Math" w:eastAsiaTheme="majorEastAsia" w:hAnsi="Cambria Math" w:cstheme="majorBidi"/>
        </w:rPr>
        <w:t>)</w:t>
      </w:r>
      <w:r w:rsidR="004015D0">
        <w:rPr>
          <w:rFonts w:ascii="Cambria Math" w:eastAsiaTheme="majorEastAsia" w:hAnsi="Cambria Math" w:cstheme="majorBidi"/>
        </w:rPr>
        <w:t>. This is acceptable as MycroForest</w:t>
      </w:r>
      <w:r w:rsidR="003F2AE5">
        <w:rPr>
          <w:rFonts w:ascii="Segoe UI Emoji" w:eastAsia="Segoe UI Emoji" w:hAnsi="Segoe UI Emoji" w:cs="Segoe UI Emoji"/>
        </w:rPr>
        <w:t xml:space="preserve"> </w:t>
      </w:r>
      <w:r w:rsidRPr="00376491">
        <w:rPr>
          <w:rFonts w:ascii="Cambria Math" w:eastAsiaTheme="majorEastAsia" w:hAnsi="Cambria Math" w:cstheme="majorBidi"/>
        </w:rPr>
        <w:t>need not capture plant growth and the carbon cycle in extreme detail</w:t>
      </w:r>
      <w:r w:rsidR="004015D0">
        <w:rPr>
          <w:rFonts w:ascii="Cambria Math" w:eastAsiaTheme="majorEastAsia" w:hAnsi="Cambria Math" w:cstheme="majorBidi"/>
        </w:rPr>
        <w:t xml:space="preserve"> </w:t>
      </w:r>
      <w:r w:rsidR="00A62018">
        <w:rPr>
          <w:rFonts w:ascii="Cambria Math" w:eastAsiaTheme="majorEastAsia" w:hAnsi="Cambria Math" w:cstheme="majorBidi"/>
        </w:rPr>
        <w:t xml:space="preserve">given that its </w:t>
      </w:r>
      <w:r w:rsidR="004015D0">
        <w:rPr>
          <w:rFonts w:ascii="Cambria Math" w:eastAsiaTheme="majorEastAsia" w:hAnsi="Cambria Math" w:cstheme="majorBidi"/>
        </w:rPr>
        <w:t>purpose</w:t>
      </w:r>
      <w:r w:rsidR="00A62018">
        <w:rPr>
          <w:rFonts w:ascii="Cambria Math" w:eastAsiaTheme="majorEastAsia" w:hAnsi="Cambria Math" w:cstheme="majorBidi"/>
        </w:rPr>
        <w:t xml:space="preserve"> </w:t>
      </w:r>
      <w:r w:rsidR="004015D0">
        <w:rPr>
          <w:rFonts w:ascii="Cambria Math" w:eastAsiaTheme="majorEastAsia" w:hAnsi="Cambria Math" w:cstheme="majorBidi"/>
        </w:rPr>
        <w:t>is to teach about causal links between forest management actions and atmospheric carbon levels, which the simple model captures well</w:t>
      </w:r>
      <w:r w:rsidRPr="00376491">
        <w:rPr>
          <w:rFonts w:ascii="Cambria Math" w:eastAsiaTheme="majorEastAsia" w:hAnsi="Cambria Math" w:cstheme="majorBidi"/>
        </w:rPr>
        <w:t xml:space="preserve">. </w:t>
      </w:r>
      <w:r w:rsidR="00A62018">
        <w:rPr>
          <w:rFonts w:ascii="Cambria Math" w:eastAsiaTheme="majorEastAsia" w:hAnsi="Cambria Math" w:cstheme="majorBidi"/>
        </w:rPr>
        <w:t>Other tools</w:t>
      </w:r>
      <w:r w:rsidRPr="00376491">
        <w:rPr>
          <w:rFonts w:ascii="Cambria Math" w:eastAsiaTheme="majorEastAsia" w:hAnsi="Cambria Math" w:cstheme="majorBidi"/>
        </w:rPr>
        <w:t xml:space="preserve"> like </w:t>
      </w:r>
      <w:r w:rsidR="004015D0">
        <w:rPr>
          <w:rFonts w:ascii="Cambria Math" w:eastAsiaTheme="majorEastAsia" w:hAnsi="Cambria Math" w:cstheme="majorBidi"/>
        </w:rPr>
        <w:t>M</w:t>
      </w:r>
      <w:r w:rsidRPr="00376491">
        <w:rPr>
          <w:rFonts w:ascii="Cambria Math" w:eastAsiaTheme="majorEastAsia" w:hAnsi="Cambria Math" w:cstheme="majorBidi"/>
        </w:rPr>
        <w:t xml:space="preserve">ine </w:t>
      </w:r>
      <w:r w:rsidR="004015D0">
        <w:rPr>
          <w:rFonts w:ascii="Cambria Math" w:eastAsiaTheme="majorEastAsia" w:hAnsi="Cambria Math" w:cstheme="majorBidi"/>
        </w:rPr>
        <w:t>S</w:t>
      </w:r>
      <w:r w:rsidRPr="00376491">
        <w:rPr>
          <w:rFonts w:ascii="Cambria Math" w:eastAsiaTheme="majorEastAsia" w:hAnsi="Cambria Math" w:cstheme="majorBidi"/>
        </w:rPr>
        <w:t>et</w:t>
      </w:r>
      <w:r w:rsidR="004015D0">
        <w:rPr>
          <w:rFonts w:ascii="Cambria Math" w:eastAsiaTheme="majorEastAsia" w:hAnsi="Cambria Math" w:cstheme="majorBidi"/>
        </w:rPr>
        <w:t>, A</w:t>
      </w:r>
      <w:r w:rsidRPr="00376491">
        <w:rPr>
          <w:rFonts w:ascii="Cambria Math" w:eastAsiaTheme="majorEastAsia" w:hAnsi="Cambria Math" w:cstheme="majorBidi"/>
        </w:rPr>
        <w:t xml:space="preserve">bout </w:t>
      </w:r>
      <w:r w:rsidR="004015D0">
        <w:rPr>
          <w:rFonts w:ascii="Cambria Math" w:eastAsiaTheme="majorEastAsia" w:hAnsi="Cambria Math" w:cstheme="majorBidi"/>
        </w:rPr>
        <w:t>T</w:t>
      </w:r>
      <w:r w:rsidRPr="00376491">
        <w:rPr>
          <w:rFonts w:ascii="Cambria Math" w:eastAsiaTheme="majorEastAsia" w:hAnsi="Cambria Math" w:cstheme="majorBidi"/>
        </w:rPr>
        <w:t xml:space="preserve">hat </w:t>
      </w:r>
      <w:r w:rsidR="004015D0">
        <w:rPr>
          <w:rFonts w:ascii="Cambria Math" w:eastAsiaTheme="majorEastAsia" w:hAnsi="Cambria Math" w:cstheme="majorBidi"/>
        </w:rPr>
        <w:t>F</w:t>
      </w:r>
      <w:r w:rsidRPr="00376491">
        <w:rPr>
          <w:rFonts w:ascii="Cambria Math" w:eastAsiaTheme="majorEastAsia" w:hAnsi="Cambria Math" w:cstheme="majorBidi"/>
        </w:rPr>
        <w:t>orest</w:t>
      </w:r>
      <w:r w:rsidR="004015D0">
        <w:rPr>
          <w:rFonts w:ascii="Cambria Math" w:eastAsiaTheme="majorEastAsia" w:hAnsi="Cambria Math" w:cstheme="majorBidi"/>
        </w:rPr>
        <w:t xml:space="preserve">, and </w:t>
      </w:r>
      <w:proofErr w:type="spellStart"/>
      <w:r w:rsidR="004015D0">
        <w:rPr>
          <w:rFonts w:ascii="Cambria Math" w:eastAsiaTheme="majorEastAsia" w:hAnsi="Cambria Math" w:cstheme="majorBidi"/>
        </w:rPr>
        <w:t>SimForest</w:t>
      </w:r>
      <w:proofErr w:type="spellEnd"/>
      <w:r w:rsidR="004015D0">
        <w:rPr>
          <w:rFonts w:ascii="Cambria Math" w:eastAsiaTheme="majorEastAsia" w:hAnsi="Cambria Math" w:cstheme="majorBidi"/>
        </w:rPr>
        <w:t xml:space="preserve"> are also only deemed partially realistic because they too abstract away many details of plant growth biochemistry to focus on broader </w:t>
      </w:r>
      <w:r w:rsidR="00F848D3">
        <w:rPr>
          <w:rFonts w:ascii="Cambria Math" w:eastAsiaTheme="majorEastAsia" w:hAnsi="Cambria Math" w:cstheme="majorBidi"/>
        </w:rPr>
        <w:t>behaviours or interactions</w:t>
      </w:r>
      <w:r w:rsidR="004015D0">
        <w:rPr>
          <w:rFonts w:ascii="Cambria Math" w:eastAsiaTheme="majorEastAsia" w:hAnsi="Cambria Math" w:cstheme="majorBidi"/>
        </w:rPr>
        <w:t>.</w:t>
      </w:r>
      <w:r w:rsidR="00A62018">
        <w:rPr>
          <w:rFonts w:ascii="Cambria Math" w:eastAsiaTheme="majorEastAsia" w:hAnsi="Cambria Math" w:cstheme="majorBidi"/>
        </w:rPr>
        <w:t xml:space="preserve"> </w:t>
      </w:r>
      <w:r w:rsidR="00F570CD">
        <w:rPr>
          <w:rFonts w:ascii="Cambria Math" w:eastAsiaTheme="majorEastAsia" w:hAnsi="Cambria Math" w:cstheme="majorBidi"/>
        </w:rPr>
        <w:t xml:space="preserve">Of these, simplified tools, </w:t>
      </w:r>
      <w:proofErr w:type="spellStart"/>
      <w:r w:rsidR="00F570CD">
        <w:rPr>
          <w:rFonts w:ascii="Cambria Math" w:eastAsiaTheme="majorEastAsia" w:hAnsi="Cambria Math" w:cstheme="majorBidi"/>
        </w:rPr>
        <w:t>SimForest</w:t>
      </w:r>
      <w:proofErr w:type="spellEnd"/>
      <w:r w:rsidR="00F570CD">
        <w:rPr>
          <w:rFonts w:ascii="Cambria Math" w:eastAsiaTheme="majorEastAsia" w:hAnsi="Cambria Math" w:cstheme="majorBidi"/>
        </w:rPr>
        <w:t xml:space="preserve"> is likely most detailed as underlying model equations consider more plant growth and environmental factors like (temperature, light availability, soil depth, soil water capacity, etc.)</w:t>
      </w:r>
      <w:r w:rsidR="00D7692C">
        <w:rPr>
          <w:rFonts w:ascii="Cambria Math" w:eastAsiaTheme="majorEastAsia" w:hAnsi="Cambria Math" w:cstheme="majorBidi"/>
        </w:rPr>
        <w:t xml:space="preserve"> compared to others.</w:t>
      </w:r>
    </w:p>
    <w:p w14:paraId="5387DB97" w14:textId="77777777" w:rsidR="005A68AF" w:rsidRDefault="00A62018" w:rsidP="00376491">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MycroForeset</w:t>
      </w:r>
      <w:proofErr w:type="spellEnd"/>
      <w:r>
        <w:rPr>
          <w:rFonts w:ascii="Cambria Math" w:eastAsiaTheme="majorEastAsia" w:hAnsi="Cambria Math" w:cstheme="majorBidi"/>
        </w:rPr>
        <w:t xml:space="preserve"> and </w:t>
      </w:r>
      <w:proofErr w:type="spellStart"/>
      <w:r>
        <w:rPr>
          <w:rFonts w:ascii="Cambria Math" w:eastAsiaTheme="majorEastAsia" w:hAnsi="Cambria Math" w:cstheme="majorBidi"/>
        </w:rPr>
        <w:t>SimForest</w:t>
      </w:r>
      <w:proofErr w:type="spellEnd"/>
      <w:r>
        <w:rPr>
          <w:rFonts w:ascii="Cambria Math" w:eastAsiaTheme="majorEastAsia" w:hAnsi="Cambria Math" w:cstheme="majorBidi"/>
        </w:rPr>
        <w:t xml:space="preserve"> do not have a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w:t>
      </w:r>
      <w:proofErr w:type="spellStart"/>
      <w:r w:rsidR="00D53E40">
        <w:rPr>
          <w:rFonts w:ascii="Cambria Math" w:eastAsiaTheme="majorEastAsia" w:hAnsi="Cambria Math" w:cstheme="majorBidi"/>
        </w:rPr>
        <w:t>ComMod</w:t>
      </w:r>
      <w:proofErr w:type="spellEnd"/>
      <w:r w:rsidR="00D53E40">
        <w:rPr>
          <w:rFonts w:ascii="Cambria Math" w:eastAsiaTheme="majorEastAsia" w:hAnsi="Cambria Math" w:cstheme="majorBidi"/>
        </w:rPr>
        <w:t xml:space="preserve"> possible.</w:t>
      </w:r>
      <w:r w:rsidR="00AD75BE">
        <w:rPr>
          <w:rFonts w:ascii="Cambria Math" w:eastAsiaTheme="majorEastAsia" w:hAnsi="Cambria Math" w:cstheme="majorBidi"/>
        </w:rPr>
        <w:t xml:space="preserve"> </w:t>
      </w:r>
    </w:p>
    <w:p w14:paraId="02C8FC1C" w14:textId="0B09149F" w:rsidR="004015D0" w:rsidRDefault="00AD75BE" w:rsidP="00376491">
      <w:pPr>
        <w:spacing w:after="240" w:line="276" w:lineRule="auto"/>
        <w:jc w:val="both"/>
        <w:rPr>
          <w:rFonts w:ascii="Cambria Math" w:eastAsiaTheme="majorEastAsia" w:hAnsi="Cambria Math" w:cstheme="majorBidi"/>
        </w:rPr>
      </w:pPr>
      <w:proofErr w:type="spellStart"/>
      <w:r>
        <w:rPr>
          <w:rFonts w:ascii="Cambria Math" w:eastAsiaTheme="majorEastAsia" w:hAnsi="Cambria Math" w:cstheme="majorBidi"/>
        </w:rPr>
        <w:t>FosterForest</w:t>
      </w:r>
      <w:proofErr w:type="spellEnd"/>
      <w:r>
        <w:rPr>
          <w:rFonts w:ascii="Cambria Math" w:eastAsiaTheme="majorEastAsia" w:hAnsi="Cambria Math" w:cstheme="majorBidi"/>
        </w:rPr>
        <w:t xml:space="preserve"> requires added hardware and a facilitator along with special software that needs to be downloaded. Mine Set is a physical board game needed set up of game components. Physical proximity is needed to may Mine Set as intended (playing online over web conferencing is possible, but tedious to coordinate and not as interactive).</w:t>
      </w:r>
      <w:r w:rsidR="008C104D">
        <w:rPr>
          <w:rFonts w:ascii="Cambria Math" w:eastAsiaTheme="majorEastAsia" w:hAnsi="Cambria Math" w:cstheme="majorBidi"/>
        </w:rPr>
        <w:t xml:space="preserve"> </w:t>
      </w:r>
      <w:proofErr w:type="spellStart"/>
      <w:r w:rsidR="008C104D">
        <w:rPr>
          <w:rFonts w:ascii="Cambria Math" w:eastAsiaTheme="majorEastAsia" w:hAnsi="Cambria Math" w:cstheme="majorBidi"/>
        </w:rPr>
        <w:t>SimForest</w:t>
      </w:r>
      <w:proofErr w:type="spellEnd"/>
      <w:r w:rsidR="008C104D">
        <w:rPr>
          <w:rFonts w:ascii="Cambria Math" w:eastAsiaTheme="majorEastAsia" w:hAnsi="Cambria Math" w:cstheme="majorBidi"/>
        </w:rPr>
        <w:t xml:space="preserve"> requires downloading and installing of the application that can cause compatibility issues on different operating systems. Thus, compared to web-based and/or mobile applications like </w:t>
      </w:r>
      <w:r w:rsidR="005A68AF">
        <w:rPr>
          <w:rFonts w:ascii="Cambria Math" w:eastAsiaTheme="majorEastAsia" w:hAnsi="Cambria Math" w:cstheme="majorBidi"/>
        </w:rPr>
        <w:t xml:space="preserve">About That Forest and MycroForest, </w:t>
      </w:r>
      <w:r w:rsidR="00852206">
        <w:rPr>
          <w:rFonts w:ascii="Cambria Math" w:eastAsiaTheme="majorEastAsia" w:hAnsi="Cambria Math" w:cstheme="majorBidi"/>
        </w:rPr>
        <w:t>tools like</w:t>
      </w:r>
      <w:r>
        <w:rPr>
          <w:rFonts w:ascii="Cambria Math" w:eastAsiaTheme="majorEastAsia" w:hAnsi="Cambria Math" w:cstheme="majorBidi"/>
        </w:rPr>
        <w:t xml:space="preserve"> </w:t>
      </w:r>
      <w:proofErr w:type="spellStart"/>
      <w:r w:rsidR="005A68AF">
        <w:rPr>
          <w:rFonts w:ascii="Cambria Math" w:eastAsiaTheme="majorEastAsia" w:hAnsi="Cambria Math" w:cstheme="majorBidi"/>
        </w:rPr>
        <w:t>FosterForest</w:t>
      </w:r>
      <w:proofErr w:type="spellEnd"/>
      <w:r w:rsidR="005A68AF">
        <w:rPr>
          <w:rFonts w:ascii="Cambria Math" w:eastAsiaTheme="majorEastAsia" w:hAnsi="Cambria Math" w:cstheme="majorBidi"/>
        </w:rPr>
        <w:t xml:space="preserve">, Mine Set, and </w:t>
      </w:r>
      <w:proofErr w:type="spellStart"/>
      <w:r w:rsidR="005A68AF">
        <w:rPr>
          <w:rFonts w:ascii="Cambria Math" w:eastAsiaTheme="majorEastAsia" w:hAnsi="Cambria Math" w:cstheme="majorBidi"/>
        </w:rPr>
        <w:t>SimForest</w:t>
      </w:r>
      <w:proofErr w:type="spellEnd"/>
      <w:r w:rsidR="005A68AF">
        <w:rPr>
          <w:rFonts w:ascii="Cambria Math" w:eastAsiaTheme="majorEastAsia" w:hAnsi="Cambria Math" w:cstheme="majorBidi"/>
        </w:rPr>
        <w:t xml:space="preserve"> are not considered easily </w:t>
      </w:r>
      <w:r w:rsidR="00E52BC0">
        <w:rPr>
          <w:rFonts w:ascii="Cambria Math" w:eastAsiaTheme="majorEastAsia" w:hAnsi="Cambria Math" w:cstheme="majorBidi"/>
        </w:rPr>
        <w:t xml:space="preserve">and widely </w:t>
      </w:r>
      <w:r w:rsidR="005A68AF">
        <w:rPr>
          <w:rFonts w:ascii="Cambria Math" w:eastAsiaTheme="majorEastAsia" w:hAnsi="Cambria Math" w:cstheme="majorBidi"/>
        </w:rPr>
        <w:t>accessible</w:t>
      </w:r>
      <w:r w:rsidR="002C75C3">
        <w:rPr>
          <w:rFonts w:ascii="Cambria Math" w:eastAsiaTheme="majorEastAsia" w:hAnsi="Cambria Math" w:cstheme="majorBidi"/>
        </w:rPr>
        <w:t>.</w:t>
      </w:r>
    </w:p>
    <w:p w14:paraId="608A3914" w14:textId="5B303CE9"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proofErr w:type="spellStart"/>
      <w:r w:rsidR="00376491" w:rsidRPr="00376491">
        <w:rPr>
          <w:rFonts w:ascii="Cambria Math" w:eastAsiaTheme="majorEastAsia" w:hAnsi="Cambria Math" w:cstheme="majorBidi"/>
        </w:rPr>
        <w:t>Mycroforest</w:t>
      </w:r>
      <w:proofErr w:type="spellEnd"/>
      <w:r w:rsidR="00376491" w:rsidRPr="00376491">
        <w:rPr>
          <w:rFonts w:ascii="Cambria Math" w:eastAsiaTheme="majorEastAsia" w:hAnsi="Cambria Math" w:cstheme="majorBidi"/>
        </w:rPr>
        <w:t xml:space="preserve">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 xml:space="preserve">and </w:t>
      </w:r>
      <w:r w:rsidR="00376491" w:rsidRPr="00376491">
        <w:rPr>
          <w:rFonts w:ascii="Cambria Math" w:eastAsiaTheme="majorEastAsia" w:hAnsi="Cambria Math" w:cstheme="majorBidi"/>
        </w:rPr>
        <w:t xml:space="preserve">easily accessible web-based application aimed at the youth. Although the app itself is not multiplayer, it allows for team learning activities in addition to individual ones. Unlike many existing tools that try to do multiple things at once, </w:t>
      </w:r>
      <w:proofErr w:type="spellStart"/>
      <w:r w:rsidR="00376491" w:rsidRPr="00376491">
        <w:rPr>
          <w:rFonts w:ascii="Cambria Math" w:eastAsiaTheme="majorEastAsia" w:hAnsi="Cambria Math" w:cstheme="majorBidi"/>
        </w:rPr>
        <w:t>Mycroforest</w:t>
      </w:r>
      <w:proofErr w:type="spellEnd"/>
      <w:r w:rsidR="00376491" w:rsidRPr="00376491">
        <w:rPr>
          <w:rFonts w:ascii="Cambria Math" w:eastAsiaTheme="majorEastAsia" w:hAnsi="Cambria Math" w:cstheme="majorBidi"/>
        </w:rPr>
        <w:t xml:space="preserve"> focuses exclusively on forest management, it's effect on atmospheric CO2 levels</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into and use with lots of built-in help.</w:t>
      </w:r>
    </w:p>
    <w:p w14:paraId="6560CA9D" w14:textId="616F77FE" w:rsidR="00C71512" w:rsidRPr="00CC2579" w:rsidRDefault="00C71512" w:rsidP="00623A45">
      <w:pPr>
        <w:pStyle w:val="Heading2"/>
        <w:spacing w:line="276" w:lineRule="auto"/>
        <w:jc w:val="both"/>
        <w:rPr>
          <w:rFonts w:ascii="Cambria Math" w:hAnsi="Cambria Math"/>
        </w:rPr>
      </w:pPr>
      <w:bookmarkStart w:id="47" w:name="_Toc129862364"/>
      <w:bookmarkStart w:id="48" w:name="_Toc172568968"/>
      <w:r w:rsidRPr="00CC2579">
        <w:rPr>
          <w:rFonts w:ascii="Cambria Math" w:hAnsi="Cambria Math"/>
        </w:rPr>
        <w:t>Summary</w:t>
      </w:r>
      <w:bookmarkEnd w:id="47"/>
      <w:bookmarkEnd w:id="48"/>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9" w:name="_Toc129862365"/>
      <w:r w:rsidRPr="00CC2579">
        <w:rPr>
          <w:rFonts w:ascii="Cambria Math" w:hAnsi="Cambria Math"/>
        </w:rPr>
        <w:br w:type="page"/>
      </w:r>
    </w:p>
    <w:p w14:paraId="34E1D47B" w14:textId="3C1D4524" w:rsidR="00E6649E" w:rsidRPr="00CC2579" w:rsidRDefault="002A2EFB" w:rsidP="00623A45">
      <w:pPr>
        <w:pStyle w:val="Heading1"/>
        <w:spacing w:line="276" w:lineRule="auto"/>
        <w:jc w:val="both"/>
        <w:rPr>
          <w:rFonts w:ascii="Cambria Math" w:hAnsi="Cambria Math"/>
        </w:rPr>
      </w:pPr>
      <w:bookmarkStart w:id="50" w:name="_Toc172568969"/>
      <w:r w:rsidRPr="00CC2579">
        <w:rPr>
          <w:rFonts w:ascii="Cambria Math" w:hAnsi="Cambria Math"/>
        </w:rPr>
        <w:lastRenderedPageBreak/>
        <w:t>Design</w:t>
      </w:r>
      <w:bookmarkEnd w:id="50"/>
      <w:r w:rsidR="00C71512" w:rsidRPr="00CC2579">
        <w:rPr>
          <w:rFonts w:ascii="Cambria Math" w:hAnsi="Cambria Math"/>
        </w:rPr>
        <w:t xml:space="preserve"> </w:t>
      </w:r>
      <w:bookmarkEnd w:id="49"/>
    </w:p>
    <w:p w14:paraId="5676481B" w14:textId="47CFF4AB" w:rsidR="007D6D33" w:rsidRDefault="00EC7E1E" w:rsidP="00623A45">
      <w:pPr>
        <w:pStyle w:val="Heading2"/>
        <w:spacing w:line="276" w:lineRule="auto"/>
        <w:jc w:val="both"/>
        <w:rPr>
          <w:rFonts w:ascii="Cambria Math" w:hAnsi="Cambria Math"/>
        </w:rPr>
      </w:pPr>
      <w:bookmarkStart w:id="51" w:name="_Toc129862366"/>
      <w:bookmarkStart w:id="52" w:name="_Toc172568970"/>
      <w:r w:rsidRPr="00CC2579">
        <w:rPr>
          <w:rFonts w:ascii="Cambria Math" w:hAnsi="Cambria Math"/>
        </w:rPr>
        <w:t>Scope</w:t>
      </w:r>
      <w:bookmarkEnd w:id="51"/>
      <w:bookmarkEnd w:id="52"/>
      <w:r w:rsidRPr="00CC2579">
        <w:rPr>
          <w:rFonts w:ascii="Cambria Math" w:hAnsi="Cambria Math"/>
        </w:rPr>
        <w:t xml:space="preserve"> </w:t>
      </w:r>
    </w:p>
    <w:p w14:paraId="4A6816D1" w14:textId="66612FE6" w:rsidR="00616E33" w:rsidRDefault="00616E33" w:rsidP="001404C6">
      <w:pPr>
        <w:pStyle w:val="Heading2"/>
        <w:spacing w:after="240" w:line="276" w:lineRule="auto"/>
        <w:jc w:val="both"/>
        <w:rPr>
          <w:rFonts w:ascii="Cambria Math" w:hAnsi="Cambria Math"/>
        </w:rPr>
      </w:pPr>
      <w:bookmarkStart w:id="53" w:name="_Toc172568971"/>
      <w:r w:rsidRPr="00CC2579">
        <w:rPr>
          <w:rFonts w:ascii="Cambria Math" w:hAnsi="Cambria Math"/>
        </w:rPr>
        <w:t>Pedagogical Approach</w:t>
      </w:r>
      <w:bookmarkEnd w:id="53"/>
    </w:p>
    <w:p w14:paraId="6E7EA807" w14:textId="1526BC49" w:rsidR="004A1220" w:rsidRDefault="009A1C5C" w:rsidP="00632DE6">
      <w:pPr>
        <w:spacing w:after="240" w:line="276" w:lineRule="auto"/>
        <w:jc w:val="both"/>
        <w:rPr>
          <w:rFonts w:ascii="Cambria Math" w:hAnsi="Cambria Math"/>
        </w:rPr>
      </w:pPr>
      <w:r>
        <w:rPr>
          <w:rFonts w:ascii="Cambria Math" w:hAnsi="Cambria Math"/>
        </w:rPr>
        <w:t xml:space="preserve">As </w:t>
      </w:r>
      <w:r w:rsidR="001404C6">
        <w:rPr>
          <w:rFonts w:ascii="Cambria Math" w:hAnsi="Cambria Math"/>
        </w:rPr>
        <w:t xml:space="preserve">previously </w:t>
      </w:r>
      <w:r>
        <w:rPr>
          <w:rFonts w:ascii="Cambria Math" w:hAnsi="Cambria Math"/>
        </w:rPr>
        <w:t xml:space="preserve">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777034" w:rsidRPr="00777034">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 xml:space="preserve">Tastefully visualized simulations provide an informative representation of a real-world system or idea that learners </w:t>
      </w:r>
      <w:r w:rsidR="001404C6">
        <w:rPr>
          <w:rFonts w:ascii="Cambria Math" w:hAnsi="Cambria Math"/>
        </w:rPr>
        <w:t>can</w:t>
      </w:r>
      <w:r w:rsidR="00632DE6" w:rsidRPr="004513F5">
        <w:rPr>
          <w:rFonts w:ascii="Cambria Math" w:hAnsi="Cambria Math"/>
        </w:rPr>
        <w:t xml:space="preserve">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w:t>
      </w:r>
      <w:r w:rsidR="00777034">
        <w:rPr>
          <w:rFonts w:ascii="Cambria Math" w:hAnsi="Cambria Math"/>
        </w:rPr>
        <w:t>,</w:t>
      </w:r>
      <w:r w:rsidR="00632DE6" w:rsidRPr="004513F5">
        <w:rPr>
          <w:rFonts w:ascii="Cambria Math" w:hAnsi="Cambria Math"/>
        </w:rPr>
        <w:t xml:space="preserve"> such that they find trying to overcome it stimulating and enjoyable. Finally, a narrative can be built into the teaching tool to add an element of fantasy or role-play and present a storyline within which 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A0129B">
        <w:rPr>
          <w:rFonts w:ascii="Cambria Math" w:hAnsi="Cambria Math"/>
        </w:rPr>
        <w:t xml:space="preserve">can result in a learning environment that aligns with principles from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3E364AE" w14:textId="130B1A4E" w:rsidR="008A48AB"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w:t>
      </w:r>
      <w:r w:rsidR="0057281F">
        <w:rPr>
          <w:rFonts w:ascii="Cambria Math" w:hAnsi="Cambria Math"/>
        </w:rPr>
        <w:t>adopts</w:t>
      </w:r>
      <w:r w:rsidR="00304E22">
        <w:rPr>
          <w:rFonts w:ascii="Cambria Math" w:hAnsi="Cambria Math"/>
        </w:rPr>
        <w:t xml:space="preserve"> gam</w:t>
      </w:r>
      <w:r w:rsidR="0057281F">
        <w:rPr>
          <w:rFonts w:ascii="Cambria Math" w:hAnsi="Cambria Math"/>
        </w:rPr>
        <w:t>ing</w:t>
      </w:r>
      <w:r w:rsidR="00304E22">
        <w:rPr>
          <w:rFonts w:ascii="Cambria Math" w:hAnsi="Cambria Math"/>
        </w:rPr>
        <w:t xml:space="preserve"> like ideas such as target setting. </w:t>
      </w:r>
      <w:r w:rsidR="008A48AB">
        <w:rPr>
          <w:rFonts w:ascii="Cambria Math" w:hAnsi="Cambria Math"/>
        </w:rPr>
        <w:t xml:space="preserve">All microworlds contain interactive OTTW that encourages learning either by providing a way for users to manipulate system variables or by allowing users to explore outcomes of previous inputs. By this definition, every panel on the world and planner page of MycroForest is an OTTW. Most OTTW that allow manipulation of system variables through forest management plan construction and income stream </w:t>
      </w:r>
      <w:r w:rsidR="0002678E">
        <w:rPr>
          <w:rFonts w:ascii="Cambria Math" w:hAnsi="Cambria Math"/>
        </w:rPr>
        <w:t>settings is</w:t>
      </w:r>
      <w:r w:rsidR="008A48AB">
        <w:rPr>
          <w:rFonts w:ascii="Cambria Math" w:hAnsi="Cambria Math"/>
        </w:rPr>
        <w:t xml:space="preserve"> found on the planner page. </w:t>
      </w:r>
      <w:r w:rsidR="00690D07">
        <w:rPr>
          <w:rFonts w:ascii="Cambria Math" w:hAnsi="Cambria Math"/>
        </w:rPr>
        <w:t>O</w:t>
      </w:r>
      <w:r w:rsidR="008A48AB">
        <w:rPr>
          <w:rFonts w:ascii="Cambria Math" w:hAnsi="Cambria Math"/>
        </w:rPr>
        <w:t>ther modes of user input being target setting</w:t>
      </w:r>
      <w:r w:rsidR="00690D07">
        <w:rPr>
          <w:rFonts w:ascii="Cambria Math" w:hAnsi="Cambria Math"/>
        </w:rPr>
        <w:t xml:space="preserve">, </w:t>
      </w:r>
      <w:r w:rsidR="0002678E">
        <w:rPr>
          <w:rFonts w:ascii="Cambria Math" w:hAnsi="Cambria Math"/>
        </w:rPr>
        <w:t>simulation time navigation</w:t>
      </w:r>
      <w:r w:rsidR="00690D07">
        <w:rPr>
          <w:rFonts w:ascii="Cambria Math" w:hAnsi="Cambria Math"/>
        </w:rPr>
        <w:t>, and carbon emission due to fossil fuels setting</w:t>
      </w:r>
      <w:r w:rsidR="0002678E">
        <w:rPr>
          <w:rFonts w:ascii="Cambria Math" w:hAnsi="Cambria Math"/>
        </w:rPr>
        <w:t xml:space="preserve"> is facilitated by the target setter</w:t>
      </w:r>
      <w:r w:rsidR="00690D07">
        <w:rPr>
          <w:rFonts w:ascii="Cambria Math" w:hAnsi="Cambria Math"/>
        </w:rPr>
        <w:t xml:space="preserve">, </w:t>
      </w:r>
      <w:r w:rsidR="0002678E">
        <w:rPr>
          <w:rFonts w:ascii="Cambria Math" w:hAnsi="Cambria Math"/>
        </w:rPr>
        <w:t>timeline</w:t>
      </w:r>
      <w:r w:rsidR="00690D07">
        <w:rPr>
          <w:rFonts w:ascii="Cambria Math" w:hAnsi="Cambria Math"/>
        </w:rPr>
        <w:t>, and fossil fuel usage</w:t>
      </w:r>
      <w:r w:rsidR="0002678E">
        <w:rPr>
          <w:rFonts w:ascii="Cambria Math" w:hAnsi="Cambria Math"/>
        </w:rPr>
        <w:t xml:space="preserve"> panels respectively </w:t>
      </w:r>
      <w:r w:rsidR="00AF7701">
        <w:rPr>
          <w:rFonts w:ascii="Cambria Math" w:hAnsi="Cambria Math"/>
        </w:rPr>
        <w:t>in</w:t>
      </w:r>
      <w:r w:rsidR="0002678E">
        <w:rPr>
          <w:rFonts w:ascii="Cambria Math" w:hAnsi="Cambria Math"/>
        </w:rPr>
        <w:t xml:space="preserve"> the world page. All other panels on the world page </w:t>
      </w:r>
      <w:r w:rsidR="00A81599">
        <w:rPr>
          <w:rFonts w:ascii="Cambria Math" w:hAnsi="Cambria Math"/>
        </w:rPr>
        <w:t>are</w:t>
      </w:r>
      <w:r w:rsidR="0002678E">
        <w:rPr>
          <w:rFonts w:ascii="Cambria Math" w:hAnsi="Cambria Math"/>
        </w:rPr>
        <w:t xml:space="preserve"> OTTW due to their significant role in graphically reflecting internal system state changes across simulation time.</w:t>
      </w:r>
    </w:p>
    <w:p w14:paraId="4A94B4D4" w14:textId="72140F03" w:rsidR="00BE5B28" w:rsidRDefault="00BE5B28" w:rsidP="00632DE6">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Pr="00BE5B28">
        <w:rPr>
          <w:rFonts w:ascii="Cambria Math" w:hAnsi="Cambria Math"/>
        </w:rPr>
        <w:t xml:space="preserve">Table </w:t>
      </w:r>
      <w:r w:rsidRPr="00BE5B28">
        <w:rPr>
          <w:rFonts w:ascii="Cambria Math" w:hAnsi="Cambria Math"/>
          <w:noProof/>
        </w:rPr>
        <w:t>2</w:t>
      </w:r>
      <w:r>
        <w:rPr>
          <w:rFonts w:ascii="Cambria Math" w:hAnsi="Cambria Math"/>
        </w:rPr>
        <w:fldChar w:fldCharType="end"/>
      </w:r>
      <w:r>
        <w:rPr>
          <w:rFonts w:ascii="Cambria Math" w:hAnsi="Cambria Math"/>
        </w:rPr>
        <w:t xml:space="preserve"> below, summarizes main ideas from background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Pr="00777034">
        <w:rPr>
          <w:rFonts w:ascii="Cambria Math" w:hAnsi="Cambria Math"/>
          <w:color w:val="4472C4" w:themeColor="accent1"/>
          <w:u w:val="single"/>
        </w:rPr>
        <w:t>2.2</w:t>
      </w:r>
      <w:r w:rsidRPr="00777034">
        <w:rPr>
          <w:rFonts w:ascii="Cambria Math" w:hAnsi="Cambria Math"/>
          <w:color w:val="4472C4" w:themeColor="accent1"/>
          <w:u w:val="single"/>
        </w:rPr>
        <w:fldChar w:fldCharType="end"/>
      </w:r>
      <w:r w:rsidRPr="00BE5B28">
        <w:rPr>
          <w:rFonts w:ascii="Cambria Math" w:hAnsi="Cambria Math"/>
        </w:rPr>
        <w:t xml:space="preserve"> re</w:t>
      </w:r>
      <w:r>
        <w:rPr>
          <w:rFonts w:ascii="Cambria Math" w:hAnsi="Cambria Math"/>
        </w:rPr>
        <w:t>garding education technology.</w:t>
      </w:r>
      <w:r w:rsidR="00DC1A41">
        <w:rPr>
          <w:rFonts w:ascii="Cambria Math" w:hAnsi="Cambria Math"/>
        </w:rPr>
        <w:t xml:space="preserve"> Following paragraphs explain how design elements within MycroForest and the intended learning activity strives to adhere to identified pedagogy best practices w.r.t a simulation-as-microworld with game theory elements.</w:t>
      </w:r>
    </w:p>
    <w:tbl>
      <w:tblPr>
        <w:tblW w:w="5000" w:type="pct"/>
        <w:tblLook w:val="04A0" w:firstRow="1" w:lastRow="0" w:firstColumn="1" w:lastColumn="0" w:noHBand="0" w:noVBand="1"/>
      </w:tblPr>
      <w:tblGrid>
        <w:gridCol w:w="3795"/>
        <w:gridCol w:w="5447"/>
      </w:tblGrid>
      <w:tr w:rsidR="00BE5B28" w:rsidRPr="00BE5B28" w14:paraId="447DB0B6" w14:textId="77777777" w:rsidTr="007E1C62">
        <w:trPr>
          <w:trHeight w:val="292"/>
        </w:trPr>
        <w:tc>
          <w:tcPr>
            <w:tcW w:w="205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Piagetian Learning Theory</w:t>
            </w:r>
            <w:r w:rsidR="007E1C62">
              <w:rPr>
                <w:rFonts w:ascii="Cambria" w:eastAsia="Times New Roman" w:hAnsi="Cambria" w:cs="Calibri"/>
                <w:b/>
                <w:bCs/>
                <w:color w:val="000000"/>
                <w:kern w:val="0"/>
                <w:sz w:val="22"/>
                <w:szCs w:val="22"/>
                <w:lang w:val="en-US"/>
                <w14:ligatures w14:val="none"/>
              </w:rPr>
              <w:t xml:space="preserve"> (PLT)</w:t>
            </w:r>
          </w:p>
        </w:tc>
        <w:tc>
          <w:tcPr>
            <w:tcW w:w="294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Good Practices</w:t>
            </w:r>
            <w:r w:rsidR="007E1C62">
              <w:rPr>
                <w:rFonts w:ascii="Cambria" w:eastAsia="Times New Roman" w:hAnsi="Cambria" w:cs="Calibri"/>
                <w:b/>
                <w:bCs/>
                <w:color w:val="000000"/>
                <w:kern w:val="0"/>
                <w:sz w:val="22"/>
                <w:szCs w:val="22"/>
                <w:lang w:val="en-US"/>
                <w14:ligatures w14:val="none"/>
              </w:rPr>
              <w:t xml:space="preserve"> (GP)</w:t>
            </w:r>
          </w:p>
        </w:tc>
      </w:tr>
      <w:tr w:rsidR="00BE5B28" w:rsidRPr="00BE5B28" w14:paraId="1BC9E29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Epistemic conflict.</w:t>
            </w:r>
          </w:p>
        </w:tc>
        <w:tc>
          <w:tcPr>
            <w:tcW w:w="2947" w:type="pct"/>
            <w:tcBorders>
              <w:top w:val="nil"/>
              <w:left w:val="nil"/>
              <w:bottom w:val="single" w:sz="4" w:space="0" w:color="auto"/>
              <w:right w:val="single" w:sz="4" w:space="0" w:color="auto"/>
            </w:tcBorders>
            <w:shd w:val="clear" w:color="000000" w:fill="FFF2CC"/>
            <w:vAlign w:val="center"/>
            <w:hideMark/>
          </w:tcPr>
          <w:p w14:paraId="51BB5C1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Structure learning activities around challenges to introduce gamification.</w:t>
            </w:r>
          </w:p>
        </w:tc>
      </w:tr>
      <w:tr w:rsidR="00BE5B28" w:rsidRPr="00BE5B28" w14:paraId="273D6BFF" w14:textId="77777777" w:rsidTr="007E1C62">
        <w:trPr>
          <w:trHeight w:val="566"/>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Self-reflection.</w:t>
            </w:r>
          </w:p>
        </w:tc>
        <w:tc>
          <w:tcPr>
            <w:tcW w:w="2947" w:type="pct"/>
            <w:tcBorders>
              <w:top w:val="nil"/>
              <w:left w:val="nil"/>
              <w:bottom w:val="single" w:sz="4" w:space="0" w:color="auto"/>
              <w:right w:val="single" w:sz="4" w:space="0" w:color="auto"/>
            </w:tcBorders>
            <w:shd w:val="clear" w:color="000000" w:fill="FFF2CC"/>
            <w:vAlign w:val="center"/>
            <w:hideMark/>
          </w:tcPr>
          <w:p w14:paraId="08FB2EC2" w14:textId="45543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ii) </w:t>
            </w:r>
            <w:r>
              <w:rPr>
                <w:rFonts w:ascii="Cambria" w:eastAsia="Times New Roman" w:hAnsi="Cambria" w:cs="Calibri"/>
                <w:color w:val="000000"/>
                <w:kern w:val="0"/>
                <w:sz w:val="22"/>
                <w:szCs w:val="22"/>
                <w:lang w:val="en-US"/>
                <w14:ligatures w14:val="none"/>
              </w:rPr>
              <w:t>M</w:t>
            </w:r>
            <w:r w:rsidRPr="00BE5B28">
              <w:rPr>
                <w:rFonts w:ascii="Cambria" w:eastAsia="Times New Roman" w:hAnsi="Cambria" w:cs="Calibri"/>
                <w:color w:val="000000"/>
                <w:kern w:val="0"/>
                <w:sz w:val="22"/>
                <w:szCs w:val="22"/>
                <w:lang w:val="en-US"/>
                <w14:ligatures w14:val="none"/>
              </w:rPr>
              <w:t>ultiple challenges at varying difficult</w:t>
            </w:r>
            <w:r>
              <w:rPr>
                <w:rFonts w:ascii="Cambria" w:eastAsia="Times New Roman" w:hAnsi="Cambria" w:cs="Calibri"/>
                <w:color w:val="000000"/>
                <w:kern w:val="0"/>
                <w:sz w:val="22"/>
                <w:szCs w:val="22"/>
                <w:lang w:val="en-US"/>
                <w14:ligatures w14:val="none"/>
              </w:rPr>
              <w:t>ies</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improve</w:t>
            </w:r>
            <w:r w:rsidRPr="00BE5B28">
              <w:rPr>
                <w:rFonts w:ascii="Cambria" w:eastAsia="Times New Roman" w:hAnsi="Cambria" w:cs="Calibri"/>
                <w:color w:val="000000"/>
                <w:kern w:val="0"/>
                <w:sz w:val="22"/>
                <w:szCs w:val="22"/>
                <w:lang w:val="en-US"/>
                <w14:ligatures w14:val="none"/>
              </w:rPr>
              <w:t xml:space="preserve"> likelihood of learners finding</w:t>
            </w:r>
            <w:r>
              <w:rPr>
                <w:rFonts w:ascii="Cambria" w:eastAsia="Times New Roman" w:hAnsi="Cambria" w:cs="Calibri"/>
                <w:color w:val="000000"/>
                <w:kern w:val="0"/>
                <w:sz w:val="22"/>
                <w:szCs w:val="22"/>
                <w:lang w:val="en-US"/>
                <w14:ligatures w14:val="none"/>
              </w:rPr>
              <w:t xml:space="preserve"> a</w:t>
            </w:r>
            <w:r w:rsidRPr="00BE5B28">
              <w:rPr>
                <w:rFonts w:ascii="Cambria" w:eastAsia="Times New Roman" w:hAnsi="Cambria" w:cs="Calibri"/>
                <w:color w:val="000000"/>
                <w:kern w:val="0"/>
                <w:sz w:val="22"/>
                <w:szCs w:val="22"/>
                <w:lang w:val="en-US"/>
                <w14:ligatures w14:val="none"/>
              </w:rPr>
              <w:t xml:space="preserve"> </w:t>
            </w:r>
            <w:r>
              <w:rPr>
                <w:rFonts w:ascii="Cambria" w:eastAsia="Times New Roman" w:hAnsi="Cambria" w:cs="Calibri"/>
                <w:color w:val="000000"/>
                <w:kern w:val="0"/>
                <w:sz w:val="22"/>
                <w:szCs w:val="22"/>
                <w:lang w:val="en-US"/>
                <w14:ligatures w14:val="none"/>
              </w:rPr>
              <w:t xml:space="preserve">difficulty level, </w:t>
            </w:r>
            <w:r w:rsidRPr="00BE5B28">
              <w:rPr>
                <w:rFonts w:ascii="Cambria" w:eastAsia="Times New Roman" w:hAnsi="Cambria" w:cs="Calibri"/>
                <w:color w:val="000000"/>
                <w:kern w:val="0"/>
                <w:sz w:val="22"/>
                <w:szCs w:val="22"/>
                <w:lang w:val="en-US"/>
                <w14:ligatures w14:val="none"/>
              </w:rPr>
              <w:t>optimal.</w:t>
            </w:r>
          </w:p>
        </w:tc>
      </w:tr>
      <w:tr w:rsidR="00BE5B28" w:rsidRPr="00BE5B28" w14:paraId="7ED48C2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Self-regulation.</w:t>
            </w:r>
          </w:p>
        </w:tc>
        <w:tc>
          <w:tcPr>
            <w:tcW w:w="294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Model progression is beneficial.</w:t>
            </w:r>
          </w:p>
        </w:tc>
      </w:tr>
      <w:tr w:rsidR="00BE5B28" w:rsidRPr="00BE5B28" w14:paraId="631041E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BE5B28" w:rsidRDefault="00BE5B28" w:rsidP="00BE5B28">
            <w:pPr>
              <w:jc w:val="center"/>
              <w:rPr>
                <w:rFonts w:ascii="Cambria" w:eastAsia="Times New Roman" w:hAnsi="Cambria" w:cs="Calibri"/>
                <w:b/>
                <w:bCs/>
                <w:color w:val="000000"/>
                <w:kern w:val="0"/>
                <w:sz w:val="22"/>
                <w:szCs w:val="22"/>
                <w:lang w:val="en-US"/>
                <w14:ligatures w14:val="none"/>
              </w:rPr>
            </w:pPr>
            <w:r w:rsidRPr="00BE5B28">
              <w:rPr>
                <w:rFonts w:ascii="Cambria" w:eastAsia="Times New Roman" w:hAnsi="Cambria" w:cs="Calibri"/>
                <w:b/>
                <w:bCs/>
                <w:color w:val="000000"/>
                <w:kern w:val="0"/>
                <w:sz w:val="22"/>
                <w:szCs w:val="22"/>
                <w:lang w:val="en-US"/>
                <w14:ligatures w14:val="none"/>
              </w:rPr>
              <w:t>Flow Theory</w:t>
            </w:r>
            <w:r w:rsidR="007E1C62">
              <w:rPr>
                <w:rFonts w:ascii="Cambria" w:eastAsia="Times New Roman" w:hAnsi="Cambria" w:cs="Calibri"/>
                <w:b/>
                <w:bCs/>
                <w:color w:val="000000"/>
                <w:kern w:val="0"/>
                <w:sz w:val="22"/>
                <w:szCs w:val="22"/>
                <w:lang w:val="en-US"/>
                <w14:ligatures w14:val="none"/>
              </w:rPr>
              <w:t xml:space="preserve"> (FTOE)</w:t>
            </w:r>
          </w:p>
        </w:tc>
        <w:tc>
          <w:tcPr>
            <w:tcW w:w="294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Good UX is key to avoiding learner frustration.</w:t>
            </w:r>
          </w:p>
        </w:tc>
      </w:tr>
      <w:tr w:rsidR="00BE5B28" w:rsidRPr="00BE5B28" w14:paraId="2E99484C"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w:t>
            </w:r>
            <w:proofErr w:type="spellStart"/>
            <w:r w:rsidRPr="00BE5B28">
              <w:rPr>
                <w:rFonts w:ascii="Cambria" w:eastAsia="Times New Roman" w:hAnsi="Cambria" w:cs="Calibri"/>
                <w:color w:val="000000"/>
                <w:kern w:val="0"/>
                <w:sz w:val="22"/>
                <w:szCs w:val="22"/>
                <w:lang w:val="en-US"/>
                <w14:ligatures w14:val="none"/>
              </w:rPr>
              <w:t>i</w:t>
            </w:r>
            <w:proofErr w:type="spellEnd"/>
            <w:r w:rsidRPr="00BE5B28">
              <w:rPr>
                <w:rFonts w:ascii="Cambria" w:eastAsia="Times New Roman" w:hAnsi="Cambria" w:cs="Calibri"/>
                <w:color w:val="000000"/>
                <w:kern w:val="0"/>
                <w:sz w:val="22"/>
                <w:szCs w:val="22"/>
                <w:lang w:val="en-US"/>
                <w14:ligatures w14:val="none"/>
              </w:rPr>
              <w:t>) Optimized challenge level.</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Graphical feedback accompanied by short, embedded multimedia explanations boosts understanding and reduces frustration.</w:t>
            </w:r>
          </w:p>
        </w:tc>
      </w:tr>
      <w:tr w:rsidR="00BE5B28" w:rsidRPr="00BE5B28" w14:paraId="3A67F3B0"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 Holds attention.</w:t>
            </w:r>
          </w:p>
        </w:tc>
        <w:tc>
          <w:tcPr>
            <w:tcW w:w="2947" w:type="pct"/>
            <w:vMerge/>
            <w:tcBorders>
              <w:top w:val="nil"/>
              <w:left w:val="single" w:sz="4" w:space="0" w:color="auto"/>
              <w:bottom w:val="single" w:sz="4" w:space="0" w:color="auto"/>
              <w:right w:val="single" w:sz="4" w:space="0" w:color="auto"/>
            </w:tcBorders>
            <w:vAlign w:val="center"/>
            <w:hideMark/>
          </w:tcPr>
          <w:p w14:paraId="00BBA9A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2DBD5E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ii) Clear goals.</w:t>
            </w:r>
          </w:p>
        </w:tc>
        <w:tc>
          <w:tcPr>
            <w:tcW w:w="294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Guidance during interaction with the tool improves learning.</w:t>
            </w:r>
          </w:p>
        </w:tc>
      </w:tr>
      <w:tr w:rsidR="00BE5B28" w:rsidRPr="00BE5B28" w14:paraId="3EA280BB"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v) Clear feedback.</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 xml:space="preserve">(vii) </w:t>
            </w:r>
            <w:r w:rsidR="001B2EF0">
              <w:rPr>
                <w:rFonts w:ascii="Cambria" w:eastAsia="Times New Roman" w:hAnsi="Cambria" w:cs="Calibri"/>
                <w:color w:val="000000"/>
                <w:kern w:val="0"/>
                <w:sz w:val="22"/>
                <w:szCs w:val="22"/>
                <w:lang w:val="en-US"/>
                <w14:ligatures w14:val="none"/>
              </w:rPr>
              <w:t xml:space="preserve">Learners should </w:t>
            </w:r>
            <w:r w:rsidRPr="00BE5B28">
              <w:rPr>
                <w:rFonts w:ascii="Cambria" w:eastAsia="Times New Roman" w:hAnsi="Cambria" w:cs="Calibri"/>
                <w:color w:val="000000"/>
                <w:kern w:val="0"/>
                <w:sz w:val="22"/>
                <w:szCs w:val="22"/>
                <w:lang w:val="en-US"/>
                <w14:ligatures w14:val="none"/>
              </w:rPr>
              <w:t>explore the microworld within context of a structured activity to ensure learning.</w:t>
            </w:r>
          </w:p>
        </w:tc>
      </w:tr>
      <w:tr w:rsidR="00BE5B28" w:rsidRPr="00BE5B28" w14:paraId="132D973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 Absorbing experience.</w:t>
            </w:r>
          </w:p>
        </w:tc>
        <w:tc>
          <w:tcPr>
            <w:tcW w:w="2947" w:type="pct"/>
            <w:vMerge/>
            <w:tcBorders>
              <w:top w:val="nil"/>
              <w:left w:val="single" w:sz="4" w:space="0" w:color="auto"/>
              <w:bottom w:val="single" w:sz="4" w:space="0" w:color="auto"/>
              <w:right w:val="single" w:sz="4" w:space="0" w:color="auto"/>
            </w:tcBorders>
            <w:vAlign w:val="center"/>
            <w:hideMark/>
          </w:tcPr>
          <w:p w14:paraId="2F98C796" w14:textId="77777777" w:rsidR="00BE5B28" w:rsidRPr="00BE5B28" w:rsidRDefault="00BE5B28" w:rsidP="00BE5B28">
            <w:pPr>
              <w:rPr>
                <w:rFonts w:ascii="Cambria" w:eastAsia="Times New Roman" w:hAnsi="Cambria" w:cs="Calibri"/>
                <w:color w:val="000000"/>
                <w:kern w:val="0"/>
                <w:sz w:val="22"/>
                <w:szCs w:val="22"/>
                <w:lang w:val="en-US"/>
                <w14:ligatures w14:val="none"/>
              </w:rPr>
            </w:pPr>
          </w:p>
        </w:tc>
      </w:tr>
      <w:tr w:rsidR="00BE5B28" w:rsidRPr="00BE5B28" w14:paraId="4568EA5D"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 Sense of control.</w:t>
            </w:r>
          </w:p>
        </w:tc>
        <w:tc>
          <w:tcPr>
            <w:tcW w:w="294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Topic related discussions boost understanding.</w:t>
            </w:r>
          </w:p>
        </w:tc>
      </w:tr>
      <w:tr w:rsidR="00BE5B28" w:rsidRPr="00BE5B28" w14:paraId="332496DE"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 Frees learner of self-consciousness.</w:t>
            </w:r>
          </w:p>
        </w:tc>
        <w:tc>
          <w:tcPr>
            <w:tcW w:w="294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ix) Students find a storyline, an important motivator and construct using which to mentally relate to the tool.</w:t>
            </w:r>
          </w:p>
        </w:tc>
      </w:tr>
      <w:tr w:rsidR="00BE5B28" w:rsidRPr="00BE5B28" w14:paraId="34F2BFBA" w14:textId="77777777" w:rsidTr="007E1C62">
        <w:trPr>
          <w:trHeight w:val="292"/>
        </w:trPr>
        <w:tc>
          <w:tcPr>
            <w:tcW w:w="205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BE5B28" w:rsidRDefault="00BE5B28" w:rsidP="00BE5B28">
            <w:pPr>
              <w:rPr>
                <w:rFonts w:ascii="Cambria" w:eastAsia="Times New Roman" w:hAnsi="Cambria" w:cs="Calibri"/>
                <w:color w:val="000000"/>
                <w:kern w:val="0"/>
                <w:sz w:val="22"/>
                <w:szCs w:val="22"/>
                <w:lang w:val="en-US"/>
                <w14:ligatures w14:val="none"/>
              </w:rPr>
            </w:pPr>
            <w:r w:rsidRPr="00BE5B28">
              <w:rPr>
                <w:rFonts w:ascii="Cambria" w:eastAsia="Times New Roman" w:hAnsi="Cambria" w:cs="Calibri"/>
                <w:color w:val="000000"/>
                <w:kern w:val="0"/>
                <w:sz w:val="22"/>
                <w:szCs w:val="22"/>
                <w:lang w:val="en-US"/>
                <w14:ligatures w14:val="none"/>
              </w:rPr>
              <w:t>(viii) Hastened sense of time.</w:t>
            </w:r>
          </w:p>
        </w:tc>
        <w:tc>
          <w:tcPr>
            <w:tcW w:w="2947" w:type="pct"/>
            <w:vMerge/>
            <w:tcBorders>
              <w:top w:val="nil"/>
              <w:left w:val="single" w:sz="4" w:space="0" w:color="auto"/>
              <w:bottom w:val="single" w:sz="4" w:space="0" w:color="auto"/>
              <w:right w:val="single" w:sz="4" w:space="0" w:color="auto"/>
            </w:tcBorders>
            <w:vAlign w:val="center"/>
            <w:hideMark/>
          </w:tcPr>
          <w:p w14:paraId="648A9E96" w14:textId="77777777" w:rsidR="00BE5B28" w:rsidRPr="00BE5B28" w:rsidRDefault="00BE5B28" w:rsidP="00BE5B28">
            <w:pPr>
              <w:keepNext/>
              <w:rPr>
                <w:rFonts w:ascii="Cambria" w:eastAsia="Times New Roman" w:hAnsi="Cambria" w:cs="Calibri"/>
                <w:color w:val="000000"/>
                <w:kern w:val="0"/>
                <w:sz w:val="22"/>
                <w:szCs w:val="22"/>
                <w:lang w:val="en-US"/>
                <w14:ligatures w14:val="none"/>
              </w:rPr>
            </w:pPr>
          </w:p>
        </w:tc>
      </w:tr>
    </w:tbl>
    <w:p w14:paraId="543A1B24" w14:textId="0B33AE81" w:rsidR="00823F8D" w:rsidRPr="00BE5B28" w:rsidRDefault="00BE5B28" w:rsidP="00BE5B28">
      <w:pPr>
        <w:pStyle w:val="Caption"/>
        <w:jc w:val="center"/>
        <w:rPr>
          <w:rFonts w:ascii="Cambria Math" w:hAnsi="Cambria Math"/>
        </w:rPr>
      </w:pPr>
      <w:bookmarkStart w:id="54" w:name="_Ref172713865"/>
      <w:r w:rsidRPr="00BE5B28">
        <w:rPr>
          <w:rFonts w:ascii="Cambria Math" w:hAnsi="Cambria Math"/>
        </w:rPr>
        <w:t xml:space="preserve">Table </w:t>
      </w:r>
      <w:r w:rsidRPr="00BE5B28">
        <w:rPr>
          <w:rFonts w:ascii="Cambria Math" w:hAnsi="Cambria Math"/>
        </w:rPr>
        <w:fldChar w:fldCharType="begin"/>
      </w:r>
      <w:r w:rsidRPr="00BE5B28">
        <w:rPr>
          <w:rFonts w:ascii="Cambria Math" w:hAnsi="Cambria Math"/>
        </w:rPr>
        <w:instrText xml:space="preserve"> SEQ Table \* ARABIC </w:instrText>
      </w:r>
      <w:r w:rsidRPr="00BE5B28">
        <w:rPr>
          <w:rFonts w:ascii="Cambria Math" w:hAnsi="Cambria Math"/>
        </w:rPr>
        <w:fldChar w:fldCharType="separate"/>
      </w:r>
      <w:r w:rsidR="00D959C7">
        <w:rPr>
          <w:rFonts w:ascii="Cambria Math" w:hAnsi="Cambria Math"/>
          <w:noProof/>
        </w:rPr>
        <w:t>9</w:t>
      </w:r>
      <w:r w:rsidRPr="00BE5B28">
        <w:rPr>
          <w:rFonts w:ascii="Cambria Math" w:hAnsi="Cambria Math"/>
        </w:rPr>
        <w:fldChar w:fldCharType="end"/>
      </w:r>
      <w:bookmarkEnd w:id="54"/>
      <w:r w:rsidRPr="00BE5B28">
        <w:rPr>
          <w:rFonts w:ascii="Cambria Math" w:hAnsi="Cambria Math"/>
        </w:rPr>
        <w:t>. Pedagogy best practices.</w:t>
      </w:r>
    </w:p>
    <w:p w14:paraId="471A66D7" w14:textId="0EE33D93" w:rsidR="00A41389" w:rsidRDefault="007F2B9B" w:rsidP="00956903">
      <w:pPr>
        <w:spacing w:after="240" w:line="276" w:lineRule="auto"/>
        <w:jc w:val="both"/>
        <w:rPr>
          <w:rFonts w:ascii="Cambria Math" w:hAnsi="Cambria Math"/>
        </w:rPr>
      </w:pPr>
      <w:r>
        <w:rPr>
          <w:rFonts w:ascii="Cambria Math" w:hAnsi="Cambria Math"/>
        </w:rPr>
        <w:t>Content icons</w:t>
      </w:r>
      <w:r w:rsidR="006F1DB7">
        <w:rPr>
          <w:rFonts w:ascii="Cambria Math" w:hAnsi="Cambria Math"/>
        </w:rPr>
        <w:t xml:space="preserve"> in the land plot is updated after every timestep as the simulation runs, with a delay of 100 milliseconds reflect simulation model changes in response to both time updates as well as any forest management actions planned by the user. Execution status of planned actions appear colour coded in both the plan viewer and the planner. Virtual money earned and spent figures get updated in the money panel over time. Both colours and a number that get updated over time reflect changes in atmospheric CO2 concentration. Achieved or failed status of targets are made clear using green or red colour in the targets panel. Finally, invalid text box entries are displayed in red to indicate erroneous input.</w:t>
      </w:r>
      <w:r w:rsidR="00A81599">
        <w:rPr>
          <w:rFonts w:ascii="Cambria Math" w:hAnsi="Cambria Math"/>
        </w:rPr>
        <w:t xml:space="preserve"> Although MycroForest provides output that is a blend of graphical as well as textual elements, it is primarily graphical in nature.</w:t>
      </w:r>
      <w:r w:rsidR="007E1C62">
        <w:rPr>
          <w:rFonts w:ascii="Cambria Math" w:hAnsi="Cambria Math"/>
        </w:rPr>
        <w:t xml:space="preserve"> Additionally, MycroForest</w:t>
      </w:r>
      <w:r w:rsidR="001B2EF0">
        <w:rPr>
          <w:rFonts w:ascii="Cambria Math" w:hAnsi="Cambria Math"/>
        </w:rPr>
        <w:t xml:space="preserve"> presents both a dedicated help page as well as short multimedia (text + image) user guides</w:t>
      </w:r>
      <w:r w:rsidR="00240E42">
        <w:rPr>
          <w:rFonts w:ascii="Cambria Math" w:hAnsi="Cambria Math"/>
        </w:rPr>
        <w:t xml:space="preserve"> upon clicking easily accessible “ ? ” 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panel </w:t>
      </w:r>
      <w:r w:rsidR="001C4586">
        <w:rPr>
          <w:rFonts w:ascii="Cambria Math" w:hAnsi="Cambria Math"/>
        </w:rPr>
        <w:t>in</w:t>
      </w:r>
      <w:r w:rsidR="001B2EF0">
        <w:rPr>
          <w:rFonts w:ascii="Cambria Math" w:hAnsi="Cambria Math"/>
        </w:rPr>
        <w:t xml:space="preserve"> the world and planner page.</w:t>
      </w:r>
      <w:r w:rsidR="006F1DB7">
        <w:rPr>
          <w:rFonts w:ascii="Cambria Math" w:hAnsi="Cambria Math"/>
        </w:rPr>
        <w:t xml:space="preserve"> </w:t>
      </w:r>
      <w:r w:rsidR="007E1C62">
        <w:rPr>
          <w:rFonts w:ascii="Cambria Math" w:hAnsi="Cambria Math"/>
        </w:rPr>
        <w:t>Th</w:t>
      </w:r>
      <w:r w:rsidR="00D61C7F">
        <w:rPr>
          <w:rFonts w:ascii="Cambria Math" w:hAnsi="Cambria Math"/>
        </w:rPr>
        <w:t>is caters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p>
    <w:p w14:paraId="334AFB3F" w14:textId="413D3F59" w:rsidR="00A91C6C" w:rsidRDefault="00A91C6C" w:rsidP="00956903">
      <w:pPr>
        <w:spacing w:after="240" w:line="276" w:lineRule="auto"/>
        <w:jc w:val="both"/>
        <w:rPr>
          <w:rFonts w:ascii="Cambria Math" w:hAnsi="Cambria Math"/>
        </w:rPr>
      </w:pPr>
      <w:r>
        <w:rPr>
          <w:rFonts w:ascii="Cambria Math" w:hAnsi="Cambria Math"/>
        </w:rPr>
        <w:t xml:space="preserve">Good User Experience (UX) is key to avoiding frustration </w:t>
      </w:r>
      <w:r w:rsidR="0060359F">
        <w:rPr>
          <w:rFonts w:ascii="Cambria Math" w:hAnsi="Cambria Math"/>
        </w:rPr>
        <w:t xml:space="preserve">(GP (iv)) </w:t>
      </w:r>
      <w:r>
        <w:rPr>
          <w:rFonts w:ascii="Cambria Math" w:hAnsi="Cambria Math"/>
        </w:rPr>
        <w:t xml:space="preserve">that can significantly hinder learning. Thus, research was conducted to </w:t>
      </w:r>
      <w:r w:rsidR="003C6791">
        <w:rPr>
          <w:rFonts w:ascii="Cambria Math" w:hAnsi="Cambria Math"/>
        </w:rPr>
        <w:t>determine</w:t>
      </w:r>
      <w:r>
        <w:rPr>
          <w:rFonts w:ascii="Cambria Math" w:hAnsi="Cambria Math"/>
        </w:rPr>
        <w:t xml:space="preserve"> best HCI practices</w:t>
      </w:r>
      <w:r w:rsidR="003C6791">
        <w:rPr>
          <w:rFonts w:ascii="Cambria Math" w:hAnsi="Cambria Math"/>
        </w:rPr>
        <w:t xml:space="preserve">. Care has been taken while designing the UI of MycroForest </w:t>
      </w:r>
      <w:r w:rsidR="005A42AF">
        <w:rPr>
          <w:rFonts w:ascii="Cambria Math" w:hAnsi="Cambria Math"/>
        </w:rPr>
        <w:t>to apply</w:t>
      </w:r>
      <w:r w:rsidR="003C6791">
        <w:rPr>
          <w:rFonts w:ascii="Cambria Math" w:hAnsi="Cambria Math"/>
        </w:rPr>
        <w:t xml:space="preserve"> identified HCI principles (Norman’s Model, Task – Core Language Mapping, </w:t>
      </w:r>
      <w:r w:rsidR="003C6791" w:rsidRPr="003C6791">
        <w:rPr>
          <w:rFonts w:ascii="Cambria Math" w:hAnsi="Cambria Math"/>
        </w:rPr>
        <w:t>Jacob Nielsen's Usability Heuristics</w:t>
      </w:r>
      <w:r w:rsidR="003C6791">
        <w:rPr>
          <w:rFonts w:ascii="Cambria Math" w:hAnsi="Cambria Math"/>
        </w:rPr>
        <w:t xml:space="preserve">) and data visualization knowledge to </w:t>
      </w:r>
      <w:r w:rsidR="00172435">
        <w:rPr>
          <w:rFonts w:ascii="Cambria Math" w:hAnsi="Cambria Math"/>
        </w:rPr>
        <w:t>maximise UI usability</w:t>
      </w:r>
      <w:r w:rsidR="003C6791">
        <w:rPr>
          <w:rFonts w:ascii="Cambria Math" w:hAnsi="Cambria Math"/>
        </w:rPr>
        <w:t>.</w:t>
      </w:r>
      <w:r w:rsidR="005A42AF">
        <w:rPr>
          <w:rFonts w:ascii="Cambria Math" w:hAnsi="Cambria Math"/>
        </w:rPr>
        <w:t xml:space="preserve"> Further, informed simplifying assumptions made w.r.t the </w:t>
      </w:r>
      <w:r w:rsidR="00DA10BC">
        <w:rPr>
          <w:rFonts w:ascii="Cambria Math" w:hAnsi="Cambria Math"/>
        </w:rPr>
        <w:t xml:space="preserve">underlying </w:t>
      </w:r>
      <w:r w:rsidR="005A42AF">
        <w:rPr>
          <w:rFonts w:ascii="Cambria Math" w:hAnsi="Cambria Math"/>
        </w:rPr>
        <w:t>simulation model ensures that UX is adequately fast and smooth.</w:t>
      </w:r>
    </w:p>
    <w:p w14:paraId="5CA4B86E" w14:textId="1A4ADFD3" w:rsidR="00985A3C" w:rsidRDefault="00E1162D" w:rsidP="005F739B">
      <w:pPr>
        <w:spacing w:after="240" w:line="276" w:lineRule="auto"/>
        <w:jc w:val="both"/>
        <w:rPr>
          <w:rFonts w:ascii="Cambria Math" w:hAnsi="Cambria Math"/>
        </w:rPr>
      </w:pPr>
      <w:r>
        <w:rPr>
          <w:rFonts w:ascii="Cambria Math" w:hAnsi="Cambria Math"/>
        </w:rPr>
        <w:t xml:space="preserve">This teaching tool </w:t>
      </w:r>
      <w:r w:rsidR="0060359F">
        <w:rPr>
          <w:rFonts w:ascii="Cambria Math" w:hAnsi="Cambria Math"/>
        </w:rPr>
        <w:t xml:space="preserve">is </w:t>
      </w:r>
      <w:r>
        <w:rPr>
          <w:rFonts w:ascii="Cambria Math" w:hAnsi="Cambria Math"/>
        </w:rPr>
        <w:t>to be used by students in the presence of a qualified facilitator as mid</w:t>
      </w:r>
      <w:r w:rsidR="0060359F">
        <w:rPr>
          <w:rFonts w:ascii="Cambria Math" w:hAnsi="Cambria Math"/>
        </w:rPr>
        <w:t>-</w:t>
      </w:r>
      <w:r>
        <w:rPr>
          <w:rFonts w:ascii="Cambria Math" w:hAnsi="Cambria Math"/>
        </w:rPr>
        <w:t xml:space="preserve">activity guidance </w:t>
      </w:r>
      <w:r w:rsidR="003D4131">
        <w:rPr>
          <w:rFonts w:ascii="Cambria Math" w:hAnsi="Cambria Math"/>
        </w:rPr>
        <w:t>hastens</w:t>
      </w:r>
      <w:r>
        <w:rPr>
          <w:rFonts w:ascii="Cambria Math" w:hAnsi="Cambria Math"/>
        </w:rPr>
        <w:t xml:space="preserve"> </w:t>
      </w:r>
      <w:r w:rsidR="003D4131">
        <w:rPr>
          <w:rFonts w:ascii="Cambria Math" w:hAnsi="Cambria Math"/>
        </w:rPr>
        <w:t xml:space="preserve">correct </w:t>
      </w:r>
      <w:r>
        <w:rPr>
          <w:rFonts w:ascii="Cambria Math" w:hAnsi="Cambria Math"/>
        </w:rPr>
        <w:t>learning. Also, it is intended for the learning activity to be split into multiple</w:t>
      </w:r>
      <w:r w:rsidR="003D4131">
        <w:rPr>
          <w:rFonts w:ascii="Cambria Math" w:hAnsi="Cambria Math"/>
        </w:rPr>
        <w:t xml:space="preserve"> short</w:t>
      </w:r>
      <w:r>
        <w:rPr>
          <w:rFonts w:ascii="Cambria Math" w:hAnsi="Cambria Math"/>
        </w:rPr>
        <w:t xml:space="preserve"> parts,</w:t>
      </w:r>
      <w:r w:rsidR="003D4131">
        <w:rPr>
          <w:rFonts w:ascii="Cambria Math" w:hAnsi="Cambria Math"/>
        </w:rPr>
        <w:t xml:space="preserve"> with</w:t>
      </w:r>
      <w:r>
        <w:rPr>
          <w:rFonts w:ascii="Cambria Math" w:hAnsi="Cambria Math"/>
        </w:rPr>
        <w:t xml:space="preserve"> each part </w:t>
      </w:r>
      <w:r w:rsidR="003D4131">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such that group discussion</w:t>
      </w:r>
      <w:r w:rsidR="003D4131">
        <w:rPr>
          <w:rFonts w:ascii="Cambria Math" w:hAnsi="Cambria Math"/>
        </w:rPr>
        <w:t>s</w:t>
      </w:r>
      <w:r>
        <w:rPr>
          <w:rFonts w:ascii="Cambria Math" w:hAnsi="Cambria Math"/>
        </w:rPr>
        <w:t xml:space="preserve"> are held in-between where </w:t>
      </w:r>
      <w:r w:rsidR="0060359F">
        <w:rPr>
          <w:rFonts w:ascii="Cambria Math" w:hAnsi="Cambria Math"/>
        </w:rPr>
        <w:t>learners</w:t>
      </w:r>
      <w:r w:rsidR="00B347AF">
        <w:rPr>
          <w:rFonts w:ascii="Cambria Math" w:hAnsi="Cambria Math"/>
        </w:rPr>
        <w:t xml:space="preserve"> can</w:t>
      </w:r>
      <w:r>
        <w:rPr>
          <w:rFonts w:ascii="Cambria Math" w:hAnsi="Cambria Math"/>
        </w:rPr>
        <w:t xml:space="preserve"> </w:t>
      </w:r>
      <w:r w:rsidR="00B347AF">
        <w:rPr>
          <w:rFonts w:ascii="Cambria Math" w:hAnsi="Cambria Math"/>
        </w:rPr>
        <w:t>share</w:t>
      </w:r>
      <w:r>
        <w:rPr>
          <w:rFonts w:ascii="Cambria Math" w:hAnsi="Cambria Math"/>
        </w:rPr>
        <w:t xml:space="preserve"> their experience and observations with tutors and each other</w:t>
      </w:r>
      <w:r w:rsidR="00B347AF">
        <w:rPr>
          <w:rFonts w:ascii="Cambria Math" w:hAnsi="Cambria Math"/>
        </w:rPr>
        <w:t>. This serves as an opportunity for tutors to ensure learners have built the right mental model.</w:t>
      </w:r>
      <w:r w:rsidR="005B2DD6">
        <w:rPr>
          <w:rFonts w:ascii="Cambria Math" w:hAnsi="Cambria Math"/>
        </w:rPr>
        <w:t xml:space="preserve"> This learning activity structure aligns with GP (vii, viii), PLT (ii, iii), and FTOE (ii, iv, v). Furthermore, learners may be split into teams such that different teams arrive what their notion of best forest management strategy to meet specific set goals. The facilitator may then review each team’s strategy along with all students to discuss pros and cons and foster a healthy competitive spirit among learners. This can be motivating and enjoyable</w:t>
      </w:r>
      <w:r w:rsidR="00D74C3F">
        <w:rPr>
          <w:rFonts w:ascii="Cambria Math" w:hAnsi="Cambria Math"/>
        </w:rPr>
        <w:t xml:space="preserve"> thereby lending itself to GP (</w:t>
      </w:r>
      <w:proofErr w:type="spellStart"/>
      <w:r w:rsidR="00D74C3F">
        <w:rPr>
          <w:rFonts w:ascii="Cambria Math" w:hAnsi="Cambria Math"/>
        </w:rPr>
        <w:t>i</w:t>
      </w:r>
      <w:proofErr w:type="spellEnd"/>
      <w:r w:rsidR="00D74C3F">
        <w:rPr>
          <w:rFonts w:ascii="Cambria Math" w:hAnsi="Cambria Math"/>
        </w:rPr>
        <w:t>) and FTOE (ii, v, viii).</w:t>
      </w:r>
    </w:p>
    <w:p w14:paraId="3394A931" w14:textId="0823F107" w:rsidR="005F2D4C" w:rsidRDefault="005F2D4C" w:rsidP="00956903">
      <w:pPr>
        <w:spacing w:after="240" w:line="276" w:lineRule="auto"/>
        <w:jc w:val="both"/>
        <w:rPr>
          <w:rFonts w:ascii="Cambria Math" w:hAnsi="Cambria Math"/>
        </w:rPr>
      </w:pPr>
      <w:r>
        <w:rPr>
          <w:rFonts w:ascii="Cambria Math" w:hAnsi="Cambria Math"/>
        </w:rPr>
        <w:t xml:space="preserve">MycroForest has a built in feature that allows learners to set maximum atmospheric CO2 concentration and minimum income per rotation targets. The tool indicates using colour (green or red) if these targets are met or not. This ability to set targets and evaluate own performance </w:t>
      </w:r>
      <w:r w:rsidR="00985A3C">
        <w:rPr>
          <w:rFonts w:ascii="Cambria Math" w:hAnsi="Cambria Math"/>
        </w:rPr>
        <w:t>aligns with</w:t>
      </w:r>
      <w:r>
        <w:rPr>
          <w:rFonts w:ascii="Cambria Math" w:hAnsi="Cambria Math"/>
        </w:rPr>
        <w:t xml:space="preserve"> </w:t>
      </w:r>
      <w:r w:rsidR="001467CF">
        <w:rPr>
          <w:rFonts w:ascii="Cambria Math" w:hAnsi="Cambria Math"/>
        </w:rPr>
        <w:t>FTOE (</w:t>
      </w:r>
      <w:proofErr w:type="spellStart"/>
      <w:r w:rsidR="001467CF">
        <w:rPr>
          <w:rFonts w:ascii="Cambria Math" w:hAnsi="Cambria Math"/>
        </w:rPr>
        <w:t>i</w:t>
      </w:r>
      <w:proofErr w:type="spellEnd"/>
      <w:r w:rsidR="001467CF">
        <w:rPr>
          <w:rFonts w:ascii="Cambria Math" w:hAnsi="Cambria Math"/>
        </w:rPr>
        <w:t>, iii, iv, vi) and PLT (ii).</w:t>
      </w:r>
    </w:p>
    <w:p w14:paraId="3B5657F5" w14:textId="58360061" w:rsidR="005F739B" w:rsidRDefault="005F739B" w:rsidP="00CA68B3">
      <w:pPr>
        <w:spacing w:after="240" w:line="276" w:lineRule="auto"/>
        <w:jc w:val="both"/>
        <w:rPr>
          <w:rFonts w:ascii="Cambria Math" w:hAnsi="Cambria Math"/>
        </w:rPr>
      </w:pPr>
      <w:r>
        <w:rPr>
          <w:rFonts w:ascii="Cambria Math" w:hAnsi="Cambria Math"/>
        </w:rPr>
        <w:t>Structure is needed to ensure learning from microworlds. One way to establish such structure is to present learners with challenges revolving around certain goals. In addition to guiding thought process, this also adds an element of gamification that can keep users motivated. Given below are the 5 challenges that are built into MycroForest currently. The level of difficulty of challenges increases from challenge 1 to 5. Only panels, controls, and help associated with UI elements essential for each challenge is displayed on the screen. Other panels are hidden. This serves to aid in model progression and gradually familiarize learners with all capabilities of MycroForest such that it is never overwhelming.</w:t>
      </w:r>
      <w:r w:rsidR="006C7D03">
        <w:rPr>
          <w:rFonts w:ascii="Cambria Math" w:hAnsi="Cambria Math"/>
        </w:rPr>
        <w:t xml:space="preserve"> This is also in agreement with GP (</w:t>
      </w:r>
      <w:proofErr w:type="spellStart"/>
      <w:r w:rsidR="006C7D03">
        <w:rPr>
          <w:rFonts w:ascii="Cambria Math" w:hAnsi="Cambria Math"/>
        </w:rPr>
        <w:t>i</w:t>
      </w:r>
      <w:proofErr w:type="spellEnd"/>
      <w:r w:rsidR="006C7D03">
        <w:rPr>
          <w:rFonts w:ascii="Cambria Math" w:hAnsi="Cambria Math"/>
        </w:rPr>
        <w:t>, ii, iii, vii), FTOE (</w:t>
      </w:r>
      <w:proofErr w:type="spellStart"/>
      <w:r w:rsidR="006C7D03">
        <w:rPr>
          <w:rFonts w:ascii="Cambria Math" w:hAnsi="Cambria Math"/>
        </w:rPr>
        <w:t>i</w:t>
      </w:r>
      <w:proofErr w:type="spellEnd"/>
      <w:r w:rsidR="006C7D03">
        <w:rPr>
          <w:rFonts w:ascii="Cambria Math" w:hAnsi="Cambria Math"/>
        </w:rPr>
        <w:t>, ii),</w:t>
      </w:r>
      <w:r w:rsidR="00246D9B">
        <w:rPr>
          <w:rFonts w:ascii="Cambria Math" w:hAnsi="Cambria Math"/>
        </w:rPr>
        <w:t xml:space="preserve"> and</w:t>
      </w:r>
      <w:r w:rsidR="006C7D03">
        <w:rPr>
          <w:rFonts w:ascii="Cambria Math" w:hAnsi="Cambria Math"/>
        </w:rPr>
        <w:t xml:space="preserve"> PLT (</w:t>
      </w:r>
      <w:proofErr w:type="spellStart"/>
      <w:r w:rsidR="006C7D03">
        <w:rPr>
          <w:rFonts w:ascii="Cambria Math" w:hAnsi="Cambria Math"/>
        </w:rPr>
        <w:t>i</w:t>
      </w:r>
      <w:proofErr w:type="spellEnd"/>
      <w:r w:rsidR="006C7D03">
        <w:rPr>
          <w:rFonts w:ascii="Cambria Math" w:hAnsi="Cambria Math"/>
        </w:rPr>
        <w:t>).</w:t>
      </w:r>
    </w:p>
    <w:p w14:paraId="54A75D6B" w14:textId="737EC15C" w:rsidR="00F70A69" w:rsidRDefault="00F70A69" w:rsidP="00CA68B3">
      <w:pPr>
        <w:spacing w:after="240" w:line="276" w:lineRule="auto"/>
        <w:jc w:val="both"/>
        <w:rPr>
          <w:rFonts w:ascii="Cambria Math" w:hAnsi="Cambria Math"/>
        </w:rPr>
      </w:pPr>
      <w:r w:rsidRPr="00EC0A8A">
        <w:rPr>
          <w:rFonts w:ascii="Cambria Math" w:hAnsi="Cambria Math"/>
        </w:rPr>
        <w:fldChar w:fldCharType="begin"/>
      </w:r>
      <w:r w:rsidRPr="00EC0A8A">
        <w:rPr>
          <w:rFonts w:ascii="Cambria Math" w:hAnsi="Cambria Math"/>
        </w:rPr>
        <w:instrText xml:space="preserve"> REF _Ref172727774 \h </w:instrText>
      </w:r>
      <w:r w:rsidR="00EC0A8A">
        <w:rPr>
          <w:rFonts w:ascii="Cambria Math" w:hAnsi="Cambria Math"/>
        </w:rPr>
        <w:instrText xml:space="preserve"> \* MERGEFORMAT </w:instrText>
      </w:r>
      <w:r w:rsidRPr="00EC0A8A">
        <w:rPr>
          <w:rFonts w:ascii="Cambria Math" w:hAnsi="Cambria Math"/>
        </w:rPr>
      </w:r>
      <w:r w:rsidRPr="00EC0A8A">
        <w:rPr>
          <w:rFonts w:ascii="Cambria Math" w:hAnsi="Cambria Math"/>
        </w:rPr>
        <w:fldChar w:fldCharType="separate"/>
      </w:r>
      <w:r w:rsidRPr="00EC0A8A">
        <w:rPr>
          <w:rFonts w:ascii="Cambria Math" w:hAnsi="Cambria Math"/>
        </w:rPr>
        <w:t xml:space="preserve">Table </w:t>
      </w:r>
      <w:r w:rsidRPr="00EC0A8A">
        <w:rPr>
          <w:rFonts w:ascii="Cambria Math" w:hAnsi="Cambria Math"/>
          <w:noProof/>
        </w:rPr>
        <w:t>3</w:t>
      </w:r>
      <w:r w:rsidRPr="00EC0A8A">
        <w:rPr>
          <w:rFonts w:ascii="Cambria Math" w:hAnsi="Cambria Math"/>
        </w:rPr>
        <w:fldChar w:fldCharType="end"/>
      </w:r>
      <w:r w:rsidRPr="00EC0A8A">
        <w:rPr>
          <w:rFonts w:ascii="Cambria Math" w:hAnsi="Cambria Math"/>
        </w:rPr>
        <w:t xml:space="preserve"> summarizes</w:t>
      </w:r>
      <w:r>
        <w:rPr>
          <w:rFonts w:ascii="Cambria Math" w:hAnsi="Cambria Math"/>
        </w:rPr>
        <w:t xml:space="preserve"> the 5 implemented challenges. In order to switch between these challenges, facilitators should press Ctrl + Alt + 1, 2, 3, 4, or 5 on the </w:t>
      </w:r>
      <w:r w:rsidR="00274098">
        <w:rPr>
          <w:rFonts w:ascii="Cambria Math" w:hAnsi="Cambria Math"/>
        </w:rPr>
        <w:t>keyboard</w:t>
      </w:r>
      <w:r>
        <w:rPr>
          <w:rFonts w:ascii="Cambria Math" w:hAnsi="Cambria Math"/>
        </w:rPr>
        <w:t>.</w:t>
      </w:r>
    </w:p>
    <w:tbl>
      <w:tblPr>
        <w:tblW w:w="5000" w:type="pct"/>
        <w:tblLook w:val="04A0" w:firstRow="1" w:lastRow="0" w:firstColumn="1" w:lastColumn="0" w:noHBand="0" w:noVBand="1"/>
      </w:tblPr>
      <w:tblGrid>
        <w:gridCol w:w="439"/>
        <w:gridCol w:w="2152"/>
        <w:gridCol w:w="2150"/>
        <w:gridCol w:w="2152"/>
        <w:gridCol w:w="2349"/>
      </w:tblGrid>
      <w:tr w:rsidR="00ED0EE0" w:rsidRPr="00ED0EE0" w14:paraId="32174A2D" w14:textId="77777777" w:rsidTr="00ED0EE0">
        <w:trPr>
          <w:trHeight w:val="283"/>
        </w:trPr>
        <w:tc>
          <w:tcPr>
            <w:tcW w:w="15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 </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Goal</w:t>
            </w:r>
          </w:p>
        </w:tc>
        <w:tc>
          <w:tcPr>
            <w:tcW w:w="1208"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Active Features</w:t>
            </w:r>
          </w:p>
        </w:tc>
        <w:tc>
          <w:tcPr>
            <w:tcW w:w="1209"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Possible Learnings</w:t>
            </w:r>
          </w:p>
        </w:tc>
        <w:tc>
          <w:tcPr>
            <w:tcW w:w="1218"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Expected Learner Activity</w:t>
            </w:r>
          </w:p>
        </w:tc>
      </w:tr>
      <w:tr w:rsidR="00ED0EE0" w:rsidRPr="00ED0EE0" w14:paraId="2C852ABF" w14:textId="77777777" w:rsidTr="00ED0EE0">
        <w:trPr>
          <w:trHeight w:val="2263"/>
        </w:trPr>
        <w:tc>
          <w:tcPr>
            <w:tcW w:w="15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1</w:t>
            </w:r>
          </w:p>
        </w:tc>
        <w:tc>
          <w:tcPr>
            <w:tcW w:w="1209"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from the forest.</w:t>
            </w:r>
          </w:p>
        </w:tc>
        <w:tc>
          <w:tcPr>
            <w:tcW w:w="1208"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Timeline</w:t>
            </w:r>
            <w:r w:rsidRPr="00ED0EE0">
              <w:rPr>
                <w:rFonts w:ascii="Cambria" w:eastAsia="Times New Roman" w:hAnsi="Cambria" w:cs="Calibri"/>
                <w:color w:val="000000"/>
                <w:kern w:val="0"/>
                <w:sz w:val="18"/>
                <w:szCs w:val="18"/>
                <w:lang w:val="en-US"/>
                <w14:ligatures w14:val="none"/>
              </w:rPr>
              <w:br/>
              <w:t>Land</w:t>
            </w:r>
            <w:r w:rsidRPr="00ED0EE0">
              <w:rPr>
                <w:rFonts w:ascii="Cambria" w:eastAsia="Times New Roman" w:hAnsi="Cambria" w:cs="Calibri"/>
                <w:color w:val="000000"/>
                <w:kern w:val="0"/>
                <w:sz w:val="18"/>
                <w:szCs w:val="18"/>
                <w:lang w:val="en-US"/>
                <w14:ligatures w14:val="none"/>
              </w:rPr>
              <w:br/>
              <w:t>Money Viewer</w:t>
            </w:r>
            <w:r w:rsidRPr="00ED0EE0">
              <w:rPr>
                <w:rFonts w:ascii="Cambria" w:eastAsia="Times New Roman" w:hAnsi="Cambria" w:cs="Calibri"/>
                <w:color w:val="000000"/>
                <w:kern w:val="0"/>
                <w:sz w:val="18"/>
                <w:szCs w:val="18"/>
                <w:lang w:val="en-US"/>
                <w14:ligatures w14:val="none"/>
              </w:rPr>
              <w:br/>
              <w:t>Plan Viewer</w:t>
            </w:r>
            <w:r w:rsidRPr="00ED0EE0">
              <w:rPr>
                <w:rFonts w:ascii="Cambria" w:eastAsia="Times New Roman" w:hAnsi="Cambria" w:cs="Calibri"/>
                <w:color w:val="000000"/>
                <w:kern w:val="0"/>
                <w:sz w:val="18"/>
                <w:szCs w:val="18"/>
                <w:lang w:val="en-US"/>
                <w14:ligatures w14:val="none"/>
              </w:rPr>
              <w:br/>
              <w:t>Planner</w:t>
            </w:r>
            <w:r w:rsidRPr="00ED0EE0">
              <w:rPr>
                <w:rFonts w:ascii="Cambria" w:eastAsia="Times New Roman" w:hAnsi="Cambria" w:cs="Calibri"/>
                <w:color w:val="000000"/>
                <w:kern w:val="0"/>
                <w:sz w:val="18"/>
                <w:szCs w:val="18"/>
                <w:lang w:val="en-US"/>
                <w14:ligatures w14:val="none"/>
              </w:rPr>
              <w:br/>
              <w:t>Timber Income Stream</w:t>
            </w:r>
          </w:p>
        </w:tc>
        <w:tc>
          <w:tcPr>
            <w:tcW w:w="1209" w:type="pct"/>
            <w:tcBorders>
              <w:top w:val="nil"/>
              <w:left w:val="nil"/>
              <w:bottom w:val="single" w:sz="4" w:space="0" w:color="auto"/>
              <w:right w:val="single" w:sz="4" w:space="0" w:color="auto"/>
            </w:tcBorders>
            <w:shd w:val="clear" w:color="000000" w:fill="DDEBF7"/>
            <w:vAlign w:val="center"/>
            <w:hideMark/>
          </w:tcPr>
          <w:p w14:paraId="1352B1F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Timber is profitable resource. This motivates deforestation.</w:t>
            </w:r>
            <w:r w:rsidRPr="00ED0EE0">
              <w:rPr>
                <w:rFonts w:ascii="Cambria" w:eastAsia="Times New Roman" w:hAnsi="Cambria" w:cs="Calibri"/>
                <w:color w:val="000000"/>
                <w:kern w:val="0"/>
                <w:sz w:val="18"/>
                <w:szCs w:val="18"/>
                <w:lang w:val="en-US"/>
                <w14:ligatures w14:val="none"/>
              </w:rPr>
              <w:br/>
              <w:t># Generally, forest management activities are performed in rounds.</w:t>
            </w:r>
          </w:p>
        </w:tc>
        <w:tc>
          <w:tcPr>
            <w:tcW w:w="1218" w:type="pct"/>
            <w:tcBorders>
              <w:top w:val="nil"/>
              <w:left w:val="nil"/>
              <w:bottom w:val="single" w:sz="4" w:space="0" w:color="auto"/>
              <w:right w:val="single" w:sz="4" w:space="0" w:color="auto"/>
            </w:tcBorders>
            <w:shd w:val="clear" w:color="000000" w:fill="DDEBF7"/>
            <w:vAlign w:val="center"/>
            <w:hideMark/>
          </w:tcPr>
          <w:p w14:paraId="66823702"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Create management plans that chop as many trees as possible.</w:t>
            </w:r>
            <w:r w:rsidRPr="00ED0EE0">
              <w:rPr>
                <w:rFonts w:ascii="Cambria" w:eastAsia="Times New Roman" w:hAnsi="Cambria" w:cs="Calibri"/>
                <w:color w:val="000000"/>
                <w:kern w:val="0"/>
                <w:sz w:val="18"/>
                <w:szCs w:val="18"/>
                <w:lang w:val="en-US"/>
                <w14:ligatures w14:val="none"/>
              </w:rPr>
              <w:br/>
              <w:t># Note down income.</w:t>
            </w:r>
            <w:r w:rsidRPr="00ED0EE0">
              <w:rPr>
                <w:rFonts w:ascii="Cambria" w:eastAsia="Times New Roman" w:hAnsi="Cambria" w:cs="Calibri"/>
                <w:color w:val="000000"/>
                <w:kern w:val="0"/>
                <w:sz w:val="18"/>
                <w:szCs w:val="18"/>
                <w:lang w:val="en-US"/>
                <w14:ligatures w14:val="none"/>
              </w:rPr>
              <w:br/>
              <w:t># Edit plan. Try changing rotation period.</w:t>
            </w:r>
            <w:r w:rsidRPr="00ED0EE0">
              <w:rPr>
                <w:rFonts w:ascii="Cambria" w:eastAsia="Times New Roman" w:hAnsi="Cambria" w:cs="Calibri"/>
                <w:color w:val="000000"/>
                <w:kern w:val="0"/>
                <w:sz w:val="18"/>
                <w:szCs w:val="18"/>
                <w:lang w:val="en-US"/>
                <w14:ligatures w14:val="none"/>
              </w:rPr>
              <w:br/>
              <w:t># Coniferous trees are more profitable. Try planting only coniferous trees.</w:t>
            </w:r>
          </w:p>
        </w:tc>
      </w:tr>
      <w:tr w:rsidR="00ED0EE0" w:rsidRPr="00ED0EE0" w14:paraId="6DA8F0DF" w14:textId="77777777" w:rsidTr="00ED0EE0">
        <w:trPr>
          <w:trHeight w:val="4809"/>
        </w:trPr>
        <w:tc>
          <w:tcPr>
            <w:tcW w:w="15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2</w:t>
            </w:r>
          </w:p>
        </w:tc>
        <w:tc>
          <w:tcPr>
            <w:tcW w:w="1209"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Keep atmospheric CO2 concentration at as desirable a value as possible.</w:t>
            </w:r>
          </w:p>
        </w:tc>
        <w:tc>
          <w:tcPr>
            <w:tcW w:w="1208"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1 Features</w:t>
            </w:r>
            <w:r w:rsidRPr="00ED0EE0">
              <w:rPr>
                <w:rFonts w:ascii="Cambria" w:eastAsia="Times New Roman" w:hAnsi="Cambria" w:cs="Calibri"/>
                <w:color w:val="000000"/>
                <w:kern w:val="0"/>
                <w:sz w:val="18"/>
                <w:szCs w:val="18"/>
                <w:lang w:val="en-US"/>
                <w14:ligatures w14:val="none"/>
              </w:rPr>
              <w:br/>
              <w:t>+ CO2 Target Setter</w:t>
            </w:r>
            <w:r w:rsidRPr="00ED0EE0">
              <w:rPr>
                <w:rFonts w:ascii="Cambria" w:eastAsia="Times New Roman" w:hAnsi="Cambria" w:cs="Calibri"/>
                <w:color w:val="000000"/>
                <w:kern w:val="0"/>
                <w:sz w:val="18"/>
                <w:szCs w:val="18"/>
                <w:lang w:val="en-US"/>
                <w14:ligatures w14:val="none"/>
              </w:rPr>
              <w:br/>
              <w:t>+ CO2 Scale</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E2EFDA"/>
            <w:vAlign w:val="center"/>
            <w:hideMark/>
          </w:tcPr>
          <w:p w14:paraId="0676F3AE"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Forests are crucial to keeping CO2 levels in check as they sequester CO2. </w:t>
            </w:r>
            <w:r w:rsidRPr="00ED0EE0">
              <w:rPr>
                <w:rFonts w:ascii="Cambria" w:eastAsia="Times New Roman" w:hAnsi="Cambria" w:cs="Calibri"/>
                <w:color w:val="000000"/>
                <w:kern w:val="0"/>
                <w:sz w:val="18"/>
                <w:szCs w:val="18"/>
                <w:lang w:val="en-US"/>
                <w14:ligatures w14:val="none"/>
              </w:rPr>
              <w:br/>
              <w:t xml:space="preserve"># Mature and older trees are needed to keep atmospheric CO2 levels low. </w:t>
            </w:r>
            <w:r w:rsidRPr="00ED0EE0">
              <w:rPr>
                <w:rFonts w:ascii="Cambria" w:eastAsia="Times New Roman" w:hAnsi="Cambria" w:cs="Calibri"/>
                <w:color w:val="000000"/>
                <w:kern w:val="0"/>
                <w:sz w:val="18"/>
                <w:szCs w:val="18"/>
                <w:lang w:val="en-US"/>
                <w14:ligatures w14:val="none"/>
              </w:rPr>
              <w:br/>
              <w:t xml:space="preserve"># Mature trees absorb more carbon as they grow. But older trees store more CO2. </w:t>
            </w:r>
            <w:r w:rsidRPr="00ED0EE0">
              <w:rPr>
                <w:rFonts w:ascii="Cambria" w:eastAsia="Times New Roman" w:hAnsi="Cambria" w:cs="Calibri"/>
                <w:color w:val="000000"/>
                <w:kern w:val="0"/>
                <w:sz w:val="18"/>
                <w:szCs w:val="18"/>
                <w:lang w:val="en-US"/>
                <w14:ligatures w14:val="none"/>
              </w:rPr>
              <w:br/>
              <w:t xml:space="preserve"># Chopping an older tree releases more CO2 at once than chopping a mature tree. </w:t>
            </w:r>
            <w:r w:rsidRPr="00ED0EE0">
              <w:rPr>
                <w:rFonts w:ascii="Cambria" w:eastAsia="Times New Roman" w:hAnsi="Cambria" w:cs="Calibri"/>
                <w:color w:val="000000"/>
                <w:kern w:val="0"/>
                <w:sz w:val="18"/>
                <w:szCs w:val="18"/>
                <w:lang w:val="en-US"/>
                <w14:ligatures w14:val="none"/>
              </w:rPr>
              <w:br/>
              <w:t xml:space="preserve"># Clear felling is the worst strategy. </w:t>
            </w:r>
            <w:r w:rsidRPr="00ED0EE0">
              <w:rPr>
                <w:rFonts w:ascii="Cambria" w:eastAsia="Times New Roman" w:hAnsi="Cambria" w:cs="Calibri"/>
                <w:color w:val="000000"/>
                <w:kern w:val="0"/>
                <w:sz w:val="18"/>
                <w:szCs w:val="18"/>
                <w:lang w:val="en-US"/>
                <w14:ligatures w14:val="none"/>
              </w:rPr>
              <w:br/>
              <w:t># Thinning is a better idea.</w:t>
            </w:r>
            <w:r w:rsidRPr="00ED0EE0">
              <w:rPr>
                <w:rFonts w:ascii="Cambria" w:eastAsia="Times New Roman" w:hAnsi="Cambria" w:cs="Calibri"/>
                <w:color w:val="000000"/>
                <w:kern w:val="0"/>
                <w:sz w:val="18"/>
                <w:szCs w:val="18"/>
                <w:lang w:val="en-US"/>
                <w14:ligatures w14:val="none"/>
              </w:rPr>
              <w:br/>
              <w:t># No management is the best strategy.</w:t>
            </w:r>
          </w:p>
        </w:tc>
        <w:tc>
          <w:tcPr>
            <w:tcW w:w="1218"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CO2 target.</w:t>
            </w:r>
            <w:r w:rsidRPr="00ED0EE0">
              <w:rPr>
                <w:rFonts w:ascii="Cambria" w:eastAsia="Times New Roman" w:hAnsi="Cambria" w:cs="Calibri"/>
                <w:color w:val="000000"/>
                <w:kern w:val="0"/>
                <w:sz w:val="18"/>
                <w:szCs w:val="18"/>
                <w:lang w:val="en-US"/>
                <w14:ligatures w14:val="none"/>
              </w:rPr>
              <w:br/>
              <w:t># Try best plan from challenge 1. Note highest CO2 concentration figure across 300 years.</w:t>
            </w:r>
            <w:r w:rsidRPr="00ED0EE0">
              <w:rPr>
                <w:rFonts w:ascii="Cambria" w:eastAsia="Times New Roman" w:hAnsi="Cambria" w:cs="Calibri"/>
                <w:color w:val="000000"/>
                <w:kern w:val="0"/>
                <w:sz w:val="18"/>
                <w:szCs w:val="18"/>
                <w:lang w:val="en-US"/>
                <w14:ligatures w14:val="none"/>
              </w:rPr>
              <w:br/>
              <w:t># Set a slightly lower concentration value as target.</w:t>
            </w:r>
            <w:r w:rsidRPr="00ED0EE0">
              <w:rPr>
                <w:rFonts w:ascii="Cambria" w:eastAsia="Times New Roman" w:hAnsi="Cambria" w:cs="Calibri"/>
                <w:color w:val="000000"/>
                <w:kern w:val="0"/>
                <w:sz w:val="18"/>
                <w:szCs w:val="18"/>
                <w:lang w:val="en-US"/>
                <w14:ligatures w14:val="none"/>
              </w:rPr>
              <w:br/>
              <w:t># Tweak management plan.</w:t>
            </w:r>
            <w:r w:rsidRPr="00ED0EE0">
              <w:rPr>
                <w:rFonts w:ascii="Cambria" w:eastAsia="Times New Roman" w:hAnsi="Cambria" w:cs="Calibri"/>
                <w:color w:val="000000"/>
                <w:kern w:val="0"/>
                <w:sz w:val="18"/>
                <w:szCs w:val="18"/>
                <w:lang w:val="en-US"/>
                <w14:ligatures w14:val="none"/>
              </w:rPr>
              <w:br/>
              <w:t># Try to hit lower CO2 target.</w:t>
            </w:r>
            <w:r w:rsidRPr="00ED0EE0">
              <w:rPr>
                <w:rFonts w:ascii="Cambria" w:eastAsia="Times New Roman" w:hAnsi="Cambria" w:cs="Calibri"/>
                <w:color w:val="000000"/>
                <w:kern w:val="0"/>
                <w:sz w:val="18"/>
                <w:szCs w:val="18"/>
                <w:lang w:val="en-US"/>
                <w14:ligatures w14:val="none"/>
              </w:rPr>
              <w:br/>
              <w:t># Repeat last 3 steps.</w:t>
            </w:r>
          </w:p>
        </w:tc>
      </w:tr>
      <w:tr w:rsidR="00ED0EE0" w:rsidRPr="00ED0EE0" w14:paraId="5575088A" w14:textId="77777777" w:rsidTr="00ED0EE0">
        <w:trPr>
          <w:trHeight w:val="1980"/>
        </w:trPr>
        <w:tc>
          <w:tcPr>
            <w:tcW w:w="156"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3</w:t>
            </w:r>
          </w:p>
        </w:tc>
        <w:tc>
          <w:tcPr>
            <w:tcW w:w="1209" w:type="pct"/>
            <w:tcBorders>
              <w:top w:val="nil"/>
              <w:left w:val="nil"/>
              <w:bottom w:val="single" w:sz="4" w:space="0" w:color="auto"/>
              <w:right w:val="single" w:sz="4" w:space="0" w:color="auto"/>
            </w:tcBorders>
            <w:shd w:val="clear" w:color="000000" w:fill="FFF2CC"/>
            <w:vAlign w:val="center"/>
            <w:hideMark/>
          </w:tcPr>
          <w:p w14:paraId="3F6C5863"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Maximize income while trying to keep CO2 concentration ideal.</w:t>
            </w:r>
          </w:p>
        </w:tc>
        <w:tc>
          <w:tcPr>
            <w:tcW w:w="1208"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2 Features</w:t>
            </w:r>
            <w:r w:rsidRPr="00ED0EE0">
              <w:rPr>
                <w:rFonts w:ascii="Cambria" w:eastAsia="Times New Roman" w:hAnsi="Cambria" w:cs="Calibri"/>
                <w:color w:val="000000"/>
                <w:kern w:val="0"/>
                <w:sz w:val="18"/>
                <w:szCs w:val="18"/>
                <w:lang w:val="en-US"/>
                <w14:ligatures w14:val="none"/>
              </w:rPr>
              <w:br/>
              <w:t>+ Money Viewer</w:t>
            </w:r>
          </w:p>
        </w:tc>
        <w:tc>
          <w:tcPr>
            <w:tcW w:w="1209"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It is impossible to keep CO2 levels in a safe range without lowering profit margins.</w:t>
            </w:r>
          </w:p>
        </w:tc>
        <w:tc>
          <w:tcPr>
            <w:tcW w:w="1218" w:type="pct"/>
            <w:tcBorders>
              <w:top w:val="nil"/>
              <w:left w:val="nil"/>
              <w:bottom w:val="single" w:sz="4" w:space="0" w:color="auto"/>
              <w:right w:val="single" w:sz="4" w:space="0" w:color="auto"/>
            </w:tcBorders>
            <w:shd w:val="clear" w:color="000000" w:fill="FFF2CC"/>
            <w:vAlign w:val="center"/>
            <w:hideMark/>
          </w:tcPr>
          <w:p w14:paraId="375BBD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both CO2 target and income target.</w:t>
            </w:r>
            <w:r w:rsidRPr="00ED0EE0">
              <w:rPr>
                <w:rFonts w:ascii="Cambria" w:eastAsia="Times New Roman" w:hAnsi="Cambria" w:cs="Calibri"/>
                <w:color w:val="000000"/>
                <w:kern w:val="0"/>
                <w:sz w:val="18"/>
                <w:szCs w:val="18"/>
                <w:lang w:val="en-US"/>
                <w14:ligatures w14:val="none"/>
              </w:rPr>
              <w:br/>
              <w:t xml:space="preserve"># Tweak plan and see if targets are achieved. </w:t>
            </w:r>
            <w:r w:rsidRPr="00ED0EE0">
              <w:rPr>
                <w:rFonts w:ascii="Cambria" w:eastAsia="Times New Roman" w:hAnsi="Cambria" w:cs="Calibri"/>
                <w:color w:val="000000"/>
                <w:kern w:val="0"/>
                <w:sz w:val="18"/>
                <w:szCs w:val="18"/>
                <w:lang w:val="en-US"/>
                <w14:ligatures w14:val="none"/>
              </w:rPr>
              <w:br/>
              <w:t># Report lowest CO2 + highest Income target combination achieved.</w:t>
            </w:r>
          </w:p>
        </w:tc>
      </w:tr>
      <w:tr w:rsidR="00ED0EE0" w:rsidRPr="00ED0EE0" w14:paraId="6DE5F129" w14:textId="77777777" w:rsidTr="00ED0EE0">
        <w:trPr>
          <w:trHeight w:val="3678"/>
        </w:trPr>
        <w:tc>
          <w:tcPr>
            <w:tcW w:w="156"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4</w:t>
            </w:r>
          </w:p>
        </w:tc>
        <w:tc>
          <w:tcPr>
            <w:tcW w:w="1209" w:type="pct"/>
            <w:tcBorders>
              <w:top w:val="nil"/>
              <w:left w:val="nil"/>
              <w:bottom w:val="single" w:sz="4" w:space="0" w:color="auto"/>
              <w:right w:val="single" w:sz="4" w:space="0" w:color="auto"/>
            </w:tcBorders>
            <w:shd w:val="clear" w:color="000000" w:fill="FCE4D6"/>
            <w:vAlign w:val="center"/>
            <w:hideMark/>
          </w:tcPr>
          <w:p w14:paraId="6AE47638"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long before fossil fuel usage leads to critical CO2 levels (red) or complete forest death in the microworld? How to increase this time?</w:t>
            </w:r>
          </w:p>
        </w:tc>
        <w:tc>
          <w:tcPr>
            <w:tcW w:w="1208"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3 Features</w:t>
            </w:r>
            <w:r w:rsidRPr="00ED0EE0">
              <w:rPr>
                <w:rFonts w:ascii="Cambria" w:eastAsia="Times New Roman" w:hAnsi="Cambria" w:cs="Calibri"/>
                <w:color w:val="000000"/>
                <w:kern w:val="0"/>
                <w:sz w:val="18"/>
                <w:szCs w:val="18"/>
                <w:lang w:val="en-US"/>
                <w14:ligatures w14:val="none"/>
              </w:rPr>
              <w:br/>
              <w:t>+ Fossil Fuel Usage Panel</w:t>
            </w:r>
            <w:r w:rsidRPr="00ED0EE0">
              <w:rPr>
                <w:rFonts w:ascii="Cambria" w:eastAsia="Times New Roman" w:hAnsi="Cambria" w:cs="Calibri"/>
                <w:color w:val="000000"/>
                <w:kern w:val="0"/>
                <w:sz w:val="18"/>
                <w:szCs w:val="18"/>
                <w:lang w:val="en-US"/>
                <w14:ligatures w14:val="none"/>
              </w:rPr>
              <w:br/>
              <w:t>+ Carbon Distribution Panel</w:t>
            </w:r>
            <w:r w:rsidRPr="00ED0EE0">
              <w:rPr>
                <w:rFonts w:ascii="Cambria" w:eastAsia="Times New Roman" w:hAnsi="Cambria" w:cs="Calibri"/>
                <w:color w:val="000000"/>
                <w:kern w:val="0"/>
                <w:sz w:val="18"/>
                <w:szCs w:val="18"/>
                <w:lang w:val="en-US"/>
                <w14:ligatures w14:val="none"/>
              </w:rPr>
              <w:br/>
              <w:t>+ Biodiversity Score &amp; Land Class</w:t>
            </w:r>
          </w:p>
        </w:tc>
        <w:tc>
          <w:tcPr>
            <w:tcW w:w="1209"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nly way to improve CO2 concentration in the air is to significantly cut down fossil fuel emissions. No silver </w:t>
            </w:r>
            <w:r w:rsidR="00274098" w:rsidRPr="00ED0EE0">
              <w:rPr>
                <w:rFonts w:ascii="Cambria" w:eastAsia="Times New Roman" w:hAnsi="Cambria" w:cs="Calibri"/>
                <w:color w:val="000000"/>
                <w:kern w:val="0"/>
                <w:sz w:val="18"/>
                <w:szCs w:val="18"/>
                <w:lang w:val="en-US"/>
                <w14:ligatures w14:val="none"/>
              </w:rPr>
              <w:t>bullets</w:t>
            </w:r>
            <w:r w:rsidRPr="00ED0EE0">
              <w:rPr>
                <w:rFonts w:ascii="Cambria" w:eastAsia="Times New Roman" w:hAnsi="Cambria" w:cs="Calibri"/>
                <w:color w:val="000000"/>
                <w:kern w:val="0"/>
                <w:sz w:val="18"/>
                <w:szCs w:val="18"/>
                <w:lang w:val="en-US"/>
                <w14:ligatures w14:val="none"/>
              </w:rPr>
              <w:t>.</w:t>
            </w:r>
            <w:r w:rsidRPr="00ED0EE0">
              <w:rPr>
                <w:rFonts w:ascii="Cambria" w:eastAsia="Times New Roman" w:hAnsi="Cambria" w:cs="Calibri"/>
                <w:color w:val="000000"/>
                <w:kern w:val="0"/>
                <w:sz w:val="18"/>
                <w:szCs w:val="18"/>
                <w:lang w:val="en-US"/>
                <w14:ligatures w14:val="none"/>
              </w:rPr>
              <w:br/>
              <w:t># There is more carbon trapped within earth as fossil fuels than there is in the air and vegetation.</w:t>
            </w:r>
          </w:p>
        </w:tc>
        <w:tc>
          <w:tcPr>
            <w:tcW w:w="1218" w:type="pct"/>
            <w:tcBorders>
              <w:top w:val="nil"/>
              <w:left w:val="nil"/>
              <w:bottom w:val="single" w:sz="4" w:space="0" w:color="auto"/>
              <w:right w:val="single" w:sz="4" w:space="0" w:color="auto"/>
            </w:tcBorders>
            <w:shd w:val="clear" w:color="000000" w:fill="FCE4D6"/>
            <w:vAlign w:val="center"/>
            <w:hideMark/>
          </w:tcPr>
          <w:p w14:paraId="476AF92C"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Set fossil fuel usage emission to current global level of 10 GtC and observe how many years pass before CO2 levels reach critical levels and the entire forest dies out.</w:t>
            </w:r>
            <w:r w:rsidRPr="00ED0EE0">
              <w:rPr>
                <w:rFonts w:ascii="Cambria" w:eastAsia="Times New Roman" w:hAnsi="Cambria" w:cs="Calibri"/>
                <w:color w:val="000000"/>
                <w:kern w:val="0"/>
                <w:sz w:val="18"/>
                <w:szCs w:val="18"/>
                <w:lang w:val="en-US"/>
                <w14:ligatures w14:val="none"/>
              </w:rPr>
              <w:br/>
              <w:t># Tweak plans to see if some management strategy can keep carbon levels in check.</w:t>
            </w:r>
            <w:r w:rsidRPr="00ED0EE0">
              <w:rPr>
                <w:rFonts w:ascii="Cambria" w:eastAsia="Times New Roman" w:hAnsi="Cambria" w:cs="Calibri"/>
                <w:color w:val="000000"/>
                <w:kern w:val="0"/>
                <w:sz w:val="18"/>
                <w:szCs w:val="18"/>
                <w:lang w:val="en-US"/>
                <w14:ligatures w14:val="none"/>
              </w:rPr>
              <w:br/>
              <w:t># Realize that this is not possible. Only way to reduce atmospheric CO2 concentration is to reduce emissions.</w:t>
            </w:r>
          </w:p>
        </w:tc>
      </w:tr>
      <w:tr w:rsidR="00ED0EE0" w:rsidRPr="00ED0EE0" w14:paraId="1BA0AF3F" w14:textId="77777777" w:rsidTr="00ED0EE0">
        <w:trPr>
          <w:trHeight w:val="3395"/>
        </w:trPr>
        <w:tc>
          <w:tcPr>
            <w:tcW w:w="156"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ED0EE0" w:rsidRDefault="00ED0EE0" w:rsidP="00ED0EE0">
            <w:pPr>
              <w:jc w:val="center"/>
              <w:rPr>
                <w:rFonts w:ascii="Cambria" w:eastAsia="Times New Roman" w:hAnsi="Cambria" w:cs="Calibri"/>
                <w:b/>
                <w:bCs/>
                <w:color w:val="000000"/>
                <w:kern w:val="0"/>
                <w:sz w:val="18"/>
                <w:szCs w:val="18"/>
                <w:lang w:val="en-US"/>
                <w14:ligatures w14:val="none"/>
              </w:rPr>
            </w:pPr>
            <w:r w:rsidRPr="00ED0EE0">
              <w:rPr>
                <w:rFonts w:ascii="Cambria" w:eastAsia="Times New Roman" w:hAnsi="Cambria" w:cs="Calibri"/>
                <w:b/>
                <w:bCs/>
                <w:color w:val="000000"/>
                <w:kern w:val="0"/>
                <w:sz w:val="18"/>
                <w:szCs w:val="18"/>
                <w:lang w:val="en-US"/>
                <w14:ligatures w14:val="none"/>
              </w:rPr>
              <w:t>Challenge 5</w:t>
            </w:r>
          </w:p>
        </w:tc>
        <w:tc>
          <w:tcPr>
            <w:tcW w:w="1209"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How helpful is diversifying income from forests?</w:t>
            </w:r>
          </w:p>
        </w:tc>
        <w:tc>
          <w:tcPr>
            <w:tcW w:w="1208"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Challenge 4 Features</w:t>
            </w:r>
            <w:r w:rsidRPr="00ED0EE0">
              <w:rPr>
                <w:rFonts w:ascii="Cambria" w:eastAsia="Times New Roman" w:hAnsi="Cambria" w:cs="Calibri"/>
                <w:color w:val="000000"/>
                <w:kern w:val="0"/>
                <w:sz w:val="18"/>
                <w:szCs w:val="18"/>
                <w:lang w:val="en-US"/>
                <w14:ligatures w14:val="none"/>
              </w:rPr>
              <w:br/>
              <w:t>+ NTFP Income Stream</w:t>
            </w:r>
            <w:r w:rsidRPr="00ED0EE0">
              <w:rPr>
                <w:rFonts w:ascii="Cambria" w:eastAsia="Times New Roman" w:hAnsi="Cambria" w:cs="Calibri"/>
                <w:color w:val="000000"/>
                <w:kern w:val="0"/>
                <w:sz w:val="18"/>
                <w:szCs w:val="18"/>
                <w:lang w:val="en-US"/>
                <w14:ligatures w14:val="none"/>
              </w:rPr>
              <w:br/>
              <w:t>+ Recreation Income Stream</w:t>
            </w:r>
          </w:p>
        </w:tc>
        <w:tc>
          <w:tcPr>
            <w:tcW w:w="1209" w:type="pct"/>
            <w:tcBorders>
              <w:top w:val="nil"/>
              <w:left w:val="nil"/>
              <w:bottom w:val="single" w:sz="4" w:space="0" w:color="auto"/>
              <w:right w:val="single" w:sz="4" w:space="0" w:color="auto"/>
            </w:tcBorders>
            <w:shd w:val="clear" w:color="000000" w:fill="FFDDDD"/>
            <w:vAlign w:val="center"/>
            <w:hideMark/>
          </w:tcPr>
          <w:p w14:paraId="7778BEE1" w14:textId="77777777" w:rsidR="00ED0EE0" w:rsidRPr="00ED0EE0" w:rsidRDefault="00ED0EE0" w:rsidP="00ED0EE0">
            <w:pPr>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xml:space="preserve"># Other income streams are not very profitable. Neither are they as reliable as timber. </w:t>
            </w:r>
            <w:r w:rsidRPr="00ED0EE0">
              <w:rPr>
                <w:rFonts w:ascii="Cambria" w:eastAsia="Times New Roman" w:hAnsi="Cambria" w:cs="Calibri"/>
                <w:color w:val="000000"/>
                <w:kern w:val="0"/>
                <w:sz w:val="18"/>
                <w:szCs w:val="18"/>
                <w:lang w:val="en-US"/>
                <w14:ligatures w14:val="none"/>
              </w:rPr>
              <w:br/>
              <w:t># There is a need to research more ways of earning from a forest that does not involve chopping down trees.</w:t>
            </w:r>
            <w:r w:rsidRPr="00ED0EE0">
              <w:rPr>
                <w:rFonts w:ascii="Cambria" w:eastAsia="Times New Roman" w:hAnsi="Cambria" w:cs="Calibri"/>
                <w:color w:val="000000"/>
                <w:kern w:val="0"/>
                <w:sz w:val="18"/>
                <w:szCs w:val="18"/>
                <w:lang w:val="en-US"/>
                <w14:ligatures w14:val="none"/>
              </w:rPr>
              <w:br/>
              <w:t># Means of earning from forests such as forest recreation that involves building infrastructure requires large upfront investment.</w:t>
            </w:r>
          </w:p>
        </w:tc>
        <w:tc>
          <w:tcPr>
            <w:tcW w:w="1218"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ED0EE0" w:rsidRDefault="00ED0EE0" w:rsidP="00F70A69">
            <w:pPr>
              <w:keepNext/>
              <w:rPr>
                <w:rFonts w:ascii="Cambria" w:eastAsia="Times New Roman" w:hAnsi="Cambria" w:cs="Calibri"/>
                <w:color w:val="000000"/>
                <w:kern w:val="0"/>
                <w:sz w:val="18"/>
                <w:szCs w:val="18"/>
                <w:lang w:val="en-US"/>
                <w14:ligatures w14:val="none"/>
              </w:rPr>
            </w:pPr>
            <w:r w:rsidRPr="00ED0EE0">
              <w:rPr>
                <w:rFonts w:ascii="Cambria" w:eastAsia="Times New Roman" w:hAnsi="Cambria" w:cs="Calibri"/>
                <w:color w:val="000000"/>
                <w:kern w:val="0"/>
                <w:sz w:val="18"/>
                <w:szCs w:val="18"/>
                <w:lang w:val="en-US"/>
                <w14:ligatures w14:val="none"/>
              </w:rPr>
              <w:t># Activate other income streams.</w:t>
            </w:r>
            <w:r w:rsidRPr="00ED0EE0">
              <w:rPr>
                <w:rFonts w:ascii="Cambria" w:eastAsia="Times New Roman" w:hAnsi="Cambria"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32C3F28A" w:rsidR="005F739B" w:rsidRPr="00EC0A8A" w:rsidRDefault="00F70A69" w:rsidP="00EC0A8A">
      <w:pPr>
        <w:pStyle w:val="Caption"/>
        <w:jc w:val="center"/>
        <w:rPr>
          <w:rFonts w:ascii="Cambria Math" w:hAnsi="Cambria Math"/>
        </w:rPr>
      </w:pPr>
      <w:bookmarkStart w:id="55" w:name="_Ref17272777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D959C7">
        <w:rPr>
          <w:rFonts w:ascii="Cambria Math" w:hAnsi="Cambria Math"/>
          <w:noProof/>
        </w:rPr>
        <w:t>10</w:t>
      </w:r>
      <w:r w:rsidRPr="00EC0A8A">
        <w:rPr>
          <w:rFonts w:ascii="Cambria Math" w:hAnsi="Cambria Math"/>
        </w:rPr>
        <w:fldChar w:fldCharType="end"/>
      </w:r>
      <w:bookmarkEnd w:id="55"/>
      <w:r w:rsidRPr="00EC0A8A">
        <w:rPr>
          <w:rFonts w:ascii="Cambria Math" w:hAnsi="Cambria Math"/>
        </w:rPr>
        <w:t>. Learning activity challenges implemented in MycroForest.</w:t>
      </w:r>
    </w:p>
    <w:p w14:paraId="68B1C0C7" w14:textId="77777777" w:rsidR="001A72D8" w:rsidRDefault="00037152" w:rsidP="001A72D8">
      <w:pPr>
        <w:keepNext/>
        <w:spacing w:after="240" w:line="276" w:lineRule="auto"/>
        <w:jc w:val="center"/>
      </w:pPr>
      <w:r>
        <w:rPr>
          <w:rFonts w:ascii="Cambria Math" w:hAnsi="Cambria Math"/>
          <w:noProof/>
        </w:rPr>
        <w:drawing>
          <wp:inline distT="0" distB="0" distL="0" distR="0" wp14:anchorId="025DE3A4" wp14:editId="3074C30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7E7E9022"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2A4B1A">
        <w:rPr>
          <w:rFonts w:ascii="Cambria Math" w:hAnsi="Cambria Math"/>
          <w:noProof/>
        </w:rPr>
        <w:t>5</w:t>
      </w:r>
      <w:r w:rsidRPr="001A72D8">
        <w:rPr>
          <w:rFonts w:ascii="Cambria Math" w:hAnsi="Cambria Math"/>
        </w:rPr>
        <w:fldChar w:fldCharType="end"/>
      </w:r>
      <w:r w:rsidRPr="001A72D8">
        <w:rPr>
          <w:rFonts w:ascii="Cambria Math" w:hAnsi="Cambria Math"/>
        </w:rPr>
        <w:t>. UI gradual feature reveal over 5 challenges.</w:t>
      </w:r>
    </w:p>
    <w:p w14:paraId="328853F8" w14:textId="60CCE234" w:rsidR="002B3B81" w:rsidRDefault="00D331CF" w:rsidP="00515A7C">
      <w:pPr>
        <w:spacing w:after="240" w:line="276" w:lineRule="auto"/>
        <w:jc w:val="both"/>
        <w:rPr>
          <w:rFonts w:ascii="Cambria Math" w:hAnsi="Cambria Math"/>
        </w:rPr>
      </w:pPr>
      <w:r w:rsidRPr="00515A7C">
        <w:rPr>
          <w:rFonts w:ascii="Cambria Math" w:hAnsi="Cambria Math"/>
        </w:rPr>
        <w:t>At least 5 challenges.</w:t>
      </w:r>
      <w:r w:rsidR="00FE22DA" w:rsidRPr="00515A7C">
        <w:rPr>
          <w:rFonts w:ascii="Cambria Math" w:hAnsi="Cambria Math"/>
        </w:rPr>
        <w:t xml:space="preserve"> Hero’s journey.</w:t>
      </w:r>
      <w:r w:rsidRPr="00515A7C">
        <w:rPr>
          <w:rFonts w:ascii="Cambria Math" w:hAnsi="Cambria Math"/>
        </w:rPr>
        <w:t xml:space="preserve"> Model progression.</w:t>
      </w:r>
    </w:p>
    <w:p w14:paraId="12E38C05" w14:textId="5B0B1F7E" w:rsidR="0011057C" w:rsidRDefault="0011057C" w:rsidP="00515A7C">
      <w:pPr>
        <w:spacing w:after="240" w:line="276" w:lineRule="auto"/>
        <w:jc w:val="both"/>
        <w:rPr>
          <w:rFonts w:ascii="Cambria Math" w:hAnsi="Cambria Math"/>
        </w:rPr>
      </w:pPr>
      <w:r w:rsidRPr="0011057C">
        <w:rPr>
          <w:rFonts w:ascii="Cambria Math" w:hAnsi="Cambria Math"/>
        </w:rPr>
        <w:t xml:space="preserve">Effective implementation of </w:t>
      </w:r>
      <w:r w:rsidR="00C14BFA">
        <w:rPr>
          <w:rFonts w:ascii="Cambria Math" w:hAnsi="Cambria Math"/>
        </w:rPr>
        <w:t>(</w:t>
      </w:r>
      <w:proofErr w:type="spellStart"/>
      <w:r w:rsidR="00C14BFA">
        <w:rPr>
          <w:rFonts w:ascii="Cambria Math" w:hAnsi="Cambria Math"/>
        </w:rPr>
        <w:t>i</w:t>
      </w:r>
      <w:proofErr w:type="spellEnd"/>
      <w:r w:rsidR="00C14BFA">
        <w:rPr>
          <w:rFonts w:ascii="Cambria Math" w:hAnsi="Cambria Math"/>
        </w:rPr>
        <w:t xml:space="preserve">) </w:t>
      </w:r>
      <w:r w:rsidRPr="0011057C">
        <w:rPr>
          <w:rFonts w:ascii="Cambria Math" w:hAnsi="Cambria Math"/>
        </w:rPr>
        <w:t>problem-based learning,</w:t>
      </w:r>
      <w:r w:rsidR="00C14BFA">
        <w:rPr>
          <w:rFonts w:ascii="Cambria Math" w:hAnsi="Cambria Math"/>
        </w:rPr>
        <w:t xml:space="preserve"> (ii)</w:t>
      </w:r>
      <w:r w:rsidRPr="0011057C">
        <w:rPr>
          <w:rFonts w:ascii="Cambria Math" w:hAnsi="Cambria Math"/>
        </w:rPr>
        <w:t xml:space="preserve"> reflective learning and </w:t>
      </w:r>
      <w:r w:rsidR="00C14BFA">
        <w:rPr>
          <w:rFonts w:ascii="Cambria Math" w:hAnsi="Cambria Math"/>
        </w:rPr>
        <w:t xml:space="preserve">(iii) </w:t>
      </w:r>
      <w:r w:rsidRPr="0011057C">
        <w:rPr>
          <w:rFonts w:ascii="Cambria Math" w:hAnsi="Cambria Math"/>
        </w:rPr>
        <w:t>inquiry-based learning approaches through appropriate class climate, peer relationships, teacher-learner, and learner-learner interactions improve the likelihood of young learners retaining taught values and information into adulthood.</w:t>
      </w:r>
      <w:r w:rsidR="00C641D7">
        <w:rPr>
          <w:rFonts w:ascii="Cambria Math" w:hAnsi="Cambria Math"/>
        </w:rPr>
        <w:t xml:space="preserve"> </w:t>
      </w:r>
      <w:r w:rsidR="00C14BFA">
        <w:rPr>
          <w:rFonts w:ascii="Cambria Math" w:hAnsi="Cambria Math"/>
        </w:rPr>
        <w:fldChar w:fldCharType="begin"/>
      </w:r>
      <w:r w:rsidR="00C14BF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C14BFA">
        <w:rPr>
          <w:rFonts w:ascii="Cambria Math" w:hAnsi="Cambria Math"/>
        </w:rPr>
        <w:fldChar w:fldCharType="separate"/>
      </w:r>
      <w:r w:rsidR="00C14BFA">
        <w:rPr>
          <w:rFonts w:ascii="Cambria Math" w:hAnsi="Cambria Math"/>
          <w:noProof/>
        </w:rPr>
        <w:t>[11]</w:t>
      </w:r>
      <w:r w:rsidR="00C14BFA">
        <w:rPr>
          <w:rFonts w:ascii="Cambria Math" w:hAnsi="Cambria Math"/>
        </w:rPr>
        <w:fldChar w:fldCharType="end"/>
      </w:r>
      <w:r w:rsidR="00C14BFA">
        <w:rPr>
          <w:rFonts w:ascii="Cambria Math" w:hAnsi="Cambria Math"/>
        </w:rPr>
        <w:t xml:space="preserve"> MycroForest facilitate</w:t>
      </w:r>
      <w:r w:rsidR="005659A7">
        <w:rPr>
          <w:rFonts w:ascii="Cambria Math" w:hAnsi="Cambria Math"/>
        </w:rPr>
        <w:t>s</w:t>
      </w:r>
      <w:r w:rsidR="00C14BFA">
        <w:rPr>
          <w:rFonts w:ascii="Cambria Math" w:hAnsi="Cambria Math"/>
        </w:rPr>
        <w:t xml:space="preserve"> all these 3</w:t>
      </w:r>
      <w:r w:rsidR="00611D79">
        <w:rPr>
          <w:rFonts w:ascii="Cambria Math" w:hAnsi="Cambria Math"/>
        </w:rPr>
        <w:t xml:space="preserve"> learning conditions</w:t>
      </w:r>
      <w:r w:rsidR="00C94EA0">
        <w:rPr>
          <w:rFonts w:ascii="Cambria Math" w:hAnsi="Cambria Math"/>
        </w:rPr>
        <w:t xml:space="preserve"> through target setting facilities, appropriate immediate feedback, </w:t>
      </w:r>
      <w:r w:rsidR="005659A7">
        <w:rPr>
          <w:rFonts w:ascii="Cambria Math" w:hAnsi="Cambria Math"/>
        </w:rPr>
        <w:t xml:space="preserve">and </w:t>
      </w:r>
      <w:r w:rsidR="00C94EA0">
        <w:rPr>
          <w:rFonts w:ascii="Cambria Math" w:hAnsi="Cambria Math"/>
        </w:rPr>
        <w:t>challenges interlaced by discussion opportunities</w:t>
      </w:r>
      <w:r w:rsidR="005659A7">
        <w:rPr>
          <w:rFonts w:ascii="Cambria Math" w:hAnsi="Cambria Math"/>
        </w:rPr>
        <w:t>.</w:t>
      </w:r>
    </w:p>
    <w:p w14:paraId="02588D2E" w14:textId="50D8E5F5" w:rsidR="005659A7" w:rsidRDefault="005659A7" w:rsidP="00515A7C">
      <w:pPr>
        <w:spacing w:after="240" w:line="276" w:lineRule="auto"/>
        <w:jc w:val="both"/>
        <w:rPr>
          <w:rFonts w:ascii="Cambria Math" w:hAnsi="Cambria Math"/>
        </w:rPr>
      </w:pPr>
      <w:r>
        <w:rPr>
          <w:rFonts w:ascii="Cambria Math" w:hAnsi="Cambria Math"/>
        </w:rPr>
        <w:t>Lastly, a good story line, make belief setting, or premise for the learning activity is shown to be much appreciated by young learners (GP (ix), FTOE (vii))</w:t>
      </w:r>
      <w:r w:rsidR="002E646D">
        <w:rPr>
          <w:rFonts w:ascii="Cambria Math" w:hAnsi="Cambria Math"/>
        </w:rPr>
        <w:t xml:space="preserve">. This is why the landing page incorporates a fun interactive exercise </w:t>
      </w:r>
      <w:r w:rsidR="0046648C">
        <w:rPr>
          <w:rFonts w:ascii="Cambria Math" w:hAnsi="Cambria Math"/>
        </w:rPr>
        <w:t xml:space="preserve">to spark interest followed </w:t>
      </w:r>
      <w:r w:rsidR="002E646D">
        <w:rPr>
          <w:rFonts w:ascii="Cambria Math" w:hAnsi="Cambria Math"/>
        </w:rPr>
        <w:t xml:space="preserve">by a quick click-through introduction that provides a narrative that </w:t>
      </w:r>
      <w:r w:rsidR="0046648C">
        <w:rPr>
          <w:rFonts w:ascii="Cambria Math" w:hAnsi="Cambria Math"/>
        </w:rPr>
        <w:t xml:space="preserve">welcomes the learner and </w:t>
      </w:r>
      <w:r w:rsidR="002E646D">
        <w:rPr>
          <w:rFonts w:ascii="Cambria Math" w:hAnsi="Cambria Math"/>
        </w:rPr>
        <w:t xml:space="preserve">sets </w:t>
      </w:r>
      <w:r w:rsidR="00BF05C7">
        <w:rPr>
          <w:rFonts w:ascii="Cambria Math" w:hAnsi="Cambria Math"/>
        </w:rPr>
        <w:t xml:space="preserve">the scene for activities to follow (please find details about this landing page in the following section </w:t>
      </w:r>
      <w:r w:rsidR="00BF05C7" w:rsidRPr="007B65C3">
        <w:rPr>
          <w:rFonts w:ascii="Cambria Math" w:hAnsi="Cambria Math"/>
          <w:color w:val="4472C4" w:themeColor="accent1"/>
          <w:u w:val="single"/>
        </w:rPr>
        <w:fldChar w:fldCharType="begin"/>
      </w:r>
      <w:r w:rsidR="00BF05C7" w:rsidRPr="007B65C3">
        <w:rPr>
          <w:rFonts w:ascii="Cambria Math" w:hAnsi="Cambria Math"/>
          <w:color w:val="4472C4" w:themeColor="accent1"/>
          <w:u w:val="single"/>
        </w:rPr>
        <w:instrText xml:space="preserve"> PAGEREF _Ref172728922 \h </w:instrText>
      </w:r>
      <w:r w:rsidR="00BF05C7" w:rsidRPr="007B65C3">
        <w:rPr>
          <w:rFonts w:ascii="Cambria Math" w:hAnsi="Cambria Math"/>
          <w:color w:val="4472C4" w:themeColor="accent1"/>
          <w:u w:val="single"/>
        </w:rPr>
      </w:r>
      <w:r w:rsidR="00BF05C7" w:rsidRPr="007B65C3">
        <w:rPr>
          <w:rFonts w:ascii="Cambria Math" w:hAnsi="Cambria Math"/>
          <w:color w:val="4472C4" w:themeColor="accent1"/>
          <w:u w:val="single"/>
        </w:rPr>
        <w:fldChar w:fldCharType="separate"/>
      </w:r>
      <w:r w:rsidR="00BF05C7" w:rsidRPr="007B65C3">
        <w:rPr>
          <w:rFonts w:ascii="Cambria Math" w:hAnsi="Cambria Math"/>
          <w:noProof/>
          <w:color w:val="4472C4" w:themeColor="accent1"/>
          <w:u w:val="single"/>
        </w:rPr>
        <w:t>3.3.1</w:t>
      </w:r>
      <w:r w:rsidR="00BF05C7" w:rsidRPr="007B65C3">
        <w:rPr>
          <w:rFonts w:ascii="Cambria Math" w:hAnsi="Cambria Math"/>
          <w:color w:val="4472C4" w:themeColor="accent1"/>
          <w:u w:val="single"/>
        </w:rPr>
        <w:fldChar w:fldCharType="end"/>
      </w:r>
      <w:r w:rsidR="00BF05C7">
        <w:rPr>
          <w:rFonts w:ascii="Cambria Math" w:hAnsi="Cambria Math"/>
        </w:rPr>
        <w:t>).</w:t>
      </w:r>
    </w:p>
    <w:p w14:paraId="6AA7C8C1" w14:textId="58F94003" w:rsidR="00217CD4" w:rsidRDefault="00217CD4" w:rsidP="00515A7C">
      <w:pPr>
        <w:spacing w:after="240" w:line="276" w:lineRule="auto"/>
        <w:jc w:val="both"/>
        <w:rPr>
          <w:rFonts w:ascii="Cambria Math" w:hAnsi="Cambria Math"/>
        </w:rPr>
      </w:pPr>
      <w:r>
        <w:rPr>
          <w:rFonts w:ascii="Cambria Math" w:hAnsi="Cambria Math"/>
        </w:rPr>
        <w:t xml:space="preserve">The challenges themselves derive inspiration from the Hero’s Journey </w:t>
      </w:r>
      <w:r w:rsidR="00612F7C">
        <w:rPr>
          <w:rFonts w:ascii="Cambria Math" w:hAnsi="Cambria Math"/>
        </w:rPr>
        <w:t xml:space="preserve">storytelling </w:t>
      </w:r>
      <w:r>
        <w:rPr>
          <w:rFonts w:ascii="Cambria Math" w:hAnsi="Cambria Math"/>
        </w:rPr>
        <w:t>framework.</w:t>
      </w:r>
      <w:r w:rsidR="004C34D4">
        <w:rPr>
          <w:rFonts w:ascii="Cambria Math" w:hAnsi="Cambria Math"/>
        </w:rPr>
        <w:t xml:space="preserve"> </w:t>
      </w:r>
      <w:r w:rsidR="006B789D">
        <w:rPr>
          <w:rFonts w:ascii="Cambria Math" w:hAnsi="Cambria Math"/>
        </w:rPr>
        <w:t xml:space="preserve">This framework takes the audience (learners in this case) through a journey from the ordinary world (real world) to another one (fantasy world – here, the microworld) and back. In literature, cinema, and storytelling in general, this is often done by means of a leading character and their journey that the audience relates to. The beauty of games and interactive tools like MycroForest is that they make it possible for the audience to experience this heart winning storytelling formula for themselves. </w:t>
      </w:r>
      <w:r w:rsidR="006D1400">
        <w:rPr>
          <w:rFonts w:ascii="Cambria Math" w:hAnsi="Cambria Math"/>
        </w:rPr>
        <w:t>The Hero’s Journey formula with 1</w:t>
      </w:r>
      <w:r w:rsidR="00825A58">
        <w:rPr>
          <w:rFonts w:ascii="Cambria Math" w:hAnsi="Cambria Math"/>
        </w:rPr>
        <w:t>1</w:t>
      </w:r>
      <w:r w:rsidR="006D1400">
        <w:rPr>
          <w:rFonts w:ascii="Cambria Math" w:hAnsi="Cambria Math"/>
        </w:rPr>
        <w:t xml:space="preserve"> stages was proposed by</w:t>
      </w:r>
      <w:r w:rsidR="001822A6">
        <w:rPr>
          <w:rFonts w:ascii="Cambria Math" w:hAnsi="Cambria Math"/>
        </w:rPr>
        <w:t xml:space="preserve"> </w:t>
      </w:r>
      <w:r w:rsidR="001822A6" w:rsidRPr="001822A6">
        <w:rPr>
          <w:rFonts w:ascii="Cambria Math" w:hAnsi="Cambria Math"/>
        </w:rPr>
        <w:t>Joseph Campbell</w:t>
      </w:r>
      <w:r w:rsidR="006D1400">
        <w:rPr>
          <w:rFonts w:ascii="Cambria Math" w:hAnsi="Cambria Math"/>
        </w:rPr>
        <w:t xml:space="preserve"> in his work “</w:t>
      </w:r>
      <w:r w:rsidR="006D1400" w:rsidRPr="006D1400">
        <w:rPr>
          <w:rFonts w:ascii="Cambria Math" w:hAnsi="Cambria Math"/>
        </w:rPr>
        <w:t>The Hero with a Thousand Faces”</w:t>
      </w:r>
      <w:r w:rsidR="006D1400">
        <w:rPr>
          <w:rFonts w:ascii="Cambria Math" w:hAnsi="Cambria Math"/>
        </w:rPr>
        <w:t xml:space="preserve"> which reviews the standard path that multiple global mythological stories take. Briefly put, the journey begins with the hero of the story </w:t>
      </w:r>
      <w:r w:rsidR="00B94B15">
        <w:rPr>
          <w:rFonts w:ascii="Cambria Math" w:hAnsi="Cambria Math"/>
        </w:rPr>
        <w:t>being compelled to go on an adventure. There is usually a wise figure or some friend who assists the hero and together they depart from the realm of normalcy for the hero into a different special world mentally, circumstantial, or literally where many trials await. The hero approaches the trials and tries to overcome them. At this point, there is often a crisis that leaves the hero at their lowest point wherein they often discover something extremely valuable (a treasure) that can be used to confront the crisis. Upon battling the crisis (literally or figuratively)</w:t>
      </w:r>
      <w:r w:rsidR="0050695D">
        <w:rPr>
          <w:rFonts w:ascii="Cambria Math" w:hAnsi="Cambria Math"/>
        </w:rPr>
        <w:t xml:space="preserve"> the hero witnesses the result of their success (or failure) before returning the ordinary world before the adventure began. The adventure however changes the hero’s life as lessons </w:t>
      </w:r>
      <w:r w:rsidR="00825A58">
        <w:rPr>
          <w:rFonts w:ascii="Cambria Math" w:hAnsi="Cambria Math"/>
        </w:rPr>
        <w:t>learned,</w:t>
      </w:r>
      <w:r w:rsidR="0050695D">
        <w:rPr>
          <w:rFonts w:ascii="Cambria Math" w:hAnsi="Cambria Math"/>
        </w:rPr>
        <w:t xml:space="preserve"> and circumstances experienced have left them with new resolutions and a renewed outlook on life.</w:t>
      </w:r>
    </w:p>
    <w:p w14:paraId="087415CF" w14:textId="68A17D98" w:rsidR="00825A58" w:rsidRDefault="00825A58" w:rsidP="00515A7C">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731537 \h </w:instrText>
      </w:r>
      <w:r>
        <w:rPr>
          <w:rFonts w:ascii="Cambria Math" w:hAnsi="Cambria Math"/>
        </w:rPr>
      </w:r>
      <w:r>
        <w:rPr>
          <w:rFonts w:ascii="Cambria Math" w:hAnsi="Cambria Math"/>
        </w:rPr>
        <w:fldChar w:fldCharType="separate"/>
      </w:r>
      <w:r w:rsidRPr="00825A58">
        <w:rPr>
          <w:rFonts w:ascii="Cambria Math" w:hAnsi="Cambria Math"/>
        </w:rPr>
        <w:t>Figure 2</w:t>
      </w:r>
      <w:r>
        <w:rPr>
          <w:rFonts w:ascii="Cambria Math" w:hAnsi="Cambria Math"/>
        </w:rPr>
        <w:fldChar w:fldCharType="end"/>
      </w:r>
      <w:r>
        <w:rPr>
          <w:rFonts w:ascii="Cambria Math" w:hAnsi="Cambria Math"/>
        </w:rPr>
        <w:t xml:space="preserve"> displays the initial attempt to map the learner’s UX to the Hero’s Journey framework to while developing challenges in MycroForest.</w:t>
      </w:r>
      <w:r w:rsidR="00B74CBE">
        <w:rPr>
          <w:rFonts w:ascii="Cambria Math" w:hAnsi="Cambria Math"/>
        </w:rPr>
        <w:t xml:space="preserve"> Here, the learner is the hero and MycroForest is the special world. The landing page and click-through introduction is the call to adventure as it sets the stage for the learning activity. Teaching faculty and other peers in the group assist learners as they explor</w:t>
      </w:r>
      <w:r w:rsidR="004959BC">
        <w:rPr>
          <w:rFonts w:ascii="Cambria Math" w:hAnsi="Cambria Math"/>
        </w:rPr>
        <w:t>e</w:t>
      </w:r>
      <w:r w:rsidR="00B74CBE">
        <w:rPr>
          <w:rFonts w:ascii="Cambria Math" w:hAnsi="Cambria Math"/>
        </w:rPr>
        <w:t xml:space="preserve"> the too</w:t>
      </w:r>
      <w:r w:rsidR="004959BC">
        <w:rPr>
          <w:rFonts w:ascii="Cambria Math" w:hAnsi="Cambria Math"/>
        </w:rPr>
        <w:t>l</w:t>
      </w:r>
      <w:r w:rsidR="00B74CBE">
        <w:rPr>
          <w:rFonts w:ascii="Cambria Math" w:hAnsi="Cambria Math"/>
        </w:rPr>
        <w:t xml:space="preserve">. Challenges 1 through 3 are </w:t>
      </w:r>
      <w:r w:rsidR="004959BC">
        <w:rPr>
          <w:rFonts w:ascii="Cambria Math" w:hAnsi="Cambria Math"/>
        </w:rPr>
        <w:t xml:space="preserve">smaller </w:t>
      </w:r>
      <w:r w:rsidR="00B74CBE">
        <w:rPr>
          <w:rFonts w:ascii="Cambria Math" w:hAnsi="Cambria Math"/>
        </w:rPr>
        <w:t xml:space="preserve">trials. Challenges 4 and 5 parallel the hero’s crisis. The learner </w:t>
      </w:r>
      <w:r w:rsidR="004959BC">
        <w:rPr>
          <w:rFonts w:ascii="Cambria Math" w:hAnsi="Cambria Math"/>
        </w:rPr>
        <w:t xml:space="preserve">at his point, is confronted with all </w:t>
      </w:r>
      <w:r w:rsidR="00B74CBE">
        <w:rPr>
          <w:rFonts w:ascii="Cambria Math" w:hAnsi="Cambria Math"/>
        </w:rPr>
        <w:t>features of the app</w:t>
      </w:r>
      <w:r w:rsidR="004959BC">
        <w:rPr>
          <w:rFonts w:ascii="Cambria Math" w:hAnsi="Cambria Math"/>
        </w:rPr>
        <w:t xml:space="preserve"> including the option to emulate anthropogenic carbon emissions due to fossil fuels usage</w:t>
      </w:r>
      <w:r w:rsidR="00B74CBE">
        <w:rPr>
          <w:rFonts w:ascii="Cambria Math" w:hAnsi="Cambria Math"/>
        </w:rPr>
        <w:t xml:space="preserve">. </w:t>
      </w:r>
      <w:r w:rsidR="004959BC">
        <w:rPr>
          <w:rFonts w:ascii="Cambria Math" w:hAnsi="Cambria Math"/>
        </w:rPr>
        <w:t>T</w:t>
      </w:r>
      <w:r w:rsidR="00B74CBE">
        <w:rPr>
          <w:rFonts w:ascii="Cambria Math" w:hAnsi="Cambria Math"/>
        </w:rPr>
        <w:t xml:space="preserve">hey should </w:t>
      </w:r>
      <w:r w:rsidR="0087211C">
        <w:rPr>
          <w:rFonts w:ascii="Cambria Math" w:hAnsi="Cambria Math"/>
        </w:rPr>
        <w:t>suggest</w:t>
      </w:r>
      <w:r w:rsidR="00B74CBE">
        <w:rPr>
          <w:rFonts w:ascii="Cambria Math" w:hAnsi="Cambria Math"/>
        </w:rPr>
        <w:t xml:space="preserve"> the gravity of the climate change situation as there is no alternative to reducing fossil fuel emissions to prevent inhospitable climate conditions </w:t>
      </w:r>
      <w:r w:rsidR="0087211C">
        <w:rPr>
          <w:rFonts w:ascii="Cambria Math" w:hAnsi="Cambria Math"/>
        </w:rPr>
        <w:t>in the microworld</w:t>
      </w:r>
      <w:r w:rsidR="00B74CBE">
        <w:rPr>
          <w:rFonts w:ascii="Cambria Math" w:hAnsi="Cambria Math"/>
        </w:rPr>
        <w:t xml:space="preserve">. When learners play around with all features, they should realize that it is not possible to earn high income from timber and continue to burn fossil fuels while keeping CO2 levels low. This should lead to the understanding that compromises </w:t>
      </w:r>
      <w:r w:rsidR="0087211C">
        <w:rPr>
          <w:rFonts w:ascii="Cambria Math" w:hAnsi="Cambria Math"/>
        </w:rPr>
        <w:t>are necessary and that the best option is to a</w:t>
      </w:r>
      <w:r w:rsidR="00B74CBE">
        <w:rPr>
          <w:rFonts w:ascii="Cambria Math" w:hAnsi="Cambria Math"/>
        </w:rPr>
        <w:t>rrive at a “happy medium” situation wherein CO2 levels are kept</w:t>
      </w:r>
      <w:r w:rsidR="0087211C">
        <w:rPr>
          <w:rFonts w:ascii="Cambria Math" w:hAnsi="Cambria Math"/>
        </w:rPr>
        <w:t xml:space="preserve"> relatively</w:t>
      </w:r>
      <w:r w:rsidR="00B74CBE">
        <w:rPr>
          <w:rFonts w:ascii="Cambria Math" w:hAnsi="Cambria Math"/>
        </w:rPr>
        <w:t xml:space="preserve"> low though reduced or no fossil fuel emissions and </w:t>
      </w:r>
      <w:r w:rsidR="0087211C">
        <w:rPr>
          <w:rFonts w:ascii="Cambria Math" w:hAnsi="Cambria Math"/>
        </w:rPr>
        <w:t>limited</w:t>
      </w:r>
      <w:r w:rsidR="00B74CBE">
        <w:rPr>
          <w:rFonts w:ascii="Cambria Math" w:hAnsi="Cambria Math"/>
        </w:rPr>
        <w:t xml:space="preserve"> deforestation such that there is still some, albeit lesser profit from the forest.  It is the hope that individuals leave the learning activity with the knowledge that economically viable </w:t>
      </w:r>
      <w:r w:rsidR="006C4B3F">
        <w:rPr>
          <w:rFonts w:ascii="Cambria Math" w:hAnsi="Cambria Math"/>
        </w:rPr>
        <w:t>(</w:t>
      </w:r>
      <w:r w:rsidR="00AA53B5">
        <w:rPr>
          <w:rFonts w:ascii="Cambria Math" w:hAnsi="Cambria Math"/>
        </w:rPr>
        <w:t>not immensely profitable</w:t>
      </w:r>
      <w:r w:rsidR="006C4B3F">
        <w:rPr>
          <w:rFonts w:ascii="Cambria Math" w:hAnsi="Cambria Math"/>
        </w:rPr>
        <w:t>)</w:t>
      </w:r>
      <w:r w:rsidR="00AA53B5">
        <w:rPr>
          <w:rFonts w:ascii="Cambria Math" w:hAnsi="Cambria Math"/>
        </w:rPr>
        <w:t xml:space="preserve"> </w:t>
      </w:r>
      <w:r w:rsidR="00B74CBE">
        <w:rPr>
          <w:rFonts w:ascii="Cambria Math" w:hAnsi="Cambria Math"/>
        </w:rPr>
        <w:t>forest management</w:t>
      </w:r>
      <w:r w:rsidR="0087211C">
        <w:rPr>
          <w:rFonts w:ascii="Cambria Math" w:hAnsi="Cambria Math"/>
        </w:rPr>
        <w:t xml:space="preserve"> is </w:t>
      </w:r>
      <w:r w:rsidR="00B74CBE">
        <w:rPr>
          <w:rFonts w:ascii="Cambria Math" w:hAnsi="Cambria Math"/>
        </w:rPr>
        <w:t>possible while still st</w:t>
      </w:r>
      <w:r w:rsidR="006C4B3F">
        <w:rPr>
          <w:rFonts w:ascii="Cambria Math" w:hAnsi="Cambria Math"/>
        </w:rPr>
        <w:t>r</w:t>
      </w:r>
      <w:r w:rsidR="00B74CBE">
        <w:rPr>
          <w:rFonts w:ascii="Cambria Math" w:hAnsi="Cambria Math"/>
        </w:rPr>
        <w:t xml:space="preserve">iving to keep atmospheric CO2 levels in check. They should also have an improved awareness about forestry practices, the important role forests play in controlling CO2 levels in the air, and the urgent need to reduce fossil fuel emissions. In the best case, the learner is inspired and resolves to be more climate </w:t>
      </w:r>
      <w:r w:rsidR="006C4B3F">
        <w:rPr>
          <w:rFonts w:ascii="Cambria Math" w:hAnsi="Cambria Math"/>
        </w:rPr>
        <w:t>responsible</w:t>
      </w:r>
      <w:r w:rsidR="00B74CBE">
        <w:rPr>
          <w:rFonts w:ascii="Cambria Math" w:hAnsi="Cambria Math"/>
        </w:rPr>
        <w:t xml:space="preserve"> and perhaps </w:t>
      </w:r>
      <w:r w:rsidR="006C4B3F">
        <w:rPr>
          <w:rFonts w:ascii="Cambria Math" w:hAnsi="Cambria Math"/>
        </w:rPr>
        <w:t>goes on</w:t>
      </w:r>
      <w:r w:rsidR="00B74CBE">
        <w:rPr>
          <w:rFonts w:ascii="Cambria Math" w:hAnsi="Cambria Math"/>
        </w:rPr>
        <w:t xml:space="preserve"> to learn about sustainable forest management</w:t>
      </w:r>
      <w:r w:rsidR="003918B7">
        <w:rPr>
          <w:rFonts w:ascii="Cambria Math" w:hAnsi="Cambria Math"/>
        </w:rPr>
        <w:t xml:space="preserve"> or climate change mitigation methods.</w:t>
      </w:r>
    </w:p>
    <w:p w14:paraId="2F168DA1" w14:textId="77777777" w:rsidR="00825A58" w:rsidRPr="00825A58" w:rsidRDefault="006B789D" w:rsidP="00825A58">
      <w:pPr>
        <w:pStyle w:val="Caption"/>
        <w:jc w:val="center"/>
        <w:rPr>
          <w:rFonts w:ascii="Cambria Math" w:hAnsi="Cambria Math"/>
        </w:rPr>
      </w:pPr>
      <w:r w:rsidRPr="00825A58">
        <w:rPr>
          <w:rFonts w:ascii="Cambria Math" w:hAnsi="Cambria Math"/>
          <w:noProof/>
        </w:rPr>
        <w:drawing>
          <wp:inline distT="0" distB="0" distL="0" distR="0" wp14:anchorId="45B46634" wp14:editId="4FEB2A2C">
            <wp:extent cx="5034643" cy="49381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133" t="12564" r="2532" b="17283"/>
                    <a:stretch/>
                  </pic:blipFill>
                  <pic:spPr bwMode="auto">
                    <a:xfrm>
                      <a:off x="0" y="0"/>
                      <a:ext cx="5069028" cy="4971904"/>
                    </a:xfrm>
                    <a:prstGeom prst="rect">
                      <a:avLst/>
                    </a:prstGeom>
                    <a:noFill/>
                    <a:ln>
                      <a:noFill/>
                    </a:ln>
                    <a:extLst>
                      <a:ext uri="{53640926-AAD7-44D8-BBD7-CCE9431645EC}">
                        <a14:shadowObscured xmlns:a14="http://schemas.microsoft.com/office/drawing/2010/main"/>
                      </a:ext>
                    </a:extLst>
                  </pic:spPr>
                </pic:pic>
              </a:graphicData>
            </a:graphic>
          </wp:inline>
        </w:drawing>
      </w:r>
    </w:p>
    <w:p w14:paraId="2F83E9C4" w14:textId="1BEBD271" w:rsidR="006B789D" w:rsidRPr="00515A7C" w:rsidRDefault="00825A58" w:rsidP="00825A58">
      <w:pPr>
        <w:pStyle w:val="Caption"/>
        <w:jc w:val="center"/>
        <w:rPr>
          <w:rFonts w:ascii="Cambria Math" w:hAnsi="Cambria Math"/>
        </w:rPr>
      </w:pPr>
      <w:bookmarkStart w:id="56" w:name="_Ref172731537"/>
      <w:r w:rsidRPr="00825A58">
        <w:rPr>
          <w:rFonts w:ascii="Cambria Math" w:hAnsi="Cambria Math"/>
        </w:rPr>
        <w:t xml:space="preserve">Figure </w:t>
      </w:r>
      <w:r w:rsidRPr="00825A58">
        <w:rPr>
          <w:rFonts w:ascii="Cambria Math" w:hAnsi="Cambria Math"/>
        </w:rPr>
        <w:fldChar w:fldCharType="begin"/>
      </w:r>
      <w:r w:rsidRPr="00825A58">
        <w:rPr>
          <w:rFonts w:ascii="Cambria Math" w:hAnsi="Cambria Math"/>
        </w:rPr>
        <w:instrText xml:space="preserve"> SEQ Figure \* ARABIC </w:instrText>
      </w:r>
      <w:r w:rsidRPr="00825A58">
        <w:rPr>
          <w:rFonts w:ascii="Cambria Math" w:hAnsi="Cambria Math"/>
        </w:rPr>
        <w:fldChar w:fldCharType="separate"/>
      </w:r>
      <w:r w:rsidR="002A4B1A">
        <w:rPr>
          <w:rFonts w:ascii="Cambria Math" w:hAnsi="Cambria Math"/>
          <w:noProof/>
        </w:rPr>
        <w:t>6</w:t>
      </w:r>
      <w:r w:rsidRPr="00825A58">
        <w:rPr>
          <w:rFonts w:ascii="Cambria Math" w:hAnsi="Cambria Math"/>
        </w:rPr>
        <w:fldChar w:fldCharType="end"/>
      </w:r>
      <w:bookmarkEnd w:id="56"/>
      <w:r w:rsidRPr="00825A58">
        <w:rPr>
          <w:rFonts w:ascii="Cambria Math" w:hAnsi="Cambria Math"/>
        </w:rPr>
        <w:t>. Mapping the Hero's journey framework to the learner's journey through various challenges within MycroForest</w:t>
      </w:r>
      <w:r w:rsidR="00DF2D57">
        <w:rPr>
          <w:rFonts w:ascii="Cambria Math" w:hAnsi="Cambria Math"/>
        </w:rPr>
        <w:t>.</w:t>
      </w:r>
    </w:p>
    <w:p w14:paraId="4FE60403" w14:textId="6E381433" w:rsidR="00756CE7" w:rsidRPr="00B25EBC" w:rsidRDefault="00721680" w:rsidP="00B25EBC">
      <w:pPr>
        <w:pStyle w:val="Heading2"/>
        <w:spacing w:line="276" w:lineRule="auto"/>
        <w:jc w:val="both"/>
        <w:rPr>
          <w:rFonts w:ascii="Cambria Math" w:hAnsi="Cambria Math"/>
        </w:rPr>
      </w:pPr>
      <w:bookmarkStart w:id="57" w:name="_Toc172568972"/>
      <w:r w:rsidRPr="00B25EBC">
        <w:rPr>
          <w:rFonts w:ascii="Cambria Math" w:hAnsi="Cambria Math"/>
        </w:rPr>
        <w:t>UI &amp; HCI</w:t>
      </w:r>
      <w:r w:rsidR="00756CE7" w:rsidRPr="00B25EBC">
        <w:rPr>
          <w:rFonts w:ascii="Cambria Math" w:hAnsi="Cambria Math"/>
        </w:rPr>
        <w:t xml:space="preserve"> Design</w:t>
      </w:r>
      <w:bookmarkEnd w:id="57"/>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58" w:name="_Toc172568973"/>
      <w:bookmarkStart w:id="59" w:name="_Ref172728922"/>
      <w:r w:rsidRPr="00CC2579">
        <w:rPr>
          <w:rFonts w:ascii="Cambria Math" w:hAnsi="Cambria Math"/>
        </w:rPr>
        <w:t>App Pages</w:t>
      </w:r>
      <w:bookmarkEnd w:id="58"/>
      <w:bookmarkEnd w:id="59"/>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4B56AA96"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2A4B1A">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0200F962"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2A4B1A">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00459318"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2A4B1A">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5368CEA9"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2A4B1A">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3B42D226"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2A4B1A">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6AF332B2"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2A4B1A">
        <w:rPr>
          <w:rFonts w:ascii="Cambria Math" w:hAnsi="Cambria Math"/>
          <w:noProof/>
        </w:rPr>
        <w:t>12</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1012379C"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2A4B1A">
        <w:rPr>
          <w:rFonts w:ascii="Cambria Math" w:hAnsi="Cambria Math"/>
          <w:noProof/>
        </w:rPr>
        <w:t>13</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2CDB0613"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2A4B1A">
        <w:rPr>
          <w:rFonts w:ascii="Cambria Math" w:hAnsi="Cambria Math"/>
          <w:noProof/>
        </w:rPr>
        <w:t>14</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7B1A6A00"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2A4B1A">
        <w:rPr>
          <w:rFonts w:ascii="Cambria Math" w:hAnsi="Cambria Math"/>
          <w:noProof/>
        </w:rPr>
        <w:t>15</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4B335F08"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2A4B1A">
        <w:rPr>
          <w:rFonts w:ascii="Cambria Math" w:hAnsi="Cambria Math"/>
          <w:noProof/>
        </w:rPr>
        <w:t>16</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Current levels of CO2 at each point in the simulation is displayed in the ATMOSPHERIC 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0241D698"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2A4B1A">
        <w:rPr>
          <w:rFonts w:ascii="Cambria Math" w:hAnsi="Cambria Math"/>
          <w:noProof/>
        </w:rPr>
        <w:t>17</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34B890C2"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2A4B1A">
        <w:rPr>
          <w:rFonts w:ascii="Cambria Math" w:hAnsi="Cambria Math"/>
          <w:noProof/>
        </w:rPr>
        <w:t>18</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4C10FEE5"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2A4B1A">
        <w:rPr>
          <w:rFonts w:ascii="Cambria Math" w:hAnsi="Cambria Math"/>
          <w:noProof/>
        </w:rPr>
        <w:t>19</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60309A1E"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2A4B1A">
        <w:rPr>
          <w:rFonts w:ascii="Cambria Math" w:hAnsi="Cambria Math"/>
          <w:noProof/>
        </w:rPr>
        <w:t>20</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3A93B760"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2A4B1A">
        <w:rPr>
          <w:rFonts w:ascii="Cambria Math" w:hAnsi="Cambria Math"/>
          <w:noProof/>
        </w:rPr>
        <w:t>21</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27290E3B"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2A4B1A">
        <w:rPr>
          <w:rFonts w:ascii="Cambria Math" w:hAnsi="Cambria Math"/>
          <w:noProof/>
        </w:rPr>
        <w:t>22</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1AF5FAA0"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2A4B1A">
        <w:rPr>
          <w:rFonts w:ascii="Cambria Math" w:hAnsi="Cambria Math"/>
          <w:noProof/>
        </w:rPr>
        <w:t>23</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Only mature, old growth, or senescent trees may be felled. Depending on the size of the tree felled, it can cost up to 3000 coins to fell a tree. The income that the 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Clicking an action tag, selects it. Clicking a selected action tag, deselects it. 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527C65F5"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2A4B1A">
        <w:rPr>
          <w:rFonts w:ascii="Cambria Math" w:hAnsi="Cambria Math"/>
          <w:noProof/>
        </w:rPr>
        <w:t>24</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7F0D026B"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2A4B1A">
        <w:rPr>
          <w:rFonts w:ascii="Cambria Math" w:hAnsi="Cambria Math"/>
          <w:noProof/>
        </w:rPr>
        <w:t>25</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1AF6E532"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2A4B1A">
        <w:rPr>
          <w:rFonts w:ascii="Cambria Math" w:hAnsi="Cambria Math"/>
          <w:noProof/>
        </w:rPr>
        <w:t>26</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5AEAD9E4"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2A4B1A">
        <w:rPr>
          <w:rFonts w:ascii="Cambria Math" w:hAnsi="Cambria Math"/>
          <w:noProof/>
        </w:rPr>
        <w:t>27</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60" w:name="_Toc172568974"/>
      <w:r>
        <w:rPr>
          <w:rFonts w:ascii="Cambria Math" w:hAnsi="Cambria Math"/>
        </w:rPr>
        <w:t>HCI Principles</w:t>
      </w:r>
      <w:bookmarkEnd w:id="60"/>
    </w:p>
    <w:p w14:paraId="55405496" w14:textId="77777777"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Pr="00A05D02">
        <w:rPr>
          <w:rFonts w:ascii="Cambria Math" w:hAnsi="Cambria Math"/>
        </w:rPr>
        <w:t xml:space="preserve">Table </w:t>
      </w:r>
      <w:r w:rsidRPr="00A05D02">
        <w:rPr>
          <w:rFonts w:ascii="Cambria Math" w:hAnsi="Cambria Math"/>
          <w:noProof/>
        </w:rPr>
        <w:t>1</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w:t>
            </w:r>
            <w:proofErr w:type="spellStart"/>
            <w:r w:rsidRPr="00DB64E3">
              <w:rPr>
                <w:rFonts w:ascii="Cambria" w:eastAsia="Times New Roman" w:hAnsi="Cambria" w:cs="Calibri"/>
                <w:color w:val="000000"/>
                <w:kern w:val="0"/>
                <w:sz w:val="18"/>
                <w:szCs w:val="18"/>
                <w:lang w:val="en-US"/>
                <w14:ligatures w14:val="none"/>
              </w:rPr>
              <w:t>i</w:t>
            </w:r>
            <w:proofErr w:type="spellEnd"/>
            <w:r w:rsidRPr="00DB64E3">
              <w:rPr>
                <w:rFonts w:ascii="Cambria" w:eastAsia="Times New Roman" w:hAnsi="Cambria" w:cs="Calibri"/>
                <w:color w:val="000000"/>
                <w:kern w:val="0"/>
                <w:sz w:val="18"/>
                <w:szCs w:val="18"/>
                <w:lang w:val="en-US"/>
                <w14:ligatures w14:val="none"/>
              </w:rPr>
              <w:t>)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042D2866" w:rsidR="00D7607D" w:rsidRPr="00A05D02" w:rsidRDefault="00D7607D" w:rsidP="00D7607D">
      <w:pPr>
        <w:pStyle w:val="Caption"/>
        <w:jc w:val="center"/>
        <w:rPr>
          <w:rFonts w:ascii="Cambria Math" w:hAnsi="Cambria Math"/>
        </w:rPr>
      </w:pPr>
      <w:bookmarkStart w:id="61"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D959C7">
        <w:rPr>
          <w:rFonts w:ascii="Cambria Math" w:hAnsi="Cambria Math"/>
          <w:noProof/>
        </w:rPr>
        <w:t>11</w:t>
      </w:r>
      <w:r w:rsidRPr="00A05D02">
        <w:rPr>
          <w:rFonts w:ascii="Cambria Math" w:hAnsi="Cambria Math"/>
        </w:rPr>
        <w:fldChar w:fldCharType="end"/>
      </w:r>
      <w:bookmarkEnd w:id="61"/>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62" w:name="_Toc172568975"/>
      <w:r>
        <w:rPr>
          <w:rFonts w:ascii="Cambria Math" w:hAnsi="Cambria Math"/>
        </w:rPr>
        <w:t>Data Visualization</w:t>
      </w:r>
      <w:bookmarkEnd w:id="62"/>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w:t>
      </w:r>
      <w:proofErr w:type="spellStart"/>
      <w:r w:rsidRPr="004118F9">
        <w:rPr>
          <w:rFonts w:ascii="Cambria Math" w:hAnsi="Cambria Math"/>
        </w:rPr>
        <w:t>Dingliana</w:t>
      </w:r>
      <w:proofErr w:type="spellEnd"/>
      <w:r w:rsidRPr="004118F9">
        <w:rPr>
          <w:rFonts w:ascii="Cambria Math" w:hAnsi="Cambria Math"/>
        </w:rPr>
        <w:t xml:space="preserve">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1DDAADCC"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6D7A64">
        <w:rPr>
          <w:rFonts w:ascii="Cambria Math" w:hAnsi="Cambria Math"/>
        </w:rPr>
        <w:instrText xml:space="preserve"> ADDIN EN.CITE &lt;EndNote&gt;&lt;Cite&gt;&lt;Author&gt;Majid&lt;/Author&gt;&lt;Year&gt;2018&lt;/Year&gt;&lt;RecNum&gt;183&lt;/RecNum&gt;&lt;DisplayText&gt;[61]&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6D7A64">
        <w:rPr>
          <w:rFonts w:ascii="Cambria Math" w:hAnsi="Cambria Math"/>
          <w:noProof/>
        </w:rPr>
        <w:t>[61]</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730A0235" w:rsidR="002C7AFE" w:rsidRDefault="00736F7F" w:rsidP="00C63F90">
      <w:pPr>
        <w:spacing w:after="240" w:line="276" w:lineRule="auto"/>
        <w:jc w:val="both"/>
        <w:rPr>
          <w:rFonts w:ascii="Cambria Math" w:hAnsi="Cambria Math"/>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r w:rsidR="003A7B75" w:rsidRPr="00224E96">
        <w:rPr>
          <w:rFonts w:ascii="Cambria Math" w:hAnsi="Cambria Math"/>
        </w:rPr>
        <w:t xml:space="preserve">Table </w:t>
      </w:r>
      <w:r w:rsidR="003A7B75" w:rsidRPr="00224E96">
        <w:rPr>
          <w:rFonts w:ascii="Cambria Math" w:hAnsi="Cambria Math"/>
          <w:noProof/>
        </w:rPr>
        <w:t>1</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63"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5C55CAF5"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D959C7">
        <w:rPr>
          <w:rFonts w:ascii="Cambria Math" w:hAnsi="Cambria Math"/>
          <w:noProof/>
        </w:rPr>
        <w:t>12</w:t>
      </w:r>
      <w:r w:rsidRPr="00224E96">
        <w:rPr>
          <w:rFonts w:ascii="Cambria Math" w:hAnsi="Cambria Math"/>
        </w:rPr>
        <w:fldChar w:fldCharType="end"/>
      </w:r>
      <w:bookmarkEnd w:id="63"/>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664319C4"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121B80" w:rsidRPr="00342C87">
        <w:rPr>
          <w:rFonts w:ascii="Cambria Math" w:hAnsi="Cambria Math"/>
        </w:rPr>
        <w:t xml:space="preserve">Figure </w:t>
      </w:r>
      <w:r w:rsidR="00121B80" w:rsidRPr="00342C87">
        <w:rPr>
          <w:rFonts w:ascii="Cambria Math" w:hAnsi="Cambria Math"/>
          <w:noProof/>
        </w:rPr>
        <w:t>22</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6612950B" w:rsidR="006A38BE" w:rsidRDefault="00342C87" w:rsidP="00342C87">
      <w:pPr>
        <w:pStyle w:val="Caption"/>
        <w:jc w:val="center"/>
        <w:rPr>
          <w:rFonts w:ascii="Cambria Math" w:hAnsi="Cambria Math"/>
        </w:rPr>
      </w:pPr>
      <w:bookmarkStart w:id="64"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2A4B1A">
        <w:rPr>
          <w:rFonts w:ascii="Cambria Math" w:hAnsi="Cambria Math"/>
          <w:noProof/>
        </w:rPr>
        <w:t>28</w:t>
      </w:r>
      <w:r w:rsidRPr="00342C87">
        <w:rPr>
          <w:rFonts w:ascii="Cambria Math" w:hAnsi="Cambria Math"/>
        </w:rPr>
        <w:fldChar w:fldCharType="end"/>
      </w:r>
      <w:bookmarkEnd w:id="64"/>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50BFDAF3"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2A4B1A">
        <w:rPr>
          <w:noProof/>
        </w:rPr>
        <w:t>29</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0C8F363F"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2A4B1A">
        <w:rPr>
          <w:rFonts w:ascii="Cambria Math" w:hAnsi="Cambria Math"/>
          <w:noProof/>
        </w:rPr>
        <w:t>30</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15AF0E7F"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2A4B1A">
        <w:rPr>
          <w:rFonts w:ascii="Cambria Math" w:hAnsi="Cambria Math"/>
          <w:noProof/>
        </w:rPr>
        <w:t>31</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431E7DEA"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2A4B1A">
        <w:rPr>
          <w:rFonts w:ascii="Cambria Math" w:hAnsi="Cambria Math"/>
          <w:noProof/>
        </w:rPr>
        <w:t>32</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65" w:name="_Toc129862371"/>
      <w:bookmarkStart w:id="66" w:name="_Toc172568976"/>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65"/>
      <w:bookmarkEnd w:id="66"/>
    </w:p>
    <w:p w14:paraId="517EB54B" w14:textId="7F3A4131"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Pr="00CC2579">
        <w:rPr>
          <w:rFonts w:ascii="Cambria Math" w:hAnsi="Cambria Math"/>
        </w:rPr>
        <w:t xml:space="preserve">Figure </w:t>
      </w:r>
      <w:r w:rsidRPr="00CC2579">
        <w:rPr>
          <w:rFonts w:ascii="Cambria Math" w:hAnsi="Cambria Math"/>
          <w:noProof/>
        </w:rPr>
        <w:t>1</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43B9E6E0" w:rsidR="00404BD1" w:rsidRPr="00404BD1" w:rsidRDefault="00581CDA" w:rsidP="00404BD1">
      <w:pPr>
        <w:pStyle w:val="Caption"/>
        <w:spacing w:before="120" w:line="276" w:lineRule="auto"/>
        <w:jc w:val="center"/>
        <w:rPr>
          <w:rFonts w:ascii="Cambria Math" w:hAnsi="Cambria Math"/>
        </w:rPr>
      </w:pPr>
      <w:bookmarkStart w:id="67"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2A4B1A">
        <w:rPr>
          <w:rFonts w:ascii="Cambria Math" w:hAnsi="Cambria Math"/>
          <w:noProof/>
        </w:rPr>
        <w:t>33</w:t>
      </w:r>
      <w:r w:rsidRPr="00CC2579">
        <w:rPr>
          <w:rFonts w:ascii="Cambria Math" w:hAnsi="Cambria Math"/>
        </w:rPr>
        <w:fldChar w:fldCharType="end"/>
      </w:r>
      <w:r w:rsidRPr="00CC2579">
        <w:rPr>
          <w:rFonts w:ascii="Cambria Math" w:hAnsi="Cambria Math"/>
        </w:rPr>
        <w:t>. MycroForest App Structure</w:t>
      </w:r>
      <w:bookmarkEnd w:id="67"/>
    </w:p>
    <w:p w14:paraId="03E13001" w14:textId="23E25109" w:rsidR="00D1641D" w:rsidRDefault="00D1641D" w:rsidP="00C35C5A">
      <w:pPr>
        <w:pStyle w:val="Heading3"/>
        <w:spacing w:after="240" w:line="276" w:lineRule="auto"/>
        <w:jc w:val="both"/>
        <w:rPr>
          <w:rFonts w:ascii="Cambria Math" w:hAnsi="Cambria Math"/>
        </w:rPr>
      </w:pPr>
      <w:bookmarkStart w:id="68" w:name="_Toc172568977"/>
      <w:r>
        <w:rPr>
          <w:rFonts w:ascii="Cambria Math" w:hAnsi="Cambria Math"/>
        </w:rPr>
        <w:t>Simulation Model</w:t>
      </w:r>
      <w:bookmarkEnd w:id="68"/>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77777777" w:rsidR="00C37E09" w:rsidRDefault="00C37E09" w:rsidP="00C37E09">
                  <w:pPr>
                    <w:jc w:val="center"/>
                  </w:pPr>
                  <w:r>
                    <w:fldChar w:fldCharType="begin"/>
                  </w:r>
                  <w:r>
                    <w:instrText xml:space="preserve"> REF _Ref172236036 \h </w:instrText>
                  </w:r>
                  <w:r>
                    <w:fldChar w:fldCharType="separate"/>
                  </w:r>
                  <w:proofErr w:type="spellStart"/>
                  <w:r>
                    <w:rPr>
                      <w:rFonts w:ascii="Cambria Math" w:hAnsi="Cambria Math"/>
                      <w:b/>
                      <w:bCs/>
                      <w:i/>
                      <w:iCs/>
                      <w:u w:val="single"/>
                    </w:rPr>
                    <w:t>Timber</w:t>
                  </w:r>
                  <w:r>
                    <w:fldChar w:fldCharType="end"/>
                  </w:r>
                  <w:hyperlink w:anchor="_Timber" w:history="1">
                    <w:r w:rsidRPr="00C37E09">
                      <w:rPr>
                        <w:rStyle w:val="Hyperlink"/>
                      </w:rPr>
                      <w:t>Timber</w:t>
                    </w:r>
                    <w:proofErr w:type="spellEnd"/>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1620C262" w:rsidR="00041E09" w:rsidRDefault="00C37E09" w:rsidP="00041E09">
                  <w:pPr>
                    <w:jc w:val="center"/>
                  </w:pPr>
                  <w:r>
                    <w:fldChar w:fldCharType="begin"/>
                  </w:r>
                  <w:r>
                    <w:instrText xml:space="preserve"> REF _Ref172236036 \h </w:instrText>
                  </w:r>
                  <w:r>
                    <w:fldChar w:fldCharType="separate"/>
                  </w:r>
                  <w:proofErr w:type="spellStart"/>
                  <w:r>
                    <w:rPr>
                      <w:rFonts w:ascii="Cambria Math" w:hAnsi="Cambria Math"/>
                      <w:b/>
                      <w:bCs/>
                      <w:i/>
                      <w:iCs/>
                      <w:u w:val="single"/>
                    </w:rPr>
                    <w:t>Timber</w:t>
                  </w:r>
                  <w:r>
                    <w:fldChar w:fldCharType="end"/>
                  </w:r>
                  <w:hyperlink w:anchor="_Timber" w:history="1">
                    <w:r w:rsidRPr="00C37E09">
                      <w:rPr>
                        <w:rStyle w:val="Hyperlink"/>
                      </w:rPr>
                      <w:t>Timber</w:t>
                    </w:r>
                    <w:proofErr w:type="spellEnd"/>
                  </w:hyperlink>
                </w:p>
              </w:txbxContent>
            </v:textbox>
          </v:oval>
        </w:pict>
      </w:r>
      <w:bookmarkStart w:id="69"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00086" cy="3385051"/>
                    </a:xfrm>
                    <a:prstGeom prst="rect">
                      <a:avLst/>
                    </a:prstGeom>
                  </pic:spPr>
                </pic:pic>
              </a:graphicData>
            </a:graphic>
          </wp:inline>
        </w:drawing>
      </w:r>
      <w:bookmarkEnd w:id="69"/>
    </w:p>
    <w:p w14:paraId="5A75B5CE" w14:textId="4428BF0F" w:rsidR="00DA518D" w:rsidRDefault="00FB3157" w:rsidP="00C35C5A">
      <w:pPr>
        <w:pStyle w:val="Caption"/>
        <w:spacing w:line="276" w:lineRule="auto"/>
        <w:jc w:val="both"/>
        <w:rPr>
          <w:rFonts w:ascii="Cambria Math" w:hAnsi="Cambria Math"/>
        </w:rPr>
      </w:pPr>
      <w:bookmarkStart w:id="70"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2A4B1A">
        <w:rPr>
          <w:rFonts w:ascii="Cambria Math" w:hAnsi="Cambria Math"/>
          <w:noProof/>
        </w:rPr>
        <w:t>34</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70"/>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6EF804DA"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Pr="00FB3157">
        <w:rPr>
          <w:rFonts w:ascii="Cambria Math" w:hAnsi="Cambria Math"/>
        </w:rPr>
        <w:t xml:space="preserve">Figure </w:t>
      </w:r>
      <w:r w:rsidRPr="00FB3157">
        <w:rPr>
          <w:rFonts w:ascii="Cambria Math" w:hAnsi="Cambria Math"/>
          <w:noProof/>
        </w:rPr>
        <w:t>6</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1" w:name="_Simulation"/>
      <w:bookmarkEnd w:id="71"/>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72" w:name="_Environment"/>
    <w:bookmarkEnd w:id="72"/>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2033221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6D7A64">
        <w:rPr>
          <w:rFonts w:ascii="Cambria Math" w:hAnsi="Cambria Math"/>
          <w:noProof/>
        </w:rPr>
        <w:t>[62]</w:t>
      </w:r>
      <w:r>
        <w:rPr>
          <w:rFonts w:ascii="Cambria Math" w:hAnsi="Cambria Math"/>
        </w:rPr>
        <w:fldChar w:fldCharType="end"/>
      </w:r>
    </w:p>
    <w:p w14:paraId="044EDD31" w14:textId="72F7A72C"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6D7A64">
        <w:rPr>
          <w:rFonts w:ascii="Cambria Math" w:hAnsi="Cambria Math"/>
          <w:noProof/>
        </w:rPr>
        <w:t>[62]</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E4CB350"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73" w:name="_Carbon_Cycle"/>
      <w:bookmarkEnd w:id="73"/>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6D7A64">
        <w:rPr>
          <w:rFonts w:ascii="Cambria Math" w:hAnsi="Cambria Math"/>
        </w:rPr>
        <w:instrText xml:space="preserve"> ADDIN EN.CITE &lt;EndNote&gt;&lt;Cite&gt;&lt;Author&gt;Williams&lt;/Author&gt;&lt;Year&gt;2024&lt;/Year&gt;&lt;RecNum&gt;173&lt;/RecNum&gt;&lt;DisplayText&gt;[63]&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6D7A64">
        <w:rPr>
          <w:rFonts w:ascii="Cambria Math" w:hAnsi="Cambria Math"/>
          <w:noProof/>
        </w:rPr>
        <w:t>[63]</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ands&lt;/Author&gt;&lt;Year&gt;2023&lt;/Year&gt;&lt;RecNum&gt;174&lt;/RecNum&gt;&lt;DisplayText&gt;[64, 65]&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6D7A64">
        <w:rPr>
          <w:rFonts w:ascii="Cambria Math" w:eastAsiaTheme="minorEastAsia" w:hAnsi="Cambria Math"/>
          <w:noProof/>
        </w:rPr>
        <w:t>[64, 65]</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55DBAE76"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6D7A64">
        <w:rPr>
          <w:rFonts w:ascii="Cambria Math" w:hAnsi="Cambria Math"/>
        </w:rPr>
        <w:instrText xml:space="preserve"> ADDIN EN.CITE &lt;EndNote&gt;&lt;Cite&gt;&lt;Author&gt;Davis&lt;/Author&gt;&lt;Year&gt;2019&lt;/Year&gt;&lt;RecNum&gt;110&lt;/RecNum&gt;&lt;DisplayText&gt;[66]&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6D7A64">
        <w:rPr>
          <w:rFonts w:ascii="Cambria Math" w:hAnsi="Cambria Math"/>
          <w:noProof/>
        </w:rPr>
        <w:t>[66]</w:t>
      </w:r>
      <w:r w:rsidR="00DC1195">
        <w:rPr>
          <w:rFonts w:ascii="Cambria Math" w:hAnsi="Cambria Math"/>
        </w:rPr>
        <w:fldChar w:fldCharType="end"/>
      </w:r>
    </w:p>
    <w:p w14:paraId="73A3BEDE" w14:textId="122F1339"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6D7A64">
        <w:rPr>
          <w:rFonts w:ascii="Cambria Math" w:hAnsi="Cambria Math"/>
        </w:rPr>
        <w:instrText xml:space="preserve"> ADDIN EN.CITE &lt;EndNote&gt;&lt;Cite&gt;&lt;Author&gt;Lugt&lt;/Author&gt;&lt;Year&gt;2020&lt;/Year&gt;&lt;RecNum&gt;111&lt;/RecNum&gt;&lt;DisplayText&gt;[67, 68]&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6D7A64">
        <w:rPr>
          <w:rFonts w:ascii="Cambria Math" w:hAnsi="Cambria Math"/>
          <w:noProof/>
        </w:rPr>
        <w:t>[67, 68]</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3CE0C2B7"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6D7A64">
        <w:rPr>
          <w:rFonts w:ascii="Cambria Math" w:hAnsi="Cambria Math"/>
          <w:noProof/>
        </w:rPr>
        <w:t>[62]</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2E586815"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Pr="00404F51">
        <w:rPr>
          <w:rFonts w:ascii="Cambria Math" w:hAnsi="Cambria Math"/>
        </w:rPr>
        <w:t xml:space="preserve">Table </w:t>
      </w:r>
      <w:r w:rsidRPr="00404F51">
        <w:rPr>
          <w:rFonts w:ascii="Cambria Math" w:hAnsi="Cambria Math"/>
          <w:noProof/>
        </w:rPr>
        <w:t>1</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561BB354" w:rsidR="00404F51" w:rsidRDefault="00404F51" w:rsidP="00C35C5A">
      <w:pPr>
        <w:pStyle w:val="Caption"/>
        <w:jc w:val="center"/>
        <w:rPr>
          <w:rFonts w:ascii="Cambria Math" w:hAnsi="Cambria Math"/>
        </w:rPr>
      </w:pPr>
      <w:bookmarkStart w:id="74" w:name="_Ref172117521"/>
      <w:bookmarkStart w:id="75" w:name="_Ref172204778"/>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D959C7">
        <w:rPr>
          <w:rFonts w:ascii="Cambria Math" w:hAnsi="Cambria Math"/>
          <w:noProof/>
        </w:rPr>
        <w:t>13</w:t>
      </w:r>
      <w:r w:rsidRPr="00404F51">
        <w:rPr>
          <w:rFonts w:ascii="Cambria Math" w:hAnsi="Cambria Math"/>
        </w:rPr>
        <w:fldChar w:fldCharType="end"/>
      </w:r>
      <w:bookmarkEnd w:id="75"/>
      <w:r w:rsidRPr="00404F51">
        <w:rPr>
          <w:rFonts w:ascii="Cambria Math" w:hAnsi="Cambria Math"/>
        </w:rPr>
        <w:t>. Carbon distribution among reservoirs.</w:t>
      </w:r>
      <w:bookmarkEnd w:id="74"/>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6" w:name="_CO2_Scale"/>
      <w:bookmarkEnd w:id="76"/>
      <w:r>
        <w:rPr>
          <w:rFonts w:ascii="Cambria Math" w:hAnsi="Cambria Math"/>
          <w:b/>
          <w:bCs/>
          <w:i w:val="0"/>
          <w:iCs w:val="0"/>
          <w:color w:val="auto"/>
          <w:u w:val="single"/>
        </w:rPr>
        <w:t>CO2 Scale</w:t>
      </w:r>
    </w:p>
    <w:p w14:paraId="065AE997" w14:textId="1777905D"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6D7A64">
        <w:rPr>
          <w:rFonts w:ascii="Cambria Math" w:hAnsi="Cambria Math"/>
        </w:rPr>
        <w:instrText xml:space="preserve"> ADDIN EN.CITE &lt;EndNote&gt;&lt;Cite&gt;&lt;Author&gt;Meter&lt;/Author&gt;&lt;Year&gt;2023&lt;/Year&gt;&lt;RecNum&gt;113&lt;/RecNum&gt;&lt;DisplayText&gt;[65]&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6D7A64">
        <w:rPr>
          <w:rFonts w:ascii="Cambria Math" w:hAnsi="Cambria Math"/>
          <w:noProof/>
        </w:rPr>
        <w:t>[65]</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14592CD8"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2A4B1A">
        <w:rPr>
          <w:rFonts w:ascii="Cambria Math" w:hAnsi="Cambria Math"/>
          <w:noProof/>
        </w:rPr>
        <w:t>35</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7469F43D"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2A4B1A">
        <w:rPr>
          <w:rFonts w:ascii="Cambria Math" w:hAnsi="Cambria Math"/>
          <w:noProof/>
        </w:rPr>
        <w:t>36</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322CBA17"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6D7A64">
        <w:rPr>
          <w:rFonts w:ascii="Cambria Math" w:hAnsi="Cambria Math"/>
        </w:rPr>
        <w:instrText xml:space="preserve"> ADDIN EN.CITE &lt;EndNote&gt;&lt;Cite&gt;&lt;Author&gt;Megha Poudel&lt;/Author&gt;&lt;Year&gt;2023&lt;/Year&gt;&lt;RecNum&gt;114&lt;/RecNum&gt;&lt;DisplayText&gt;[69]&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6D7A64">
        <w:rPr>
          <w:rFonts w:ascii="Cambria Math" w:hAnsi="Cambria Math"/>
          <w:noProof/>
        </w:rPr>
        <w:t>[69]</w:t>
      </w:r>
      <w:r>
        <w:rPr>
          <w:rFonts w:ascii="Cambria Math" w:hAnsi="Cambria Math"/>
        </w:rPr>
        <w:fldChar w:fldCharType="end"/>
      </w:r>
    </w:p>
    <w:p w14:paraId="03FE541D" w14:textId="2C2D0008"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6D7A64">
        <w:rPr>
          <w:rFonts w:ascii="Cambria Math" w:hAnsi="Cambria Math"/>
        </w:rPr>
        <w:instrText xml:space="preserve"> ADDIN EN.CITE &lt;EndNote&gt;&lt;Cite&gt;&lt;Author&gt;Gov&lt;/Author&gt;&lt;RecNum&gt;115&lt;/RecNum&gt;&lt;DisplayText&gt;[70]&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6D7A64">
        <w:rPr>
          <w:rFonts w:ascii="Cambria Math" w:hAnsi="Cambria Math"/>
          <w:noProof/>
        </w:rPr>
        <w:t>[70]</w:t>
      </w:r>
      <w:r>
        <w:rPr>
          <w:rFonts w:ascii="Cambria Math" w:hAnsi="Cambria Math"/>
        </w:rPr>
        <w:fldChar w:fldCharType="end"/>
      </w:r>
    </w:p>
    <w:p w14:paraId="3C70FB4C" w14:textId="1C2029A4"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oseman&lt;/Author&gt;&lt;Year&gt;2021&lt;/Year&gt;&lt;RecNum&gt;116&lt;/RecNum&gt;&lt;DisplayText&gt;[71]&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71]</w:t>
      </w:r>
      <w:r>
        <w:rPr>
          <w:rFonts w:ascii="Cambria Math" w:eastAsiaTheme="minorEastAsia" w:hAnsi="Cambria Math"/>
        </w:rPr>
        <w:fldChar w:fldCharType="end"/>
      </w:r>
    </w:p>
    <w:p w14:paraId="3425388A" w14:textId="1B5551FA"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oseman&lt;/Author&gt;&lt;Year&gt;2021&lt;/Year&gt;&lt;RecNum&gt;116&lt;/RecNum&gt;&lt;DisplayText&gt;[71]&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71]</w:t>
      </w:r>
      <w:r>
        <w:rPr>
          <w:rFonts w:ascii="Cambria Math" w:eastAsiaTheme="minorEastAsia" w:hAnsi="Cambria Math"/>
        </w:rPr>
        <w:fldChar w:fldCharType="end"/>
      </w:r>
    </w:p>
    <w:p w14:paraId="0EAECA2D" w14:textId="3FDB69B8"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oseman&lt;/Author&gt;&lt;Year&gt;2021&lt;/Year&gt;&lt;RecNum&gt;116&lt;/RecNum&gt;&lt;DisplayText&gt;[71]&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6D7A64">
        <w:rPr>
          <w:rFonts w:ascii="Cambria Math" w:eastAsiaTheme="minorEastAsia" w:hAnsi="Cambria Math"/>
          <w:noProof/>
        </w:rPr>
        <w:t>[71]</w:t>
      </w:r>
      <w:r w:rsidR="00920A11">
        <w:rPr>
          <w:rFonts w:ascii="Cambria Math" w:eastAsiaTheme="minorEastAsia" w:hAnsi="Cambria Math"/>
        </w:rPr>
        <w:fldChar w:fldCharType="end"/>
      </w:r>
    </w:p>
    <w:p w14:paraId="67EF5C51" w14:textId="716A8802"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oseman&lt;/Author&gt;&lt;Year&gt;2021&lt;/Year&gt;&lt;RecNum&gt;116&lt;/RecNum&gt;&lt;DisplayText&gt;[71]&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71]</w:t>
      </w:r>
      <w:r>
        <w:rPr>
          <w:rFonts w:ascii="Cambria Math" w:eastAsiaTheme="minorEastAsia" w:hAnsi="Cambria Math"/>
        </w:rPr>
        <w:fldChar w:fldCharType="end"/>
      </w:r>
    </w:p>
    <w:p w14:paraId="186A4C07" w14:textId="4675D2F8"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6D7A64">
        <w:rPr>
          <w:rFonts w:ascii="Cambria Math" w:hAnsi="Cambria Math"/>
        </w:rPr>
        <w:instrText xml:space="preserve"> ADDIN EN.CITE &lt;EndNote&gt;&lt;Cite&gt;&lt;Author&gt;Hausfather&lt;/Author&gt;&lt;Year&gt;2019&lt;/Year&gt;&lt;RecNum&gt;117&lt;/RecNum&gt;&lt;DisplayText&gt;[72]&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6D7A64">
        <w:rPr>
          <w:rFonts w:ascii="Cambria Math" w:hAnsi="Cambria Math"/>
          <w:noProof/>
        </w:rPr>
        <w:t>[72]</w:t>
      </w:r>
      <w:r w:rsidR="004A561B">
        <w:rPr>
          <w:rFonts w:ascii="Cambria Math" w:hAnsi="Cambria Math"/>
        </w:rPr>
        <w:fldChar w:fldCharType="end"/>
      </w:r>
    </w:p>
    <w:p w14:paraId="53DFAE0F" w14:textId="13C11AC9"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6D7A64">
        <w:rPr>
          <w:rFonts w:ascii="Cambria Math" w:hAnsi="Cambria Math"/>
        </w:rPr>
        <w:instrText xml:space="preserve"> ADDIN EN.CITE &lt;EndNote&gt;&lt;Cite&gt;&lt;Author&gt;Lüthi&lt;/Author&gt;&lt;Year&gt;2008&lt;/Year&gt;&lt;RecNum&gt;118&lt;/RecNum&gt;&lt;DisplayText&gt;[73]&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6D7A64">
        <w:rPr>
          <w:rFonts w:ascii="Cambria Math" w:hAnsi="Cambria Math"/>
          <w:noProof/>
        </w:rPr>
        <w:t>[73]</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7" w:name="_Carbon_Cycle_1"/>
      <w:bookmarkStart w:id="78" w:name="_Ref172211087"/>
      <w:bookmarkEnd w:id="77"/>
      <w:r>
        <w:rPr>
          <w:rFonts w:ascii="Cambria Math" w:hAnsi="Cambria Math"/>
          <w:b/>
          <w:bCs/>
          <w:i w:val="0"/>
          <w:iCs w:val="0"/>
          <w:color w:val="auto"/>
          <w:u w:val="single"/>
        </w:rPr>
        <w:t>Carbon Cycle</w:t>
      </w:r>
      <w:bookmarkEnd w:id="78"/>
      <w:r w:rsidR="0011661B">
        <w:rPr>
          <w:rFonts w:ascii="Cambria Math" w:hAnsi="Cambria Math"/>
          <w:b/>
          <w:bCs/>
          <w:i w:val="0"/>
          <w:iCs w:val="0"/>
          <w:color w:val="auto"/>
          <w:u w:val="single"/>
        </w:rPr>
        <w:t xml:space="preserve"> </w:t>
      </w:r>
    </w:p>
    <w:p w14:paraId="54401F22" w14:textId="255D1D4A"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6D7A64">
        <w:rPr>
          <w:rFonts w:ascii="Cambria Math" w:hAnsi="Cambria Math"/>
          <w:noProof/>
        </w:rPr>
        <w:t>[62]</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6D7A64">
        <w:rPr>
          <w:rFonts w:ascii="Cambria Math" w:hAnsi="Cambria Math"/>
          <w:noProof/>
        </w:rPr>
        <w:t>[62]</w:t>
      </w:r>
      <w:r w:rsidR="00C857A5">
        <w:rPr>
          <w:rFonts w:ascii="Cambria Math" w:hAnsi="Cambria Math"/>
        </w:rPr>
        <w:fldChar w:fldCharType="end"/>
      </w:r>
    </w:p>
    <w:p w14:paraId="36A72A01" w14:textId="2AD6FB75"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6D7A64">
        <w:rPr>
          <w:rFonts w:ascii="Cambria Math" w:hAnsi="Cambria Math"/>
          <w:noProof/>
        </w:rPr>
        <w:t>[62]</w:t>
      </w:r>
      <w:r w:rsidR="00366D60">
        <w:rPr>
          <w:rFonts w:ascii="Cambria Math" w:hAnsi="Cambria Math"/>
        </w:rPr>
        <w:fldChar w:fldCharType="end"/>
      </w:r>
    </w:p>
    <w:p w14:paraId="5A4E8F5B" w14:textId="59656714"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6D7A64">
        <w:rPr>
          <w:rFonts w:ascii="Cambria Math" w:hAnsi="Cambria Math"/>
          <w:noProof/>
        </w:rPr>
        <w:t>[62]</w:t>
      </w:r>
      <w:r w:rsidR="00366D60">
        <w:rPr>
          <w:rFonts w:ascii="Cambria Math" w:hAnsi="Cambria Math"/>
        </w:rPr>
        <w:fldChar w:fldCharType="end"/>
      </w:r>
    </w:p>
    <w:p w14:paraId="31DCE865" w14:textId="195092A1"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6D7A64">
        <w:rPr>
          <w:rFonts w:ascii="Cambria Math" w:hAnsi="Cambria Math"/>
          <w:noProof/>
        </w:rPr>
        <w:t>[62]</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088F50E5"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cotree&lt;/Author&gt;&lt;RecNum&gt;119&lt;/RecNum&gt;&lt;DisplayText&gt;[74]&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6D7A64">
        <w:rPr>
          <w:rFonts w:ascii="Cambria Math" w:eastAsiaTheme="minorEastAsia" w:hAnsi="Cambria Math"/>
          <w:noProof/>
        </w:rPr>
        <w:t>[74]</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cotree&lt;/Author&gt;&lt;RecNum&gt;119&lt;/RecNum&gt;&lt;DisplayText&gt;[74]&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6D7A64">
        <w:rPr>
          <w:rFonts w:ascii="Cambria Math" w:eastAsiaTheme="minorEastAsia" w:hAnsi="Cambria Math"/>
          <w:noProof/>
        </w:rPr>
        <w:t>[74]</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655D2974"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6D7A64">
        <w:rPr>
          <w:rFonts w:ascii="Cambria Math" w:hAnsi="Cambria Math"/>
        </w:rPr>
        <w:instrText xml:space="preserve"> ADDIN EN.CITE &lt;EndNote&gt;&lt;Cite&gt;&lt;Author&gt;Marisa Stone&lt;/Author&gt;&lt;Year&gt;2021&lt;/Year&gt;&lt;RecNum&gt;122&lt;/RecNum&gt;&lt;DisplayText&gt;[75]&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6D7A64">
        <w:rPr>
          <w:rFonts w:ascii="Cambria Math" w:hAnsi="Cambria Math"/>
          <w:noProof/>
        </w:rPr>
        <w:t>[75]</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Gastronomicus&lt;/Author&gt;&lt;Year&gt;2021&lt;/Year&gt;&lt;RecNum&gt;123&lt;/RecNum&gt;&lt;DisplayText&gt;[76]&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6D7A64">
        <w:rPr>
          <w:rFonts w:ascii="Cambria Math" w:eastAsiaTheme="minorEastAsia" w:hAnsi="Cambria Math"/>
          <w:noProof/>
        </w:rPr>
        <w:t>[76]</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79" w:name="_Hlk172155452"/>
            <m:r>
              <w:rPr>
                <w:rFonts w:ascii="Cambria Math" w:eastAsiaTheme="minorEastAsia" w:hAnsi="Cambria Math"/>
              </w:rPr>
              <m:t>arbon</m:t>
            </m:r>
            <w:bookmarkEnd w:id="79"/>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0" w:name="_Hlk172155387"/>
            <m:r>
              <w:rPr>
                <w:rFonts w:ascii="Cambria Math" w:eastAsiaTheme="minorEastAsia" w:hAnsi="Cambria Math"/>
              </w:rPr>
              <m:t>arbon</m:t>
            </m:r>
            <w:bookmarkEnd w:id="80"/>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65977149"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6D7A64">
        <w:rPr>
          <w:rFonts w:ascii="Cambria Math" w:hAnsi="Cambria Math"/>
          <w:noProof/>
        </w:rPr>
        <w:t>[62]</w:t>
      </w:r>
      <w:r>
        <w:rPr>
          <w:rFonts w:ascii="Cambria Math" w:hAnsi="Cambria Math"/>
        </w:rPr>
        <w:fldChar w:fldCharType="end"/>
      </w:r>
      <w:r>
        <w:rPr>
          <w:rFonts w:ascii="Cambria Math" w:hAnsi="Cambria Math"/>
        </w:rPr>
        <w:t xml:space="preserve"> </w:t>
      </w:r>
      <w:r w:rsidRPr="00E331EB">
        <w:rPr>
          <w:rFonts w:ascii="Cambria Math" w:hAnsi="Cambria Math"/>
        </w:rPr>
        <w:t>Thus, in the microworld, the amount of 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67B32768"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6D7A64">
        <w:rPr>
          <w:rFonts w:ascii="Cambria Math" w:hAnsi="Cambria Math"/>
        </w:rPr>
        <w:instrText xml:space="preserve"> ADDIN EN.CITE &lt;EndNote&gt;&lt;Cite&gt;&lt;Author&gt;Wisconsin&lt;/Author&gt;&lt;Year&gt;2020&lt;/Year&gt;&lt;RecNum&gt;124&lt;/RecNum&gt;&lt;DisplayText&gt;[7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6D7A64">
        <w:rPr>
          <w:rFonts w:ascii="Cambria Math" w:hAnsi="Cambria Math"/>
          <w:noProof/>
        </w:rPr>
        <w:t>[77]</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7E9EE8CC"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He&lt;/Author&gt;&lt;Year&gt;2018&lt;/Year&gt;&lt;RecNum&gt;126&lt;/RecNum&gt;&lt;DisplayText&gt;[78]&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6D7A64">
        <w:rPr>
          <w:rFonts w:ascii="Cambria Math" w:eastAsiaTheme="minorEastAsia" w:hAnsi="Cambria Math"/>
          <w:noProof/>
        </w:rPr>
        <w:t>[78]</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10B3826B"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6D7A64">
        <w:rPr>
          <w:rFonts w:ascii="Cambria Math" w:hAnsi="Cambria Math"/>
        </w:rPr>
        <w:instrText xml:space="preserve"> ADDIN EN.CITE &lt;EndNote&gt;&lt;Cite&gt;&lt;Author&gt;Lugt&lt;/Author&gt;&lt;Year&gt;2020&lt;/Year&gt;&lt;RecNum&gt;111&lt;/RecNum&gt;&lt;DisplayText&gt;[67]&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6D7A64">
        <w:rPr>
          <w:rFonts w:ascii="Cambria Math" w:hAnsi="Cambria Math"/>
          <w:noProof/>
        </w:rPr>
        <w:t>[67]</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6D7A64">
        <w:rPr>
          <w:rFonts w:ascii="Cambria Math" w:hAnsi="Cambria Math"/>
        </w:rPr>
        <w:instrText xml:space="preserve"> ADDIN EN.CITE &lt;EndNote&gt;&lt;Cite&gt;&lt;Author&gt;Scion&lt;/Author&gt;&lt;Year&gt;2019&lt;/Year&gt;&lt;RecNum&gt;112&lt;/RecNum&gt;&lt;DisplayText&gt;[68]&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6D7A64">
        <w:rPr>
          <w:rFonts w:ascii="Cambria Math" w:hAnsi="Cambria Math"/>
          <w:noProof/>
        </w:rPr>
        <w:t>[68]</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12E2710E"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6D7A64">
        <w:rPr>
          <w:rFonts w:ascii="Cambria Math" w:hAnsi="Cambria Math"/>
        </w:rPr>
        <w:instrText xml:space="preserve"> ADDIN EN.CITE &lt;EndNote&gt;&lt;Cite&gt;&lt;Author&gt;Riebeek&lt;/Author&gt;&lt;Year&gt;2011&lt;/Year&gt;&lt;RecNum&gt;108&lt;/RecNum&gt;&lt;DisplayText&gt;[62, 79]&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6D7A64">
        <w:rPr>
          <w:rFonts w:ascii="Cambria Math" w:hAnsi="Cambria Math"/>
          <w:noProof/>
        </w:rPr>
        <w:t>[62, 79]</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1" w:name="_Planner"/>
      <w:bookmarkStart w:id="82" w:name="_Land"/>
      <w:bookmarkEnd w:id="81"/>
      <w:bookmarkEnd w:id="82"/>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27B2DA5B"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70"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Forestry&lt;/Author&gt;&lt;RecNum&gt;127&lt;/RecNum&gt;&lt;DisplayText&gt;[80]&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80]</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5C6EF12C"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Department of Agriculture&lt;/Author&gt;&lt;Year&gt;2023&lt;/Year&gt;&lt;RecNum&gt;128&lt;/RecNum&gt;&lt;DisplayText&gt;[81]&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6D7A64">
        <w:rPr>
          <w:rFonts w:ascii="Cambria Math" w:eastAsiaTheme="minorEastAsia" w:hAnsi="Cambria Math"/>
          <w:noProof/>
        </w:rPr>
        <w:t>[81]</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3" w:name="_Tree"/>
      <w:bookmarkEnd w:id="83"/>
      <w:r w:rsidRPr="004C175A">
        <w:rPr>
          <w:rFonts w:ascii="Cambria Math" w:hAnsi="Cambria Math"/>
          <w:b/>
          <w:bCs/>
          <w:i w:val="0"/>
          <w:iCs w:val="0"/>
          <w:color w:val="auto"/>
          <w:u w:val="single"/>
        </w:rPr>
        <w:t>Tree</w:t>
      </w:r>
    </w:p>
    <w:p w14:paraId="15F6A197" w14:textId="0B4BEC82"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Thomas H. Everett&lt;/Author&gt;&lt;Year&gt;2024&lt;/Year&gt;&lt;RecNum&gt;129&lt;/RecNum&gt;&lt;DisplayText&gt;[8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6D7A64">
        <w:rPr>
          <w:rFonts w:ascii="Cambria Math" w:eastAsiaTheme="minorEastAsia" w:hAnsi="Cambria Math"/>
          <w:noProof/>
        </w:rPr>
        <w:t>[82]</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694E562E"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7673E0">
        <w:rPr>
          <w:rFonts w:ascii="Cambria Math" w:hAnsi="Cambria Math"/>
        </w:rPr>
        <w:t xml:space="preserve">Table </w:t>
      </w:r>
      <w:r w:rsidRPr="007673E0">
        <w:rPr>
          <w:rFonts w:ascii="Cambria Math" w:hAnsi="Cambria Math"/>
          <w:noProof/>
        </w:rPr>
        <w:t>2</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ckenwalder&lt;/Author&gt;&lt;RecNum&gt;130&lt;/RecNum&gt;&lt;DisplayText&gt;[83, 8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6D7A64">
        <w:rPr>
          <w:rFonts w:ascii="Cambria Math" w:eastAsiaTheme="minorEastAsia" w:hAnsi="Cambria Math"/>
          <w:noProof/>
        </w:rPr>
        <w:t>[83, 84]</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Biondi&lt;/Author&gt;&lt;Year&gt;2023&lt;/Year&gt;&lt;RecNum&gt;132&lt;/RecNum&gt;&lt;DisplayText&gt;[85]&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6D7A64">
        <w:rPr>
          <w:rFonts w:ascii="Cambria Math" w:eastAsiaTheme="minorEastAsia" w:hAnsi="Cambria Math"/>
          <w:noProof/>
        </w:rPr>
        <w:t>[85]</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Thomas H. Everett&lt;/Author&gt;&lt;Year&gt;2024&lt;/Year&gt;&lt;RecNum&gt;129&lt;/RecNum&gt;&lt;DisplayText&gt;[82, 86]&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6D7A64">
        <w:rPr>
          <w:rFonts w:ascii="Cambria Math" w:eastAsiaTheme="minorEastAsia" w:hAnsi="Cambria Math"/>
          <w:noProof/>
        </w:rPr>
        <w:t>[82, 86]</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Greenmax&lt;/Author&gt;&lt;RecNum&gt;136&lt;/RecNum&gt;&lt;DisplayText&gt;[87]&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6D7A64">
        <w:rPr>
          <w:rFonts w:ascii="Cambria Math" w:eastAsiaTheme="minorEastAsia" w:hAnsi="Cambria Math"/>
          <w:noProof/>
        </w:rPr>
        <w:t>[87]</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all&lt;/Author&gt;&lt;Year&gt;2002&lt;/Year&gt;&lt;RecNum&gt;135&lt;/RecNum&gt;&lt;DisplayText&gt;[88]&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6D7A64">
        <w:rPr>
          <w:rFonts w:ascii="Cambria Math" w:eastAsiaTheme="minorEastAsia" w:hAnsi="Cambria Math"/>
          <w:noProof/>
        </w:rPr>
        <w:t>[88]</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3B122680"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ckenwalder&lt;/Author&gt;&lt;RecNum&gt;130&lt;/RecNum&gt;&lt;DisplayText&gt;[83]&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6D7A64">
              <w:rPr>
                <w:rFonts w:ascii="Cambria Math" w:eastAsiaTheme="minorEastAsia" w:hAnsi="Cambria Math"/>
                <w:noProof/>
              </w:rPr>
              <w:t>[83]</w:t>
            </w:r>
            <w:r w:rsidR="00813A02">
              <w:rPr>
                <w:rFonts w:ascii="Cambria Math" w:eastAsiaTheme="minorEastAsia" w:hAnsi="Cambria Math"/>
              </w:rPr>
              <w:fldChar w:fldCharType="end"/>
            </w:r>
          </w:p>
        </w:tc>
        <w:tc>
          <w:tcPr>
            <w:tcW w:w="2489" w:type="pct"/>
          </w:tcPr>
          <w:p w14:paraId="31071AAC" w14:textId="18BBF62C"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oran&lt;/Author&gt;&lt;Year&gt;2023&lt;/Year&gt;&lt;RecNum&gt;131&lt;/RecNum&gt;&lt;DisplayText&gt;[84]&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6D7A64">
              <w:rPr>
                <w:rFonts w:ascii="Cambria Math" w:eastAsiaTheme="minorEastAsia" w:hAnsi="Cambria Math"/>
                <w:noProof/>
              </w:rPr>
              <w:t>[84]</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3485EE0B"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ikipedia&lt;/Author&gt;&lt;RecNum&gt;134&lt;/RecNum&gt;&lt;DisplayText&gt;[89]&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6D7A64">
              <w:rPr>
                <w:rFonts w:ascii="Cambria Math" w:eastAsiaTheme="minorEastAsia" w:hAnsi="Cambria Math"/>
                <w:noProof/>
              </w:rPr>
              <w:t>[89]</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0E7B57A9"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atmatch&lt;/Author&gt;&lt;RecNum&gt;133&lt;/RecNum&gt;&lt;DisplayText&gt;[86]&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6D7A64">
              <w:rPr>
                <w:rFonts w:ascii="Cambria Math" w:eastAsiaTheme="minorEastAsia" w:hAnsi="Cambria Math"/>
                <w:noProof/>
              </w:rPr>
              <w:t>[86]</w:t>
            </w:r>
            <w:r w:rsidR="00FC7AC6">
              <w:rPr>
                <w:rFonts w:ascii="Cambria Math" w:eastAsiaTheme="minorEastAsia" w:hAnsi="Cambria Math"/>
              </w:rPr>
              <w:fldChar w:fldCharType="end"/>
            </w:r>
          </w:p>
        </w:tc>
        <w:tc>
          <w:tcPr>
            <w:tcW w:w="2489" w:type="pct"/>
          </w:tcPr>
          <w:p w14:paraId="20D68673" w14:textId="4DA78B71"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atmatch&lt;/Author&gt;&lt;RecNum&gt;133&lt;/RecNum&gt;&lt;DisplayText&gt;[86]&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6D7A64">
              <w:rPr>
                <w:rFonts w:ascii="Cambria Math" w:eastAsiaTheme="minorEastAsia" w:hAnsi="Cambria Math"/>
                <w:noProof/>
              </w:rPr>
              <w:t>[86]</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4F3A7266"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Thomas H. Everett&lt;/Author&gt;&lt;Year&gt;2024&lt;/Year&gt;&lt;RecNum&gt;129&lt;/RecNum&gt;&lt;DisplayText&gt;[8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6D7A64">
              <w:rPr>
                <w:rFonts w:ascii="Cambria Math" w:eastAsiaTheme="minorEastAsia" w:hAnsi="Cambria Math"/>
                <w:noProof/>
              </w:rPr>
              <w:t>[82]</w:t>
            </w:r>
            <w:r w:rsidR="00E566EB">
              <w:rPr>
                <w:rFonts w:ascii="Cambria Math" w:eastAsiaTheme="minorEastAsia" w:hAnsi="Cambria Math"/>
              </w:rPr>
              <w:fldChar w:fldCharType="end"/>
            </w:r>
          </w:p>
        </w:tc>
        <w:tc>
          <w:tcPr>
            <w:tcW w:w="2489" w:type="pct"/>
          </w:tcPr>
          <w:p w14:paraId="54B21231" w14:textId="2989338A"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Thomas H. Everett&lt;/Author&gt;&lt;Year&gt;2024&lt;/Year&gt;&lt;RecNum&gt;129&lt;/RecNum&gt;&lt;DisplayText&gt;[8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6D7A64">
              <w:rPr>
                <w:rFonts w:ascii="Cambria Math" w:eastAsiaTheme="minorEastAsia" w:hAnsi="Cambria Math"/>
                <w:noProof/>
              </w:rPr>
              <w:t>[82]</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matures at age 26, becomes old growth at age 60 and enters the senescent stage at age 90 before dying 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matures at age 21, becomes old growth at age 47 and enters the senescent stage at age 70 before dying at age 80.</w:t>
            </w:r>
          </w:p>
        </w:tc>
      </w:tr>
    </w:tbl>
    <w:p w14:paraId="38F95851" w14:textId="3127E354" w:rsidR="00F046F2" w:rsidRDefault="007673E0" w:rsidP="009D7EF1">
      <w:pPr>
        <w:pStyle w:val="Caption"/>
        <w:jc w:val="center"/>
        <w:rPr>
          <w:rFonts w:ascii="Cambria Math" w:hAnsi="Cambria Math"/>
        </w:rPr>
      </w:pPr>
      <w:bookmarkStart w:id="84"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D959C7">
        <w:rPr>
          <w:rFonts w:ascii="Cambria Math" w:hAnsi="Cambria Math"/>
          <w:noProof/>
        </w:rPr>
        <w:t>14</w:t>
      </w:r>
      <w:r w:rsidRPr="007673E0">
        <w:rPr>
          <w:rFonts w:ascii="Cambria Math" w:hAnsi="Cambria Math"/>
        </w:rPr>
        <w:fldChar w:fldCharType="end"/>
      </w:r>
      <w:r w:rsidRPr="007673E0">
        <w:rPr>
          <w:rFonts w:ascii="Cambria Math" w:hAnsi="Cambria Math"/>
        </w:rPr>
        <w:t>. Difference between coniferous and deciduous trees.</w:t>
      </w:r>
      <w:bookmarkEnd w:id="84"/>
    </w:p>
    <w:p w14:paraId="7DCDD38B" w14:textId="15C09D23"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ervices&lt;/Author&gt;&lt;RecNum&gt;137&lt;/RecNum&gt;&lt;DisplayText&gt;[90]&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90]</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FA27A9" w:rsidRPr="00FE7B59">
        <w:rPr>
          <w:rFonts w:ascii="Cambria Math" w:hAnsi="Cambria Math"/>
        </w:rPr>
        <w:t xml:space="preserve">Figure </w:t>
      </w:r>
      <w:r w:rsidR="00FA27A9">
        <w:rPr>
          <w:rFonts w:ascii="Cambria Math" w:hAnsi="Cambria Math"/>
          <w:noProof/>
        </w:rPr>
        <w:t>26</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3A6C16C6">
            <wp:extent cx="5400000" cy="2294958"/>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2294958"/>
                    </a:xfrm>
                    <a:prstGeom prst="rect">
                      <a:avLst/>
                    </a:prstGeom>
                    <a:noFill/>
                  </pic:spPr>
                </pic:pic>
              </a:graphicData>
            </a:graphic>
          </wp:inline>
        </w:drawing>
      </w:r>
    </w:p>
    <w:p w14:paraId="48E26F33" w14:textId="3DDC52C6" w:rsidR="00F046F2" w:rsidRPr="00FE7B59" w:rsidRDefault="00AA431A" w:rsidP="00C35C5A">
      <w:pPr>
        <w:pStyle w:val="Caption"/>
        <w:jc w:val="center"/>
        <w:rPr>
          <w:rFonts w:ascii="Cambria Math" w:eastAsiaTheme="minorEastAsia" w:hAnsi="Cambria Math"/>
        </w:rPr>
      </w:pPr>
      <w:bookmarkStart w:id="85" w:name="_Ref172556368"/>
      <w:bookmarkStart w:id="86"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2A4B1A">
        <w:rPr>
          <w:rFonts w:ascii="Cambria Math" w:hAnsi="Cambria Math"/>
          <w:noProof/>
        </w:rPr>
        <w:t>37</w:t>
      </w:r>
      <w:r w:rsidRPr="00FE7B59">
        <w:rPr>
          <w:rFonts w:ascii="Cambria Math" w:hAnsi="Cambria Math"/>
        </w:rPr>
        <w:fldChar w:fldCharType="end"/>
      </w:r>
      <w:bookmarkEnd w:id="85"/>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86"/>
    </w:p>
    <w:p w14:paraId="7E3E28CA" w14:textId="20E992AB"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Pedersen&lt;/Author&gt;&lt;Year&gt;1998&lt;/Year&gt;&lt;RecNum&gt;138&lt;/RecNum&gt;&lt;DisplayText&gt;[91]&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6D7A64">
        <w:rPr>
          <w:rFonts w:ascii="Cambria Math" w:eastAsiaTheme="minorEastAsia" w:hAnsi="Cambria Math"/>
          <w:noProof/>
        </w:rPr>
        <w:t>[91]</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hyte&lt;/Author&gt;&lt;Year&gt;2016&lt;/Year&gt;&lt;RecNum&gt;139&lt;/RecNum&gt;&lt;DisplayText&gt;[9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6D7A64">
        <w:rPr>
          <w:rFonts w:ascii="Cambria Math" w:eastAsiaTheme="minorEastAsia" w:hAnsi="Cambria Math"/>
          <w:noProof/>
        </w:rPr>
        <w:t>[92]</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6840EC21"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xLCA5M1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6D7A64">
        <w:rPr>
          <w:rFonts w:ascii="Cambria Math" w:eastAsiaTheme="minorEastAsia" w:hAnsi="Cambria Math"/>
        </w:rPr>
        <w:instrText xml:space="preserve"> ADDIN EN.CITE </w:instrText>
      </w:r>
      <w:r w:rsidR="006D7A64">
        <w:rPr>
          <w:rFonts w:ascii="Cambria Math" w:eastAsiaTheme="minorEastAsia" w:hAnsi="Cambria Math"/>
        </w:rPr>
        <w:fldChar w:fldCharType="begin">
          <w:fldData xml:space="preserve">PEVuZE5vdGU+PENpdGU+PEF1dGhvcj5QZWRlcnNlbjwvQXV0aG9yPjxZZWFyPjE5OTg8L1llYXI+
PFJlY051bT4xMzg8L1JlY051bT48RGlzcGxheVRleHQ+WzkxLCA5M1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6D7A64">
        <w:rPr>
          <w:rFonts w:ascii="Cambria Math" w:eastAsiaTheme="minorEastAsia" w:hAnsi="Cambria Math"/>
        </w:rPr>
        <w:instrText xml:space="preserve"> ADDIN EN.CITE.DATA </w:instrText>
      </w:r>
      <w:r w:rsidR="006D7A64">
        <w:rPr>
          <w:rFonts w:ascii="Cambria Math" w:eastAsiaTheme="minorEastAsia" w:hAnsi="Cambria Math"/>
        </w:rPr>
      </w:r>
      <w:r w:rsidR="006D7A64">
        <w:rPr>
          <w:rFonts w:ascii="Cambria Math" w:eastAsiaTheme="minorEastAsia" w:hAnsi="Cambria Math"/>
        </w:rPr>
        <w:fldChar w:fldCharType="end"/>
      </w:r>
      <w:r w:rsidR="00AE3092">
        <w:rPr>
          <w:rFonts w:ascii="Cambria Math" w:eastAsiaTheme="minorEastAsia" w:hAnsi="Cambria Math"/>
        </w:rPr>
        <w:fldChar w:fldCharType="separate"/>
      </w:r>
      <w:r w:rsidR="006D7A64">
        <w:rPr>
          <w:rFonts w:ascii="Cambria Math" w:eastAsiaTheme="minorEastAsia" w:hAnsi="Cambria Math"/>
          <w:noProof/>
        </w:rPr>
        <w:t>[91, 93]</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4E558C29"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6D7A64">
        <w:rPr>
          <w:rFonts w:ascii="Cambria Math" w:hAnsi="Cambria Math"/>
          <w:color w:val="000000" w:themeColor="text1"/>
        </w:rPr>
        <w:instrText xml:space="preserve"> ADDIN EN.CITE &lt;EndNote&gt;&lt;Cite&gt;&lt;Author&gt;Whyte&lt;/Author&gt;&lt;Year&gt;2016&lt;/Year&gt;&lt;RecNum&gt;139&lt;/RecNum&gt;&lt;DisplayText&gt;[9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6D7A64">
        <w:rPr>
          <w:rFonts w:ascii="Cambria Math" w:hAnsi="Cambria Math"/>
          <w:noProof/>
          <w:color w:val="000000" w:themeColor="text1"/>
        </w:rPr>
        <w:t>[92]</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00000" cy="2010992"/>
                    </a:xfrm>
                    <a:prstGeom prst="rect">
                      <a:avLst/>
                    </a:prstGeom>
                    <a:ln>
                      <a:solidFill>
                        <a:schemeClr val="tx1"/>
                      </a:solidFill>
                    </a:ln>
                  </pic:spPr>
                </pic:pic>
              </a:graphicData>
            </a:graphic>
          </wp:inline>
        </w:drawing>
      </w:r>
    </w:p>
    <w:p w14:paraId="66B65E61" w14:textId="4FAB1062"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2A4B1A">
        <w:rPr>
          <w:rFonts w:ascii="Cambria Math" w:hAnsi="Cambria Math" w:cstheme="majorHAnsi"/>
          <w:noProof/>
        </w:rPr>
        <w:t>38</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6D7A64">
        <w:rPr>
          <w:rFonts w:ascii="Cambria Math" w:hAnsi="Cambria Math" w:cstheme="majorHAnsi"/>
          <w:color w:val="000000" w:themeColor="text1"/>
        </w:rPr>
        <w:instrText xml:space="preserve"> ADDIN EN.CITE &lt;EndNote&gt;&lt;Cite&gt;&lt;Author&gt;Whyte&lt;/Author&gt;&lt;Year&gt;2016&lt;/Year&gt;&lt;RecNum&gt;139&lt;/RecNum&gt;&lt;DisplayText&gt;[9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6D7A64">
        <w:rPr>
          <w:rFonts w:ascii="Cambria Math" w:hAnsi="Cambria Math" w:cstheme="majorHAnsi"/>
          <w:noProof/>
          <w:color w:val="000000" w:themeColor="text1"/>
        </w:rPr>
        <w:t>[92]</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358DA872"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Das&lt;/Author&gt;&lt;Year&gt;2016&lt;/Year&gt;&lt;RecNum&gt;140&lt;/RecNum&gt;&lt;DisplayText&gt;[94]&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6D7A64">
        <w:rPr>
          <w:rFonts w:ascii="Cambria Math" w:eastAsiaTheme="minorEastAsia" w:hAnsi="Cambria Math"/>
          <w:noProof/>
        </w:rPr>
        <w:t>[94]</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108BDED"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0C4A7E">
        <w:rPr>
          <w:rFonts w:ascii="Cambria Math" w:hAnsi="Cambria Math"/>
        </w:rPr>
        <w:t xml:space="preserve">Table </w:t>
      </w:r>
      <w:r w:rsidRPr="000C4A7E">
        <w:rPr>
          <w:rFonts w:ascii="Cambria Math" w:hAnsi="Cambria Math"/>
          <w:noProof/>
        </w:rPr>
        <w:t>3</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1D53D03B" w:rsidR="002A1770" w:rsidRPr="000C4A7E" w:rsidRDefault="000C4A7E" w:rsidP="000E776E">
      <w:pPr>
        <w:pStyle w:val="Caption"/>
        <w:spacing w:before="120" w:after="240"/>
        <w:jc w:val="center"/>
        <w:rPr>
          <w:rFonts w:ascii="Cambria Math" w:eastAsiaTheme="minorEastAsia" w:hAnsi="Cambria Math"/>
        </w:rPr>
      </w:pPr>
      <w:bookmarkStart w:id="87"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D959C7">
        <w:rPr>
          <w:rFonts w:ascii="Cambria Math" w:hAnsi="Cambria Math"/>
          <w:noProof/>
        </w:rPr>
        <w:t>15</w:t>
      </w:r>
      <w:r w:rsidRPr="000C4A7E">
        <w:rPr>
          <w:rFonts w:ascii="Cambria Math" w:hAnsi="Cambria Math"/>
        </w:rPr>
        <w:fldChar w:fldCharType="end"/>
      </w:r>
      <w:bookmarkEnd w:id="87"/>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008AB09D"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hyte&lt;/Author&gt;&lt;Year&gt;2016&lt;/Year&gt;&lt;RecNum&gt;139&lt;/RecNum&gt;&lt;DisplayText&gt;[92]&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6D7A64">
        <w:rPr>
          <w:rFonts w:ascii="Cambria Math" w:eastAsiaTheme="minorEastAsia" w:hAnsi="Cambria Math"/>
          <w:noProof/>
        </w:rPr>
        <w:t>[92]</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3CC078B7"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Pr="0090087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Brockerhoff&lt;/Author&gt;&lt;Year&gt;2017&lt;/Year&gt;&lt;RecNum&gt;142&lt;/RecNum&gt;&lt;DisplayText&gt;[95]&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6D7A64">
        <w:rPr>
          <w:rFonts w:ascii="Cambria Math" w:eastAsiaTheme="minorEastAsia" w:hAnsi="Cambria Math"/>
          <w:noProof/>
        </w:rPr>
        <w:t>[95]</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48666660"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Chen&lt;/Author&gt;&lt;Year&gt;2017&lt;/Year&gt;&lt;RecNum&gt;143&lt;/RecNum&gt;&lt;DisplayText&gt;[96]&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6D7A64">
        <w:rPr>
          <w:rFonts w:ascii="Cambria Math" w:eastAsiaTheme="minorEastAsia" w:hAnsi="Cambria Math"/>
          <w:noProof/>
        </w:rPr>
        <w:t>[96]</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7B17753F"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Thomas H. Everett&lt;/Author&gt;&lt;Year&gt;2024&lt;/Year&gt;&lt;RecNum&gt;129&lt;/RecNum&gt;&lt;DisplayText&gt;[8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82]</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7DDCE121">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2FB0C83A"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2A4B1A">
        <w:rPr>
          <w:rFonts w:ascii="Cambria Math" w:hAnsi="Cambria Math"/>
          <w:noProof/>
        </w:rPr>
        <w:t>39</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22809942"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Pr="007F23BD">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8" w:name="_Biodiversity"/>
      <w:bookmarkStart w:id="89" w:name="_Ref172209086"/>
      <w:bookmarkEnd w:id="88"/>
      <w:r w:rsidRPr="00154746">
        <w:rPr>
          <w:rFonts w:ascii="Cambria Math" w:hAnsi="Cambria Math"/>
          <w:b/>
          <w:bCs/>
          <w:i w:val="0"/>
          <w:iCs w:val="0"/>
          <w:color w:val="auto"/>
          <w:u w:val="single"/>
        </w:rPr>
        <w:t>Biodiversity</w:t>
      </w:r>
      <w:bookmarkEnd w:id="89"/>
    </w:p>
    <w:p w14:paraId="61AC92E5" w14:textId="0D98B416"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90" w:name="_Planner_1"/>
      <w:bookmarkEnd w:id="90"/>
      <w:r w:rsidR="006D728D">
        <w:rPr>
          <w:rFonts w:ascii="Cambria Math" w:eastAsiaTheme="minorEastAsia" w:hAnsi="Cambria Math"/>
        </w:rPr>
        <w:t xml:space="preserve"> </w:t>
      </w:r>
      <w:r w:rsidR="006D728D">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cotland&lt;/Author&gt;&lt;Year&gt;2020&lt;/Year&gt;&lt;RecNum&gt;144&lt;/RecNum&gt;&lt;DisplayText&gt;[97, 98]&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6D7A64">
        <w:rPr>
          <w:rFonts w:ascii="Cambria Math" w:eastAsiaTheme="minorEastAsia" w:hAnsi="Cambria Math"/>
          <w:noProof/>
        </w:rPr>
        <w:t>[97, 98]</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7CABCA03"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OTctMTAxXTwvRGlzcGxheVRleHQ+PHJlY29y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==
</w:fldData>
        </w:fldChar>
      </w:r>
      <w:r w:rsidR="006D7A64">
        <w:rPr>
          <w:rFonts w:ascii="Cambria Math" w:eastAsiaTheme="minorEastAsia" w:hAnsi="Cambria Math"/>
        </w:rPr>
        <w:instrText xml:space="preserve"> ADDIN EN.CITE </w:instrText>
      </w:r>
      <w:r w:rsidR="006D7A64">
        <w:rPr>
          <w:rFonts w:ascii="Cambria Math" w:eastAsiaTheme="minorEastAsia" w:hAnsi="Cambria Math"/>
        </w:rPr>
        <w:fldChar w:fldCharType="begin">
          <w:fldData xml:space="preserve">PEVuZE5vdGU+PENpdGU+PEF1dGhvcj5XYW5nPC9BdXRob3I+PFllYXI+MjAxOTwvWWVhcj48UmVj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==
</w:fldData>
        </w:fldChar>
      </w:r>
      <w:r w:rsidR="006D7A64">
        <w:rPr>
          <w:rFonts w:ascii="Cambria Math" w:eastAsiaTheme="minorEastAsia" w:hAnsi="Cambria Math"/>
        </w:rPr>
        <w:instrText xml:space="preserve"> ADDIN EN.CITE.DATA </w:instrText>
      </w:r>
      <w:r w:rsidR="006D7A64">
        <w:rPr>
          <w:rFonts w:ascii="Cambria Math" w:eastAsiaTheme="minorEastAsia" w:hAnsi="Cambria Math"/>
        </w:rPr>
      </w:r>
      <w:r w:rsidR="006D7A64">
        <w:rPr>
          <w:rFonts w:ascii="Cambria Math" w:eastAsiaTheme="minorEastAsia" w:hAnsi="Cambria Math"/>
        </w:rPr>
        <w:fldChar w:fldCharType="end"/>
      </w:r>
      <w:r w:rsidR="001B68D5">
        <w:rPr>
          <w:rFonts w:ascii="Cambria Math" w:eastAsiaTheme="minorEastAsia" w:hAnsi="Cambria Math"/>
        </w:rPr>
        <w:fldChar w:fldCharType="separate"/>
      </w:r>
      <w:r w:rsidR="006D7A64">
        <w:rPr>
          <w:rFonts w:ascii="Cambria Math" w:eastAsiaTheme="minorEastAsia" w:hAnsi="Cambria Math"/>
          <w:noProof/>
        </w:rPr>
        <w:t>[97-101]</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596EDF71"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35C5A" w:rsidRPr="00C35C5A">
        <w:rPr>
          <w:rFonts w:ascii="Cambria Math" w:hAnsi="Cambria Math"/>
        </w:rPr>
        <w:t xml:space="preserve">Figure </w:t>
      </w:r>
      <w:r w:rsidR="00C35C5A" w:rsidRPr="00C35C5A">
        <w:rPr>
          <w:rFonts w:ascii="Cambria Math" w:hAnsi="Cambria Math"/>
          <w:noProof/>
        </w:rPr>
        <w:t>12</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743763" w:rsidRPr="00510E7D">
        <w:rPr>
          <w:rFonts w:ascii="Cambria Math" w:hAnsi="Cambria Math"/>
        </w:rPr>
        <w:t xml:space="preserve">Figure </w:t>
      </w:r>
      <w:r w:rsidR="00743763" w:rsidRPr="00510E7D">
        <w:rPr>
          <w:rFonts w:ascii="Cambria Math" w:hAnsi="Cambria Math"/>
          <w:noProof/>
        </w:rPr>
        <w:t>13</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B90DB5" w:rsidRPr="00743763">
        <w:rPr>
          <w:rFonts w:ascii="Cambria Math" w:hAnsi="Cambria Math"/>
        </w:rPr>
        <w:t xml:space="preserve">Figure </w:t>
      </w:r>
      <w:r w:rsidR="00B90DB5" w:rsidRPr="00743763">
        <w:rPr>
          <w:rFonts w:ascii="Cambria Math" w:hAnsi="Cambria Math"/>
          <w:noProof/>
        </w:rPr>
        <w:t>14</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w:t>
      </w:r>
      <w:proofErr w:type="spellStart"/>
      <w:r w:rsidR="004043DF" w:rsidRPr="00C35C5A">
        <w:rPr>
          <w:rFonts w:ascii="Cambria Math" w:hAnsi="Cambria Math"/>
        </w:rPr>
        <w:t>Vienansalo</w:t>
      </w:r>
      <w:proofErr w:type="spellEnd"/>
      <w:r w:rsidR="004043DF" w:rsidRPr="00C35C5A">
        <w:rPr>
          <w:rFonts w:ascii="Cambria Math" w:hAnsi="Cambria Math"/>
        </w:rPr>
        <w:t xml:space="preserve"> Wilderness, Eastern Fennoscandia. </w:t>
      </w:r>
      <w:r w:rsidR="004043DF" w:rsidRPr="00C35C5A">
        <w:rPr>
          <w:rFonts w:ascii="Cambria Math" w:hAnsi="Cambria Math"/>
        </w:rPr>
        <w:fldChar w:fldCharType="begin"/>
      </w:r>
      <w:r w:rsidR="006D7A64">
        <w:rPr>
          <w:rFonts w:ascii="Cambria Math" w:hAnsi="Cambria Math"/>
        </w:rPr>
        <w:instrText xml:space="preserve"> ADDIN EN.CITE &lt;EndNote&gt;&lt;Cite&gt;&lt;Author&gt;Kuuluvainen&lt;/Author&gt;&lt;Year&gt;2002&lt;/Year&gt;&lt;RecNum&gt;80&lt;/RecNum&gt;&lt;DisplayText&gt;[10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6D7A64">
        <w:rPr>
          <w:rFonts w:ascii="Cambria Math" w:hAnsi="Cambria Math"/>
          <w:noProof/>
        </w:rPr>
        <w:t>[101]</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2AB4D256" w:rsidR="00305E16" w:rsidRDefault="00C35C5A" w:rsidP="00C35C5A">
      <w:pPr>
        <w:pStyle w:val="Caption"/>
        <w:jc w:val="center"/>
        <w:rPr>
          <w:rFonts w:ascii="Cambria Math" w:hAnsi="Cambria Math"/>
        </w:rPr>
      </w:pPr>
      <w:bookmarkStart w:id="91" w:name="_Ref172214963"/>
      <w:bookmarkStart w:id="92"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2A4B1A">
        <w:rPr>
          <w:rFonts w:ascii="Cambria Math" w:hAnsi="Cambria Math"/>
          <w:noProof/>
        </w:rPr>
        <w:t>40</w:t>
      </w:r>
      <w:r w:rsidRPr="00C35C5A">
        <w:rPr>
          <w:rFonts w:ascii="Cambria Math" w:hAnsi="Cambria Math"/>
        </w:rPr>
        <w:fldChar w:fldCharType="end"/>
      </w:r>
      <w:bookmarkEnd w:id="91"/>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w:t>
      </w:r>
      <w:proofErr w:type="spellStart"/>
      <w:r w:rsidRPr="00C35C5A">
        <w:rPr>
          <w:rFonts w:ascii="Cambria Math" w:hAnsi="Cambria Math"/>
        </w:rPr>
        <w:t>Vienansalo</w:t>
      </w:r>
      <w:proofErr w:type="spellEnd"/>
      <w:r w:rsidRPr="00C35C5A">
        <w:rPr>
          <w:rFonts w:ascii="Cambria Math" w:hAnsi="Cambria Math"/>
        </w:rPr>
        <w:t xml:space="preserve"> Wilderness, Eastern Fennoscandia. </w:t>
      </w:r>
      <w:r w:rsidRPr="00C35C5A">
        <w:rPr>
          <w:rFonts w:ascii="Cambria Math" w:hAnsi="Cambria Math"/>
        </w:rPr>
        <w:fldChar w:fldCharType="begin"/>
      </w:r>
      <w:r w:rsidR="006D7A64">
        <w:rPr>
          <w:rFonts w:ascii="Cambria Math" w:hAnsi="Cambria Math"/>
        </w:rPr>
        <w:instrText xml:space="preserve"> ADDIN EN.CITE &lt;EndNote&gt;&lt;Cite&gt;&lt;Author&gt;Kuuluvainen&lt;/Author&gt;&lt;Year&gt;2002&lt;/Year&gt;&lt;RecNum&gt;80&lt;/RecNum&gt;&lt;DisplayText&gt;[10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6D7A64">
        <w:rPr>
          <w:rFonts w:ascii="Cambria Math" w:hAnsi="Cambria Math"/>
          <w:noProof/>
        </w:rPr>
        <w:t>[101]</w:t>
      </w:r>
      <w:r w:rsidRPr="00C35C5A">
        <w:rPr>
          <w:rFonts w:ascii="Cambria Math" w:hAnsi="Cambria Math"/>
        </w:rPr>
        <w:fldChar w:fldCharType="end"/>
      </w:r>
      <w:bookmarkEnd w:id="92"/>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54D7F1BD" w:rsidR="00510E7D" w:rsidRDefault="00510E7D" w:rsidP="00510E7D">
      <w:pPr>
        <w:pStyle w:val="Caption"/>
        <w:jc w:val="center"/>
        <w:rPr>
          <w:rFonts w:ascii="Cambria Math" w:hAnsi="Cambria Math"/>
        </w:rPr>
      </w:pPr>
      <w:bookmarkStart w:id="93"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2A4B1A">
        <w:rPr>
          <w:rFonts w:ascii="Cambria Math" w:hAnsi="Cambria Math"/>
          <w:noProof/>
        </w:rPr>
        <w:t>41</w:t>
      </w:r>
      <w:r w:rsidRPr="00510E7D">
        <w:rPr>
          <w:rFonts w:ascii="Cambria Math" w:hAnsi="Cambria Math"/>
        </w:rPr>
        <w:fldChar w:fldCharType="end"/>
      </w:r>
      <w:bookmarkEnd w:id="93"/>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w:t>
      </w:r>
      <w:proofErr w:type="spellStart"/>
      <w:r w:rsidR="00743763" w:rsidRPr="00C35C5A">
        <w:rPr>
          <w:rFonts w:ascii="Cambria Math" w:hAnsi="Cambria Math"/>
        </w:rPr>
        <w:t>Vienansalo</w:t>
      </w:r>
      <w:proofErr w:type="spellEnd"/>
      <w:r w:rsidR="00743763" w:rsidRPr="00C35C5A">
        <w:rPr>
          <w:rFonts w:ascii="Cambria Math" w:hAnsi="Cambria Math"/>
        </w:rPr>
        <w:t xml:space="preserve"> Wilderness, Eastern Fennoscandia. </w:t>
      </w:r>
      <w:r w:rsidR="00743763" w:rsidRPr="00C35C5A">
        <w:rPr>
          <w:rFonts w:ascii="Cambria Math" w:hAnsi="Cambria Math"/>
        </w:rPr>
        <w:fldChar w:fldCharType="begin"/>
      </w:r>
      <w:r w:rsidR="006D7A64">
        <w:rPr>
          <w:rFonts w:ascii="Cambria Math" w:hAnsi="Cambria Math"/>
        </w:rPr>
        <w:instrText xml:space="preserve"> ADDIN EN.CITE &lt;EndNote&gt;&lt;Cite&gt;&lt;Author&gt;Kuuluvainen&lt;/Author&gt;&lt;Year&gt;2002&lt;/Year&gt;&lt;RecNum&gt;80&lt;/RecNum&gt;&lt;DisplayText&gt;[10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6D7A64">
        <w:rPr>
          <w:rFonts w:ascii="Cambria Math" w:hAnsi="Cambria Math"/>
          <w:noProof/>
        </w:rPr>
        <w:t>[101]</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16D17E09">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772F6A53" w:rsidR="008F18F7" w:rsidRDefault="00743763" w:rsidP="00743763">
      <w:pPr>
        <w:pStyle w:val="Caption"/>
        <w:jc w:val="center"/>
        <w:rPr>
          <w:rFonts w:ascii="Cambria Math" w:hAnsi="Cambria Math"/>
        </w:rPr>
      </w:pPr>
      <w:bookmarkStart w:id="94"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2A4B1A">
        <w:rPr>
          <w:rFonts w:ascii="Cambria Math" w:hAnsi="Cambria Math"/>
          <w:noProof/>
        </w:rPr>
        <w:t>42</w:t>
      </w:r>
      <w:r w:rsidRPr="00743763">
        <w:rPr>
          <w:rFonts w:ascii="Cambria Math" w:hAnsi="Cambria Math"/>
        </w:rPr>
        <w:fldChar w:fldCharType="end"/>
      </w:r>
      <w:bookmarkEnd w:id="94"/>
      <w:r w:rsidRPr="00743763">
        <w:rPr>
          <w:rFonts w:ascii="Cambria Math" w:hAnsi="Cambria Math"/>
        </w:rPr>
        <w:t xml:space="preserve">. No. of dead tree stumps per hectare based on data from </w:t>
      </w:r>
      <w:r w:rsidRPr="00C35C5A">
        <w:rPr>
          <w:rFonts w:ascii="Cambria Math" w:hAnsi="Cambria Math"/>
        </w:rPr>
        <w:t xml:space="preserve">an old growth forest in </w:t>
      </w:r>
      <w:proofErr w:type="spellStart"/>
      <w:r w:rsidRPr="00C35C5A">
        <w:rPr>
          <w:rFonts w:ascii="Cambria Math" w:hAnsi="Cambria Math"/>
        </w:rPr>
        <w:t>Vienansalo</w:t>
      </w:r>
      <w:proofErr w:type="spellEnd"/>
      <w:r w:rsidRPr="00C35C5A">
        <w:rPr>
          <w:rFonts w:ascii="Cambria Math" w:hAnsi="Cambria Math"/>
        </w:rPr>
        <w:t xml:space="preserve"> Wilderness, Eastern Fennoscandia. </w:t>
      </w:r>
      <w:r w:rsidRPr="00C35C5A">
        <w:rPr>
          <w:rFonts w:ascii="Cambria Math" w:hAnsi="Cambria Math"/>
        </w:rPr>
        <w:fldChar w:fldCharType="begin"/>
      </w:r>
      <w:r w:rsidR="006D7A64">
        <w:rPr>
          <w:rFonts w:ascii="Cambria Math" w:hAnsi="Cambria Math"/>
        </w:rPr>
        <w:instrText xml:space="preserve"> ADDIN EN.CITE &lt;EndNote&gt;&lt;Cite&gt;&lt;Author&gt;Kuuluvainen&lt;/Author&gt;&lt;Year&gt;2002&lt;/Year&gt;&lt;RecNum&gt;80&lt;/RecNum&gt;&lt;DisplayText&gt;[101]&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6D7A64">
        <w:rPr>
          <w:rFonts w:ascii="Cambria Math" w:hAnsi="Cambria Math"/>
          <w:noProof/>
        </w:rPr>
        <w:t>[101]</w:t>
      </w:r>
      <w:r w:rsidRPr="00C35C5A">
        <w:rPr>
          <w:rFonts w:ascii="Cambria Math" w:hAnsi="Cambria Math"/>
        </w:rPr>
        <w:fldChar w:fldCharType="end"/>
      </w:r>
    </w:p>
    <w:p w14:paraId="50578299" w14:textId="3E612312"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A96E63" w:rsidRPr="002E4A7A">
        <w:rPr>
          <w:rFonts w:ascii="Cambria Math" w:hAnsi="Cambria Math"/>
        </w:rPr>
        <w:t xml:space="preserve">Table </w:t>
      </w:r>
      <w:r w:rsidR="00A96E63" w:rsidRPr="002E4A7A">
        <w:rPr>
          <w:rFonts w:ascii="Cambria Math" w:hAnsi="Cambria Math"/>
          <w:noProof/>
        </w:rPr>
        <w:t>4</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22491E81" w:rsidR="009808C9" w:rsidRDefault="002E4A7A" w:rsidP="00157B25">
      <w:pPr>
        <w:pStyle w:val="Caption"/>
        <w:spacing w:before="120"/>
        <w:jc w:val="center"/>
      </w:pPr>
      <w:bookmarkStart w:id="95" w:name="_Ref172215828"/>
      <w:bookmarkStart w:id="96" w:name="_Ref172217144"/>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D959C7">
        <w:rPr>
          <w:rFonts w:ascii="Cambria Math" w:hAnsi="Cambria Math"/>
          <w:noProof/>
        </w:rPr>
        <w:t>16</w:t>
      </w:r>
      <w:r w:rsidRPr="002E4A7A">
        <w:rPr>
          <w:rFonts w:ascii="Cambria Math" w:hAnsi="Cambria Math"/>
        </w:rPr>
        <w:fldChar w:fldCharType="end"/>
      </w:r>
      <w:bookmarkEnd w:id="96"/>
      <w:r w:rsidRPr="002E4A7A">
        <w:rPr>
          <w:rFonts w:ascii="Cambria Math" w:hAnsi="Cambria Math"/>
        </w:rPr>
        <w:t>. Mapping of tree ages in the microworld to those observed in a real forest</w:t>
      </w:r>
      <w:r>
        <w:t>.</w:t>
      </w:r>
      <w:bookmarkEnd w:id="95"/>
    </w:p>
    <w:p w14:paraId="7F7D5E30" w14:textId="218DF093"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7D4541" w:rsidRPr="002E4A7A">
        <w:rPr>
          <w:rFonts w:ascii="Cambria Math" w:hAnsi="Cambria Math"/>
        </w:rPr>
        <w:t xml:space="preserve">Table </w:t>
      </w:r>
      <w:r w:rsidR="007D4541" w:rsidRPr="002E4A7A">
        <w:rPr>
          <w:rFonts w:ascii="Cambria Math" w:hAnsi="Cambria Math"/>
          <w:noProof/>
        </w:rPr>
        <w:t>4</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C35C5A">
        <w:rPr>
          <w:rFonts w:ascii="Cambria Math" w:hAnsi="Cambria Math"/>
        </w:rPr>
        <w:t xml:space="preserve">Figure </w:t>
      </w:r>
      <w:r w:rsidR="00517004" w:rsidRPr="00C35C5A">
        <w:rPr>
          <w:rFonts w:ascii="Cambria Math" w:hAnsi="Cambria Math"/>
          <w:noProof/>
        </w:rPr>
        <w:t>12</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510E7D">
        <w:rPr>
          <w:rFonts w:ascii="Cambria Math" w:hAnsi="Cambria Math"/>
        </w:rPr>
        <w:t xml:space="preserve">Figure </w:t>
      </w:r>
      <w:r w:rsidR="00517004" w:rsidRPr="00510E7D">
        <w:rPr>
          <w:rFonts w:ascii="Cambria Math" w:hAnsi="Cambria Math"/>
          <w:noProof/>
        </w:rPr>
        <w:t>13</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743763">
        <w:rPr>
          <w:rFonts w:ascii="Cambria Math" w:hAnsi="Cambria Math"/>
        </w:rPr>
        <w:t xml:space="preserve">Figure </w:t>
      </w:r>
      <w:r w:rsidR="00517004" w:rsidRPr="00743763">
        <w:rPr>
          <w:rFonts w:ascii="Cambria Math" w:hAnsi="Cambria Math"/>
          <w:noProof/>
        </w:rPr>
        <w:t>14</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BB1992" w:rsidRPr="002B50CC">
        <w:rPr>
          <w:rFonts w:ascii="Cambria Math" w:hAnsi="Cambria Math"/>
        </w:rPr>
        <w:t xml:space="preserve">Table </w:t>
      </w:r>
      <w:r w:rsidR="00BB1992" w:rsidRPr="002B50CC">
        <w:rPr>
          <w:rFonts w:ascii="Cambria Math" w:hAnsi="Cambria Math"/>
          <w:noProof/>
        </w:rPr>
        <w:t>5</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70C14988" w:rsidR="002B50CC" w:rsidRDefault="002B50CC" w:rsidP="002B50CC">
      <w:pPr>
        <w:pStyle w:val="Caption"/>
        <w:jc w:val="center"/>
        <w:rPr>
          <w:rFonts w:ascii="Cambria Math" w:hAnsi="Cambria Math"/>
        </w:rPr>
      </w:pPr>
      <w:bookmarkStart w:id="97"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D959C7">
        <w:rPr>
          <w:rFonts w:ascii="Cambria Math" w:hAnsi="Cambria Math"/>
          <w:noProof/>
        </w:rPr>
        <w:t>17</w:t>
      </w:r>
      <w:r w:rsidRPr="002B50CC">
        <w:rPr>
          <w:rFonts w:ascii="Cambria Math" w:hAnsi="Cambria Math"/>
        </w:rPr>
        <w:fldChar w:fldCharType="end"/>
      </w:r>
      <w:bookmarkEnd w:id="97"/>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groupings (</w:t>
      </w:r>
      <w:proofErr w:type="spellStart"/>
      <w:r>
        <w:rPr>
          <w:rFonts w:ascii="Cambria Math" w:eastAsiaTheme="minorEastAsia" w:hAnsi="Cambria Math"/>
        </w:rPr>
        <w:t>seedlingSapling</w:t>
      </w:r>
      <w:proofErr w:type="spellEnd"/>
      <w:r>
        <w:rPr>
          <w:rFonts w:ascii="Cambria Math" w:eastAsiaTheme="minorEastAsia" w:hAnsi="Cambria Math"/>
        </w:rPr>
        <w:t xml:space="preserve">, mature, </w:t>
      </w:r>
      <w:proofErr w:type="spellStart"/>
      <w:r>
        <w:rPr>
          <w:rFonts w:ascii="Cambria Math" w:eastAsiaTheme="minorEastAsia" w:hAnsi="Cambria Math"/>
        </w:rPr>
        <w:t>oldGrowthSenescent</w:t>
      </w:r>
      <w:proofErr w:type="spellEnd"/>
      <w:r>
        <w:rPr>
          <w:rFonts w:ascii="Cambria Math" w:eastAsiaTheme="minorEastAsia" w:hAnsi="Cambria Math"/>
        </w:rPr>
        <w:t xml:space="preserve">,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0B8B8A69"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cotland&lt;/Author&gt;&lt;Year&gt;2020&lt;/Year&gt;&lt;RecNum&gt;144&lt;/RecNum&gt;&lt;DisplayText&gt;[97]&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97]</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DB3F9F" w:rsidRPr="00371FEE">
        <w:rPr>
          <w:rFonts w:ascii="Cambria Math" w:hAnsi="Cambria Math"/>
        </w:rPr>
        <w:t xml:space="preserve">Table </w:t>
      </w:r>
      <w:r w:rsidR="00DB3F9F" w:rsidRPr="00371FEE">
        <w:rPr>
          <w:rFonts w:ascii="Cambria Math" w:hAnsi="Cambria Math"/>
          <w:noProof/>
        </w:rPr>
        <w:t>6</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7FFC7E59" w:rsidR="00237D40" w:rsidRDefault="00371FEE" w:rsidP="007264F6">
      <w:pPr>
        <w:pStyle w:val="Caption"/>
        <w:spacing w:before="120"/>
        <w:jc w:val="center"/>
        <w:rPr>
          <w:rFonts w:ascii="Cambria Math" w:hAnsi="Cambria Math"/>
        </w:rPr>
      </w:pPr>
      <w:bookmarkStart w:id="98"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D959C7">
        <w:rPr>
          <w:rFonts w:ascii="Cambria Math" w:hAnsi="Cambria Math"/>
          <w:noProof/>
        </w:rPr>
        <w:t>18</w:t>
      </w:r>
      <w:r w:rsidRPr="00371FEE">
        <w:rPr>
          <w:rFonts w:ascii="Cambria Math" w:hAnsi="Cambria Math"/>
        </w:rPr>
        <w:fldChar w:fldCharType="end"/>
      </w:r>
      <w:bookmarkEnd w:id="98"/>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99" w:name="_Planner_2"/>
      <w:bookmarkEnd w:id="99"/>
      <w:r>
        <w:rPr>
          <w:rFonts w:ascii="Cambria Math" w:hAnsi="Cambria Math"/>
          <w:b/>
          <w:bCs/>
          <w:i w:val="0"/>
          <w:iCs w:val="0"/>
          <w:color w:val="auto"/>
          <w:u w:val="single"/>
        </w:rPr>
        <w:t>Planner</w:t>
      </w:r>
    </w:p>
    <w:p w14:paraId="491FB1E9" w14:textId="7B434D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B4411" w:rsidRPr="00757063">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030566B8"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F10304" w:rsidRPr="00F10304">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0" w:name="_Money"/>
      <w:bookmarkStart w:id="101" w:name="_Management_Action"/>
      <w:bookmarkStart w:id="102" w:name="_Ref172232713"/>
      <w:bookmarkEnd w:id="100"/>
      <w:bookmarkEnd w:id="101"/>
      <w:r>
        <w:rPr>
          <w:rFonts w:ascii="Cambria Math" w:hAnsi="Cambria Math"/>
          <w:b/>
          <w:bCs/>
          <w:i w:val="0"/>
          <w:iCs w:val="0"/>
          <w:color w:val="auto"/>
          <w:u w:val="single"/>
        </w:rPr>
        <w:t>Management Action</w:t>
      </w:r>
      <w:bookmarkEnd w:id="102"/>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6D7AB53C"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Hertzog&lt;/Author&gt;&lt;Year&gt;2021&lt;/Year&gt;&lt;RecNum&gt;149&lt;/RecNum&gt;&lt;DisplayText&gt;[100]&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6D7A64">
        <w:rPr>
          <w:rFonts w:ascii="Cambria Math" w:eastAsiaTheme="minorEastAsia" w:hAnsi="Cambria Math"/>
          <w:noProof/>
        </w:rPr>
        <w:t>[100]</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1CA85464"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isconsin&lt;/Author&gt;&lt;Year&gt;2020&lt;/Year&gt;&lt;RecNum&gt;124&lt;/RecNum&gt;&lt;DisplayText&gt;[7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77]</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103" w:name="_Target"/>
      <w:bookmarkEnd w:id="103"/>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104" w:name="_Target_1"/>
      <w:bookmarkEnd w:id="104"/>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05" w:name="_Rotation_Period"/>
      <w:bookmarkStart w:id="106" w:name="_Ref172232788"/>
      <w:bookmarkEnd w:id="105"/>
      <w:r w:rsidRPr="002E74D4">
        <w:rPr>
          <w:rFonts w:ascii="Cambria Math" w:hAnsi="Cambria Math"/>
          <w:b/>
          <w:bCs/>
          <w:i w:val="0"/>
          <w:iCs w:val="0"/>
          <w:color w:val="auto"/>
          <w:u w:val="single"/>
        </w:rPr>
        <w:t>Rotation Period</w:t>
      </w:r>
      <w:bookmarkEnd w:id="106"/>
    </w:p>
    <w:p w14:paraId="6A93D499" w14:textId="165B63C7"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tudocu&lt;/Author&gt;&lt;Year&gt;2023&lt;/Year&gt;&lt;RecNum&gt;152&lt;/RecNum&gt;&lt;DisplayText&gt;[102]&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02]</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07" w:name="_Money_1"/>
      <w:bookmarkEnd w:id="107"/>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4FD5EBF8"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Pr="00BB3D32">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3559A5B1"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Pr="00BB3D32">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8" w:name="_Timber"/>
      <w:bookmarkStart w:id="109" w:name="_Ref172236036"/>
      <w:bookmarkEnd w:id="108"/>
      <w:r>
        <w:rPr>
          <w:rFonts w:ascii="Cambria Math" w:hAnsi="Cambria Math"/>
          <w:b/>
          <w:bCs/>
          <w:i w:val="0"/>
          <w:iCs w:val="0"/>
          <w:color w:val="auto"/>
          <w:u w:val="single"/>
        </w:rPr>
        <w:t>Timber</w:t>
      </w:r>
      <w:bookmarkEnd w:id="109"/>
    </w:p>
    <w:p w14:paraId="1BB3BA19" w14:textId="1E05B4D0"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isconsin&lt;/Author&gt;&lt;Year&gt;2020&lt;/Year&gt;&lt;RecNum&gt;124&lt;/RecNum&gt;&lt;DisplayText&gt;[77]&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6D7A64">
        <w:rPr>
          <w:rFonts w:ascii="Cambria Math" w:eastAsiaTheme="minorEastAsia" w:hAnsi="Cambria Math"/>
          <w:noProof/>
        </w:rPr>
        <w:t>[77]</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0573A567"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Press&lt;/Author&gt;&lt;Year&gt;2021&lt;/Year&gt;&lt;RecNum&gt;153&lt;/RecNum&gt;&lt;DisplayText&gt;[103]&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6D7A64">
        <w:rPr>
          <w:rFonts w:ascii="Cambria Math" w:eastAsiaTheme="minorEastAsia" w:hAnsi="Cambria Math"/>
          <w:noProof/>
        </w:rPr>
        <w:t>[103]</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2AD1378C"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Services&lt;/Author&gt;&lt;RecNum&gt;150&lt;/RecNum&gt;&lt;DisplayText&gt;[104]&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04]</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7510A62A"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Nita&lt;/Author&gt;&lt;Year&gt;2023&lt;/Year&gt;&lt;RecNum&gt;151&lt;/RecNum&gt;&lt;DisplayText&gt;[105]&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6D7A64">
        <w:rPr>
          <w:rFonts w:ascii="Cambria Math" w:eastAsiaTheme="minorEastAsia" w:hAnsi="Cambria Math"/>
          <w:noProof/>
        </w:rPr>
        <w:t>[105]</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0" w:name="_Non_Timber_Forest"/>
      <w:bookmarkEnd w:id="110"/>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5CC4B818"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iina&lt;/Author&gt;&lt;Year&gt;2016&lt;/Year&gt;&lt;RecNum&gt;154&lt;/RecNum&gt;&lt;DisplayText&gt;[106]&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6D7A64">
        <w:rPr>
          <w:rFonts w:ascii="Cambria Math" w:eastAsiaTheme="minorEastAsia" w:hAnsi="Cambria Math"/>
          <w:noProof/>
        </w:rPr>
        <w:t>[106]</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680AD365"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Flanagan&lt;/Author&gt;&lt;Year&gt;2017&lt;/Year&gt;&lt;RecNum&gt;155&lt;/RecNum&gt;&lt;DisplayText&gt;[107]&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6D7A64">
        <w:rPr>
          <w:rFonts w:ascii="Cambria Math" w:eastAsiaTheme="minorEastAsia" w:hAnsi="Cambria Math"/>
          <w:noProof/>
        </w:rPr>
        <w:t>[107]</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Visick&lt;/Author&gt;&lt;Year&gt;2023&lt;/Year&gt;&lt;RecNum&gt;156&lt;/RecNum&gt;&lt;DisplayText&gt;[108]&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6D7A64">
        <w:rPr>
          <w:rFonts w:ascii="Cambria Math" w:eastAsiaTheme="minorEastAsia" w:hAnsi="Cambria Math"/>
          <w:noProof/>
        </w:rPr>
        <w:t>[108]</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0D393E0C"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Riedl&lt;/Author&gt;&lt;Year&gt;2020&lt;/Year&gt;&lt;RecNum&gt;157&lt;/RecNum&gt;&lt;DisplayText&gt;[109]&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6D7A64">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41020F11"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Forest&lt;/Author&gt;&lt;Year&gt;2020&lt;/Year&gt;&lt;RecNum&gt;158&lt;/RecNum&gt;&lt;DisplayText&gt;[110]&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6D7A64">
        <w:rPr>
          <w:rFonts w:ascii="Cambria Math" w:eastAsiaTheme="minorEastAsia" w:hAnsi="Cambria Math"/>
          <w:noProof/>
        </w:rPr>
        <w:t>[110]</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1C2B0DBF"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ushrooms&lt;/Author&gt;&lt;Year&gt;2024&lt;/Year&gt;&lt;RecNum&gt;159&lt;/RecNum&gt;&lt;DisplayText&gt;[111]&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1]</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Pick&lt;/Author&gt;&lt;Year&gt;2024&lt;/Year&gt;&lt;RecNum&gt;160&lt;/RecNum&gt;&lt;DisplayText&gt;[112]&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2]</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Killester&lt;/Author&gt;&lt;Year&gt;2024&lt;/Year&gt;&lt;RecNum&gt;161&lt;/RecNum&gt;&lt;DisplayText&gt;[113]&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3]</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0FB039D1"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Liu&lt;/Author&gt;&lt;Year&gt;2021&lt;/Year&gt;&lt;RecNum&gt;162&lt;/RecNum&gt;&lt;DisplayText&gt;[114]&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4]</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xpert&lt;/Author&gt;&lt;Year&gt;2024&lt;/Year&gt;&lt;RecNum&gt;163&lt;/RecNum&gt;&lt;DisplayText&gt;[11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6D7A64">
        <w:rPr>
          <w:rFonts w:ascii="Cambria Math" w:eastAsiaTheme="minorEastAsia" w:hAnsi="Cambria Math"/>
          <w:noProof/>
        </w:rPr>
        <w:t>[115]</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1" w:name="_Forest_Recreation"/>
      <w:bookmarkStart w:id="112" w:name="_Ref172236093"/>
      <w:bookmarkEnd w:id="111"/>
      <w:r>
        <w:rPr>
          <w:rFonts w:ascii="Cambria Math" w:hAnsi="Cambria Math"/>
          <w:b/>
          <w:bCs/>
          <w:i w:val="0"/>
          <w:iCs w:val="0"/>
          <w:color w:val="auto"/>
          <w:u w:val="single"/>
        </w:rPr>
        <w:t>Forest Recreation</w:t>
      </w:r>
      <w:bookmarkEnd w:id="112"/>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53B2BE23"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Department of Agriculture&lt;/Author&gt;&lt;Year&gt;2022&lt;/Year&gt;&lt;RecNum&gt;164&lt;/RecNum&gt;&lt;DisplayText&gt;[116]&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6]</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36D51D1A"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Avondale&lt;/Author&gt;&lt;Year&gt;2024&lt;/Year&gt;&lt;RecNum&gt;165&lt;/RecNum&gt;&lt;DisplayText&gt;[117, 11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6D7A64">
        <w:rPr>
          <w:rFonts w:ascii="Cambria Math" w:eastAsiaTheme="minorEastAsia" w:hAnsi="Cambria Math"/>
          <w:noProof/>
        </w:rPr>
        <w:t>[117, 118]</w:t>
      </w:r>
      <w:r w:rsidR="005B484E">
        <w:rPr>
          <w:rFonts w:ascii="Cambria Math" w:eastAsiaTheme="minorEastAsia" w:hAnsi="Cambria Math"/>
        </w:rPr>
        <w:fldChar w:fldCharType="end"/>
      </w:r>
    </w:p>
    <w:p w14:paraId="76545AA3" w14:textId="56ECF299"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Avondale&lt;/Author&gt;&lt;Year&gt;2024&lt;/Year&gt;&lt;RecNum&gt;165&lt;/RecNum&gt;&lt;DisplayText&gt;[117, 11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7, 118]</w:t>
      </w:r>
      <w:r>
        <w:rPr>
          <w:rFonts w:ascii="Cambria Math" w:eastAsiaTheme="minorEastAsia" w:hAnsi="Cambria Math"/>
        </w:rPr>
        <w:fldChar w:fldCharType="end"/>
      </w:r>
    </w:p>
    <w:p w14:paraId="6491ACD9" w14:textId="3E38032D"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PARK&lt;/Author&gt;&lt;Year&gt;2024&lt;/Year&gt;&lt;RecNum&gt;167&lt;/RecNum&gt;&lt;DisplayText&gt;[117, 119, 120]&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7, 119, 120]</w:t>
      </w:r>
      <w:r>
        <w:rPr>
          <w:rFonts w:ascii="Cambria Math" w:eastAsiaTheme="minorEastAsia" w:hAnsi="Cambria Math"/>
        </w:rPr>
        <w:fldChar w:fldCharType="end"/>
      </w:r>
      <w:r>
        <w:rPr>
          <w:rFonts w:ascii="Cambria Math" w:eastAsiaTheme="minorEastAsia" w:hAnsi="Cambria Math"/>
        </w:rPr>
        <w:t>.</w:t>
      </w:r>
    </w:p>
    <w:p w14:paraId="5F53DB96" w14:textId="37C04CF5"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Club&lt;/Author&gt;&lt;Year&gt;2024&lt;/Year&gt;&lt;RecNum&gt;169&lt;/RecNum&gt;&lt;DisplayText&gt;[121]&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21]</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69551EAB"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Murphy&lt;/Author&gt;&lt;RecNum&gt;170&lt;/RecNum&gt;&lt;DisplayText&gt;[12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6D7A64">
        <w:rPr>
          <w:rFonts w:ascii="Cambria Math" w:eastAsiaTheme="minorEastAsia" w:hAnsi="Cambria Math"/>
          <w:noProof/>
        </w:rPr>
        <w:t>[12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77"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0CA76937"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Coillte&lt;/Author&gt;&lt;RecNum&gt;171&lt;/RecNum&gt;&lt;DisplayText&gt;[123]&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6D7A64">
        <w:rPr>
          <w:rFonts w:ascii="Cambria Math" w:eastAsiaTheme="minorEastAsia" w:hAnsi="Cambria Math"/>
          <w:noProof/>
        </w:rPr>
        <w:t>[123]</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Wikipedia&lt;/Author&gt;&lt;RecNum&gt;172&lt;/RecNum&gt;&lt;DisplayText&gt;[124]&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6D7A64">
        <w:rPr>
          <w:rFonts w:ascii="Cambria Math" w:eastAsiaTheme="minorEastAsia" w:hAnsi="Cambria Math"/>
          <w:noProof/>
        </w:rPr>
        <w:t>[124]</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41F35D41"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6D7A64">
        <w:rPr>
          <w:rFonts w:ascii="Cambria Math" w:eastAsiaTheme="minorEastAsia" w:hAnsi="Cambria Math"/>
        </w:rPr>
        <w:instrText xml:space="preserve"> ADDIN EN.CITE &lt;EndNote&gt;&lt;Cite&gt;&lt;Author&gt;Expert&lt;/Author&gt;&lt;Year&gt;2024&lt;/Year&gt;&lt;RecNum&gt;163&lt;/RecNum&gt;&lt;DisplayText&gt;[11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6D7A64">
        <w:rPr>
          <w:rFonts w:ascii="Cambria Math" w:eastAsiaTheme="minorEastAsia" w:hAnsi="Cambria Math"/>
          <w:noProof/>
        </w:rPr>
        <w:t>[115]</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13" w:name="_Toc172568978"/>
      <w:r>
        <w:rPr>
          <w:rFonts w:ascii="Cambria Math" w:hAnsi="Cambria Math"/>
        </w:rPr>
        <w:t>Input Variables</w:t>
      </w:r>
      <w:bookmarkEnd w:id="113"/>
    </w:p>
    <w:p w14:paraId="5ADB1C8A" w14:textId="4898EDB9"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E05237" w:rsidRPr="006715DA">
        <w:rPr>
          <w:rFonts w:ascii="Cambria Math" w:hAnsi="Cambria Math"/>
        </w:rPr>
        <w:t xml:space="preserve">Table </w:t>
      </w:r>
      <w:r w:rsidR="00E05237" w:rsidRPr="006715DA">
        <w:rPr>
          <w:rFonts w:ascii="Cambria Math" w:hAnsi="Cambria Math"/>
          <w:noProof/>
        </w:rPr>
        <w:t>1</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243B83BC" w:rsidR="005256C5" w:rsidRPr="006715DA" w:rsidRDefault="006715DA" w:rsidP="00623A45">
      <w:pPr>
        <w:pStyle w:val="Caption"/>
        <w:spacing w:line="276" w:lineRule="auto"/>
        <w:jc w:val="center"/>
        <w:rPr>
          <w:rFonts w:ascii="Cambria Math" w:hAnsi="Cambria Math"/>
        </w:rPr>
      </w:pPr>
      <w:bookmarkStart w:id="114"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D959C7">
        <w:rPr>
          <w:rFonts w:ascii="Cambria Math" w:hAnsi="Cambria Math"/>
          <w:noProof/>
        </w:rPr>
        <w:t>19</w:t>
      </w:r>
      <w:r w:rsidRPr="006715DA">
        <w:rPr>
          <w:rFonts w:ascii="Cambria Math" w:hAnsi="Cambria Math"/>
        </w:rPr>
        <w:fldChar w:fldCharType="end"/>
      </w:r>
      <w:r w:rsidRPr="006715DA">
        <w:rPr>
          <w:rFonts w:ascii="Cambria Math" w:hAnsi="Cambria Math"/>
        </w:rPr>
        <w:t>. Categorized input variables.</w:t>
      </w:r>
      <w:bookmarkEnd w:id="114"/>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15" w:name="_Toc172568979"/>
      <w:r>
        <w:rPr>
          <w:rFonts w:ascii="Cambria Math" w:hAnsi="Cambria Math"/>
        </w:rPr>
        <w:t>UI Components</w:t>
      </w:r>
      <w:bookmarkEnd w:id="115"/>
    </w:p>
    <w:p w14:paraId="52C9FFC5" w14:textId="327EC17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530032" w:rsidRPr="00E3661E">
        <w:rPr>
          <w:rFonts w:ascii="Cambria Math" w:hAnsi="Cambria Math"/>
        </w:rPr>
        <w:t xml:space="preserve">Figure </w:t>
      </w:r>
      <w:r w:rsidR="00530032" w:rsidRPr="00E3661E">
        <w:rPr>
          <w:rFonts w:ascii="Cambria Math" w:hAnsi="Cambria Math"/>
          <w:noProof/>
        </w:rPr>
        <w:t>15</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32DD3235" w:rsidR="00404BD1" w:rsidRPr="00580219" w:rsidRDefault="00B3095C" w:rsidP="00580219">
      <w:pPr>
        <w:pStyle w:val="Caption"/>
        <w:jc w:val="both"/>
        <w:rPr>
          <w:rFonts w:ascii="Cambria Math" w:hAnsi="Cambria Math"/>
          <w:lang w:val="en-US"/>
        </w:rPr>
      </w:pPr>
      <w:bookmarkStart w:id="116"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2A4B1A">
        <w:rPr>
          <w:rFonts w:ascii="Cambria Math" w:hAnsi="Cambria Math"/>
          <w:noProof/>
        </w:rPr>
        <w:t>43</w:t>
      </w:r>
      <w:r w:rsidRPr="00E3661E">
        <w:rPr>
          <w:rFonts w:ascii="Cambria Math" w:hAnsi="Cambria Math"/>
        </w:rPr>
        <w:fldChar w:fldCharType="end"/>
      </w:r>
      <w:bookmarkEnd w:id="116"/>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17" w:name="_Toc129862370"/>
      <w:bookmarkStart w:id="118" w:name="_Ref161760220"/>
      <w:bookmarkStart w:id="119" w:name="_Toc172568980"/>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17"/>
      <w:r w:rsidR="004F4432" w:rsidRPr="00CC2579">
        <w:rPr>
          <w:rFonts w:ascii="Cambria Math" w:hAnsi="Cambria Math"/>
        </w:rPr>
        <w:t>D</w:t>
      </w:r>
      <w:r w:rsidR="005655EB" w:rsidRPr="00CC2579">
        <w:rPr>
          <w:rFonts w:ascii="Cambria Math" w:hAnsi="Cambria Math"/>
        </w:rPr>
        <w:t>esign</w:t>
      </w:r>
      <w:bookmarkEnd w:id="118"/>
      <w:bookmarkEnd w:id="119"/>
    </w:p>
    <w:p w14:paraId="397DAC46" w14:textId="5A83B602" w:rsidR="002E39B6" w:rsidRPr="00CE1A4A" w:rsidRDefault="00C53D5E" w:rsidP="00623A45">
      <w:pPr>
        <w:spacing w:line="276" w:lineRule="auto"/>
        <w:rPr>
          <w:rFonts w:ascii="Cambria Math" w:hAnsi="Cambria Math"/>
        </w:rPr>
      </w:pPr>
      <w:r w:rsidRPr="00CE1A4A">
        <w:rPr>
          <w:rFonts w:ascii="Cambria Math" w:hAnsi="Cambria Math"/>
        </w:rPr>
        <w:t>UML Diagram.</w:t>
      </w:r>
      <w:r w:rsidR="00556CB1" w:rsidRPr="00CE1A4A">
        <w:rPr>
          <w:rFonts w:ascii="Cambria Math" w:hAnsi="Cambria Math"/>
        </w:rPr>
        <w:t xml:space="preserve"> Algorithms and data structures used.</w:t>
      </w:r>
    </w:p>
    <w:p w14:paraId="35B8B20D" w14:textId="77777777" w:rsidR="00717AE9" w:rsidRPr="00CC2579" w:rsidRDefault="00717AE9" w:rsidP="00623A45">
      <w:pPr>
        <w:spacing w:line="276" w:lineRule="auto"/>
        <w:jc w:val="both"/>
        <w:rPr>
          <w:rFonts w:ascii="Cambria Math" w:hAnsi="Cambria Math"/>
        </w:rPr>
      </w:pPr>
    </w:p>
    <w:p w14:paraId="7EA1D3C2" w14:textId="4D97D9DE" w:rsidR="00EC7E1E" w:rsidRPr="00CC2579" w:rsidRDefault="00F10104" w:rsidP="00623A45">
      <w:pPr>
        <w:pStyle w:val="Heading2"/>
        <w:spacing w:line="276" w:lineRule="auto"/>
        <w:jc w:val="both"/>
        <w:rPr>
          <w:rFonts w:ascii="Cambria Math" w:hAnsi="Cambria Math"/>
          <w:lang w:val="en-IE"/>
        </w:rPr>
      </w:pPr>
      <w:bookmarkStart w:id="120" w:name="_Toc129862372"/>
      <w:bookmarkStart w:id="121" w:name="_Toc172568981"/>
      <w:r w:rsidRPr="00CC2579">
        <w:rPr>
          <w:rFonts w:ascii="Cambria Math" w:hAnsi="Cambria Math"/>
        </w:rPr>
        <w:t>Summary</w:t>
      </w:r>
      <w:bookmarkEnd w:id="120"/>
      <w:bookmarkEnd w:id="121"/>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22"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23" w:name="_Toc172568982"/>
      <w:r w:rsidRPr="00CC2579">
        <w:rPr>
          <w:rFonts w:ascii="Cambria Math" w:hAnsi="Cambria Math"/>
        </w:rPr>
        <w:lastRenderedPageBreak/>
        <w:t>Implementation</w:t>
      </w:r>
      <w:bookmarkEnd w:id="122"/>
      <w:bookmarkEnd w:id="123"/>
    </w:p>
    <w:p w14:paraId="24E209E6" w14:textId="07279563" w:rsidR="00784122" w:rsidRPr="00CC2579" w:rsidRDefault="00784122"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24" w:name="_Toc129862374"/>
      <w:r w:rsidRPr="00CC2579">
        <w:rPr>
          <w:rFonts w:ascii="Cambria Math" w:hAnsi="Cambria Math"/>
        </w:rPr>
        <w:br w:type="page"/>
      </w:r>
    </w:p>
    <w:p w14:paraId="254B730C" w14:textId="1D08FB36" w:rsidR="00EA3F8F" w:rsidRPr="00CC2579" w:rsidRDefault="00784122" w:rsidP="00623A45">
      <w:pPr>
        <w:pStyle w:val="Heading1"/>
        <w:spacing w:line="276" w:lineRule="auto"/>
        <w:jc w:val="both"/>
        <w:rPr>
          <w:rFonts w:ascii="Cambria Math" w:hAnsi="Cambria Math"/>
        </w:rPr>
      </w:pPr>
      <w:bookmarkStart w:id="125" w:name="_Toc172568983"/>
      <w:r w:rsidRPr="00CC2579">
        <w:rPr>
          <w:rFonts w:ascii="Cambria Math" w:hAnsi="Cambria Math"/>
        </w:rPr>
        <w:lastRenderedPageBreak/>
        <w:t>Testing and Evaluation</w:t>
      </w:r>
      <w:bookmarkEnd w:id="124"/>
      <w:bookmarkEnd w:id="125"/>
    </w:p>
    <w:p w14:paraId="0EAAC2C3" w14:textId="77777777" w:rsidR="00F10C1A" w:rsidRPr="00CC2579" w:rsidRDefault="00F10C1A" w:rsidP="00623A45">
      <w:pPr>
        <w:spacing w:line="276" w:lineRule="auto"/>
        <w:jc w:val="both"/>
        <w:rPr>
          <w:rFonts w:ascii="Cambria Math" w:hAnsi="Cambria Math"/>
        </w:rPr>
      </w:pPr>
    </w:p>
    <w:p w14:paraId="7625F021" w14:textId="38A95B42" w:rsidR="00D573B4" w:rsidRPr="00CC2579" w:rsidRDefault="00504BCA" w:rsidP="00623A45">
      <w:pPr>
        <w:pStyle w:val="Heading2"/>
        <w:spacing w:line="276" w:lineRule="auto"/>
        <w:jc w:val="both"/>
        <w:rPr>
          <w:rFonts w:ascii="Cambria Math" w:hAnsi="Cambria Math"/>
        </w:rPr>
      </w:pPr>
      <w:bookmarkStart w:id="126" w:name="_Toc129862375"/>
      <w:bookmarkStart w:id="127" w:name="_Toc172568984"/>
      <w:r w:rsidRPr="00CC2579">
        <w:rPr>
          <w:rFonts w:ascii="Cambria Math" w:hAnsi="Cambria Math"/>
        </w:rPr>
        <w:t>Pilot Testing</w:t>
      </w:r>
      <w:bookmarkEnd w:id="126"/>
      <w:bookmarkEnd w:id="127"/>
    </w:p>
    <w:p w14:paraId="74904806" w14:textId="77777777" w:rsidR="00F813C7" w:rsidRPr="00CC2579" w:rsidRDefault="00F813C7" w:rsidP="00623A45">
      <w:pPr>
        <w:spacing w:line="276" w:lineRule="auto"/>
        <w:jc w:val="both"/>
        <w:rPr>
          <w:rFonts w:ascii="Cambria Math" w:hAnsi="Cambria Math"/>
        </w:rPr>
      </w:pPr>
    </w:p>
    <w:p w14:paraId="4208266F" w14:textId="5A2A06AD" w:rsidR="00B01615" w:rsidRPr="00CC2579" w:rsidRDefault="00B01615" w:rsidP="00623A45">
      <w:pPr>
        <w:pStyle w:val="Heading2"/>
        <w:spacing w:line="276" w:lineRule="auto"/>
        <w:jc w:val="both"/>
        <w:rPr>
          <w:rFonts w:ascii="Cambria Math" w:hAnsi="Cambria Math"/>
        </w:rPr>
      </w:pPr>
      <w:bookmarkStart w:id="128" w:name="_Ref161822523"/>
      <w:bookmarkStart w:id="129" w:name="_Toc172568985"/>
      <w:r w:rsidRPr="00CC2579">
        <w:rPr>
          <w:rFonts w:ascii="Cambria Math" w:hAnsi="Cambria Math"/>
        </w:rPr>
        <w:t>Bridge2College Workshop</w:t>
      </w:r>
      <w:bookmarkEnd w:id="128"/>
      <w:bookmarkEnd w:id="129"/>
    </w:p>
    <w:p w14:paraId="3F242144" w14:textId="77777777" w:rsidR="00F813C7" w:rsidRPr="00CC2579" w:rsidRDefault="00F813C7" w:rsidP="00623A45">
      <w:pPr>
        <w:spacing w:line="276" w:lineRule="auto"/>
        <w:jc w:val="both"/>
        <w:rPr>
          <w:rFonts w:ascii="Cambria Math" w:hAnsi="Cambria Math"/>
        </w:rPr>
      </w:pPr>
    </w:p>
    <w:p w14:paraId="7A2D7D17" w14:textId="77777777" w:rsidR="00D573B4" w:rsidRPr="00CC2579" w:rsidRDefault="00F10C1A" w:rsidP="00623A45">
      <w:pPr>
        <w:pStyle w:val="Heading2"/>
        <w:spacing w:line="276" w:lineRule="auto"/>
        <w:jc w:val="both"/>
        <w:rPr>
          <w:rFonts w:ascii="Cambria Math" w:hAnsi="Cambria Math"/>
        </w:rPr>
      </w:pPr>
      <w:bookmarkStart w:id="130" w:name="_Toc129862376"/>
      <w:bookmarkStart w:id="131" w:name="_Toc172568986"/>
      <w:r w:rsidRPr="00CC2579">
        <w:rPr>
          <w:rStyle w:val="Heading2Char"/>
          <w:rFonts w:ascii="Cambria Math" w:hAnsi="Cambria Math"/>
        </w:rPr>
        <w:t>Usability Evaluation</w:t>
      </w:r>
      <w:bookmarkEnd w:id="130"/>
      <w:bookmarkEnd w:id="131"/>
      <w:r w:rsidRPr="00CC2579">
        <w:rPr>
          <w:rFonts w:ascii="Cambria Math" w:hAnsi="Cambria Math"/>
        </w:rPr>
        <w:t xml:space="preserve"> </w:t>
      </w:r>
    </w:p>
    <w:p w14:paraId="7F12FE8A" w14:textId="77777777" w:rsidR="00D573B4" w:rsidRPr="00CC2579" w:rsidRDefault="00F10C1A" w:rsidP="00623A45">
      <w:pPr>
        <w:pStyle w:val="Heading3"/>
        <w:spacing w:line="276" w:lineRule="auto"/>
        <w:jc w:val="both"/>
        <w:rPr>
          <w:rFonts w:ascii="Cambria Math" w:hAnsi="Cambria Math"/>
        </w:rPr>
      </w:pPr>
      <w:bookmarkStart w:id="132" w:name="_Toc129862377"/>
      <w:bookmarkStart w:id="133" w:name="_Toc172568987"/>
      <w:r w:rsidRPr="00CC2579">
        <w:rPr>
          <w:rFonts w:ascii="Cambria Math" w:hAnsi="Cambria Math"/>
        </w:rPr>
        <w:t>System Usability Scale (SUS)</w:t>
      </w:r>
      <w:bookmarkEnd w:id="132"/>
      <w:bookmarkEnd w:id="133"/>
      <w:r w:rsidRPr="00CC2579">
        <w:rPr>
          <w:rFonts w:ascii="Cambria Math" w:hAnsi="Cambria Math"/>
        </w:rPr>
        <w:t xml:space="preserve"> </w:t>
      </w:r>
    </w:p>
    <w:p w14:paraId="4E3387AB" w14:textId="77777777" w:rsidR="008E0668" w:rsidRPr="00CC2579" w:rsidRDefault="00F10C1A" w:rsidP="00623A45">
      <w:pPr>
        <w:pStyle w:val="Heading3"/>
        <w:spacing w:line="276" w:lineRule="auto"/>
        <w:jc w:val="both"/>
        <w:rPr>
          <w:rFonts w:ascii="Cambria Math" w:hAnsi="Cambria Math"/>
        </w:rPr>
      </w:pPr>
      <w:bookmarkStart w:id="134" w:name="_Toc129862378"/>
      <w:bookmarkStart w:id="135" w:name="_Toc172568988"/>
      <w:r w:rsidRPr="00CC2579">
        <w:rPr>
          <w:rFonts w:ascii="Cambria Math" w:hAnsi="Cambria Math"/>
        </w:rPr>
        <w:t>Post-Study Usability Questionnaire (PSSUQ)</w:t>
      </w:r>
      <w:bookmarkEnd w:id="134"/>
      <w:bookmarkEnd w:id="135"/>
    </w:p>
    <w:p w14:paraId="5D2B3732" w14:textId="08B6C20E" w:rsidR="00784122" w:rsidRPr="00CC2579" w:rsidRDefault="00F10C1A" w:rsidP="00623A45">
      <w:pPr>
        <w:pStyle w:val="Heading3"/>
        <w:spacing w:line="276" w:lineRule="auto"/>
        <w:jc w:val="both"/>
        <w:rPr>
          <w:rFonts w:ascii="Cambria Math" w:hAnsi="Cambria Math"/>
        </w:rPr>
      </w:pPr>
      <w:bookmarkStart w:id="136" w:name="_Toc129862379"/>
      <w:bookmarkStart w:id="137" w:name="_Toc172568989"/>
      <w:r w:rsidRPr="00CC2579">
        <w:rPr>
          <w:rFonts w:ascii="Cambria Math" w:hAnsi="Cambria Math"/>
        </w:rPr>
        <w:t>Usability Results</w:t>
      </w:r>
      <w:bookmarkEnd w:id="136"/>
      <w:bookmarkEnd w:id="137"/>
      <w:r w:rsidRPr="00CC2579">
        <w:rPr>
          <w:rFonts w:ascii="Cambria Math" w:hAnsi="Cambria Math"/>
        </w:rPr>
        <w:t xml:space="preserve"> </w:t>
      </w:r>
    </w:p>
    <w:p w14:paraId="318467E2" w14:textId="77777777" w:rsidR="00480AE2" w:rsidRPr="00CC2579" w:rsidRDefault="00480AE2" w:rsidP="00623A45">
      <w:pPr>
        <w:spacing w:line="276" w:lineRule="auto"/>
        <w:jc w:val="both"/>
        <w:rPr>
          <w:rFonts w:ascii="Cambria Math" w:hAnsi="Cambria Math"/>
        </w:rPr>
      </w:pPr>
    </w:p>
    <w:p w14:paraId="25156D64" w14:textId="1B815CA6" w:rsidR="002D437E" w:rsidRPr="00CC2579" w:rsidRDefault="002D437E" w:rsidP="00623A45">
      <w:pPr>
        <w:pStyle w:val="Heading2"/>
        <w:spacing w:line="276" w:lineRule="auto"/>
        <w:jc w:val="both"/>
        <w:rPr>
          <w:rFonts w:ascii="Cambria Math" w:hAnsi="Cambria Math"/>
        </w:rPr>
      </w:pPr>
      <w:bookmarkStart w:id="138" w:name="_Toc129862380"/>
      <w:bookmarkStart w:id="139" w:name="_Toc172568990"/>
      <w:r w:rsidRPr="00CC2579">
        <w:rPr>
          <w:rFonts w:ascii="Cambria Math" w:hAnsi="Cambria Math"/>
        </w:rPr>
        <w:t>User and Educator Feedback</w:t>
      </w:r>
      <w:bookmarkEnd w:id="138"/>
      <w:bookmarkEnd w:id="139"/>
    </w:p>
    <w:p w14:paraId="6C99A71E" w14:textId="77777777" w:rsidR="00424A88" w:rsidRPr="00CC2579" w:rsidRDefault="00424A88" w:rsidP="00623A45">
      <w:pPr>
        <w:spacing w:line="276" w:lineRule="auto"/>
        <w:jc w:val="both"/>
        <w:rPr>
          <w:rFonts w:ascii="Cambria Math" w:hAnsi="Cambria Math"/>
        </w:rPr>
      </w:pPr>
    </w:p>
    <w:p w14:paraId="5412FD33" w14:textId="16DA99C0" w:rsidR="00424A88" w:rsidRPr="00CC2579" w:rsidRDefault="00424A88" w:rsidP="00623A45">
      <w:pPr>
        <w:pStyle w:val="Heading3"/>
        <w:spacing w:line="276" w:lineRule="auto"/>
        <w:jc w:val="both"/>
        <w:rPr>
          <w:rFonts w:ascii="Cambria Math" w:hAnsi="Cambria Math"/>
        </w:rPr>
      </w:pPr>
      <w:bookmarkStart w:id="140" w:name="_Toc172568991"/>
      <w:r w:rsidRPr="00CC2579">
        <w:rPr>
          <w:rFonts w:ascii="Cambria Math" w:hAnsi="Cambria Math"/>
        </w:rPr>
        <w:t>Instruments Used</w:t>
      </w:r>
      <w:bookmarkEnd w:id="140"/>
    </w:p>
    <w:p w14:paraId="7ECA8D69" w14:textId="77777777" w:rsidR="00424A88" w:rsidRPr="00CC2579" w:rsidRDefault="00424A88" w:rsidP="00623A45">
      <w:pPr>
        <w:pStyle w:val="Heading3"/>
        <w:numPr>
          <w:ilvl w:val="0"/>
          <w:numId w:val="0"/>
        </w:numPr>
        <w:spacing w:line="276" w:lineRule="auto"/>
        <w:jc w:val="both"/>
        <w:rPr>
          <w:rFonts w:ascii="Cambria Math" w:hAnsi="Cambria Math"/>
        </w:rPr>
      </w:pPr>
    </w:p>
    <w:p w14:paraId="4A698B55" w14:textId="6AB32AC2" w:rsidR="00AB2A94" w:rsidRPr="00CC2579" w:rsidRDefault="00AB2A94" w:rsidP="00623A45">
      <w:pPr>
        <w:pStyle w:val="Heading3"/>
        <w:spacing w:line="276" w:lineRule="auto"/>
        <w:jc w:val="both"/>
        <w:rPr>
          <w:rFonts w:ascii="Cambria Math" w:hAnsi="Cambria Math"/>
        </w:rPr>
      </w:pPr>
      <w:bookmarkStart w:id="141" w:name="_Toc172568992"/>
      <w:r w:rsidRPr="00CC2579">
        <w:rPr>
          <w:rFonts w:ascii="Cambria Math" w:hAnsi="Cambria Math"/>
        </w:rPr>
        <w:t>Findings</w:t>
      </w:r>
      <w:bookmarkEnd w:id="141"/>
    </w:p>
    <w:p w14:paraId="5764FEDA" w14:textId="77777777" w:rsidR="00841FED" w:rsidRPr="00CC2579" w:rsidRDefault="00841FED" w:rsidP="00623A45">
      <w:pPr>
        <w:spacing w:line="276" w:lineRule="auto"/>
        <w:jc w:val="both"/>
        <w:rPr>
          <w:rFonts w:ascii="Cambria Math" w:hAnsi="Cambria Math"/>
        </w:rPr>
      </w:pPr>
    </w:p>
    <w:p w14:paraId="50E3F70A" w14:textId="3AD02D4C" w:rsidR="00317CCE" w:rsidRPr="00CC2579" w:rsidRDefault="00317CCE" w:rsidP="00623A45">
      <w:pPr>
        <w:pStyle w:val="Heading2"/>
        <w:spacing w:line="276" w:lineRule="auto"/>
        <w:jc w:val="both"/>
        <w:rPr>
          <w:rFonts w:ascii="Cambria Math" w:hAnsi="Cambria Math"/>
        </w:rPr>
      </w:pPr>
      <w:bookmarkStart w:id="142" w:name="_Toc129862381"/>
      <w:bookmarkStart w:id="143" w:name="_Toc172568993"/>
      <w:r w:rsidRPr="00CC2579">
        <w:rPr>
          <w:rFonts w:ascii="Cambria Math" w:hAnsi="Cambria Math"/>
        </w:rPr>
        <w:t>Summary</w:t>
      </w:r>
      <w:bookmarkEnd w:id="142"/>
      <w:bookmarkEnd w:id="143"/>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44"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45" w:name="_Toc172568994"/>
      <w:r w:rsidRPr="00CC2579">
        <w:rPr>
          <w:rFonts w:ascii="Cambria Math" w:hAnsi="Cambria Math"/>
        </w:rPr>
        <w:lastRenderedPageBreak/>
        <w:t>Conclusion</w:t>
      </w:r>
      <w:bookmarkEnd w:id="144"/>
      <w:bookmarkEnd w:id="145"/>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46" w:name="_Toc129862383"/>
      <w:bookmarkStart w:id="147" w:name="_Toc172568995"/>
      <w:r w:rsidRPr="00CC2579">
        <w:rPr>
          <w:rFonts w:ascii="Cambria Math" w:hAnsi="Cambria Math"/>
        </w:rPr>
        <w:t>Recap</w:t>
      </w:r>
      <w:bookmarkEnd w:id="146"/>
      <w:bookmarkEnd w:id="147"/>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48" w:name="_Toc172568996"/>
      <w:r w:rsidRPr="00CC2579">
        <w:rPr>
          <w:rFonts w:ascii="Cambria Math" w:hAnsi="Cambria Math"/>
        </w:rPr>
        <w:t>Limitations</w:t>
      </w:r>
      <w:bookmarkEnd w:id="148"/>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49" w:name="_Toc129862384"/>
      <w:bookmarkStart w:id="150" w:name="_Toc172568997"/>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49"/>
      <w:bookmarkEnd w:id="150"/>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51" w:name="_Toc129862385"/>
      <w:bookmarkStart w:id="152" w:name="_Toc172568998"/>
      <w:r w:rsidRPr="00CC2579">
        <w:rPr>
          <w:rFonts w:ascii="Cambria Math" w:hAnsi="Cambria Math"/>
        </w:rPr>
        <w:t xml:space="preserve">Personal </w:t>
      </w:r>
      <w:r w:rsidR="00956594" w:rsidRPr="00CC2579">
        <w:rPr>
          <w:rFonts w:ascii="Cambria Math" w:hAnsi="Cambria Math"/>
        </w:rPr>
        <w:t>Reflection</w:t>
      </w:r>
      <w:bookmarkEnd w:id="151"/>
      <w:bookmarkEnd w:id="152"/>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53"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54" w:name="_Toc172568999"/>
      <w:r w:rsidRPr="00CC2579">
        <w:rPr>
          <w:rFonts w:ascii="Cambria Math" w:hAnsi="Cambria Math"/>
        </w:rPr>
        <w:lastRenderedPageBreak/>
        <w:t>Bibliography</w:t>
      </w:r>
      <w:bookmarkEnd w:id="153"/>
      <w:bookmarkEnd w:id="154"/>
    </w:p>
    <w:p w14:paraId="0D314B15" w14:textId="77777777" w:rsidR="00934F77" w:rsidRPr="00CC2579" w:rsidRDefault="00934F77" w:rsidP="00623A45">
      <w:pPr>
        <w:spacing w:line="276" w:lineRule="auto"/>
        <w:jc w:val="both"/>
        <w:rPr>
          <w:rFonts w:ascii="Cambria Math" w:hAnsi="Cambria Math"/>
        </w:rPr>
      </w:pPr>
    </w:p>
    <w:p w14:paraId="2FCC2979" w14:textId="77777777" w:rsidR="001E6941" w:rsidRPr="001E6941" w:rsidRDefault="00934F77" w:rsidP="001E6941">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1E6941" w:rsidRPr="001E6941">
        <w:rPr>
          <w:noProof/>
        </w:rPr>
        <w:t>1.</w:t>
      </w:r>
      <w:r w:rsidR="001E6941" w:rsidRPr="001E6941">
        <w:rPr>
          <w:noProof/>
        </w:rPr>
        <w:tab/>
      </w:r>
      <w:r w:rsidR="001E6941" w:rsidRPr="001E6941">
        <w:rPr>
          <w:i/>
          <w:noProof/>
        </w:rPr>
        <w:t>Forests can help us limit climate change – here is how</w:t>
      </w:r>
      <w:r w:rsidR="001E6941" w:rsidRPr="001E6941">
        <w:rPr>
          <w:noProof/>
        </w:rPr>
        <w:t>. 2023, United Nations Development Programme (UNDP).</w:t>
      </w:r>
    </w:p>
    <w:p w14:paraId="42544F8C" w14:textId="77777777" w:rsidR="001E6941" w:rsidRPr="001E6941" w:rsidRDefault="001E6941" w:rsidP="001E6941">
      <w:pPr>
        <w:pStyle w:val="EndNoteBibliography"/>
        <w:ind w:left="720" w:hanging="720"/>
        <w:rPr>
          <w:noProof/>
        </w:rPr>
      </w:pPr>
      <w:r w:rsidRPr="001E6941">
        <w:rPr>
          <w:noProof/>
        </w:rPr>
        <w:t>2.</w:t>
      </w:r>
      <w:r w:rsidRPr="001E6941">
        <w:rPr>
          <w:noProof/>
        </w:rPr>
        <w:tab/>
        <w:t xml:space="preserve">Karsgaard, C. and D. Davidson, </w:t>
      </w:r>
      <w:r w:rsidRPr="001E6941">
        <w:rPr>
          <w:i/>
          <w:noProof/>
        </w:rPr>
        <w:t>Must we wait for youth to speak out before we listen? International youth perspectives and climate change education.</w:t>
      </w:r>
      <w:r w:rsidRPr="001E6941">
        <w:rPr>
          <w:noProof/>
        </w:rPr>
        <w:t xml:space="preserve"> Educational Review, 2023. </w:t>
      </w:r>
      <w:r w:rsidRPr="001E6941">
        <w:rPr>
          <w:b/>
          <w:noProof/>
        </w:rPr>
        <w:t>75</w:t>
      </w:r>
      <w:r w:rsidRPr="001E6941">
        <w:rPr>
          <w:noProof/>
        </w:rPr>
        <w:t>(1): p. 74-92.</w:t>
      </w:r>
    </w:p>
    <w:p w14:paraId="3DD68210" w14:textId="77777777" w:rsidR="001E6941" w:rsidRPr="001E6941" w:rsidRDefault="001E6941" w:rsidP="001E6941">
      <w:pPr>
        <w:pStyle w:val="EndNoteBibliography"/>
        <w:ind w:left="720" w:hanging="720"/>
        <w:rPr>
          <w:noProof/>
        </w:rPr>
      </w:pPr>
      <w:r w:rsidRPr="001E6941">
        <w:rPr>
          <w:noProof/>
        </w:rPr>
        <w:t>3.</w:t>
      </w:r>
      <w:r w:rsidRPr="001E6941">
        <w:rPr>
          <w:noProof/>
        </w:rPr>
        <w:tab/>
        <w:t xml:space="preserve">Fouqueray, T., et al., </w:t>
      </w:r>
      <w:r w:rsidRPr="001E6941">
        <w:rPr>
          <w:i/>
          <w:noProof/>
        </w:rPr>
        <w:t>Interdisciplinary modeling and participatory simulation of forest management to foster adaptation to climate change.</w:t>
      </w:r>
      <w:r w:rsidRPr="001E6941">
        <w:rPr>
          <w:noProof/>
        </w:rPr>
        <w:t xml:space="preserve"> Environmental Modelling &amp;amp; Software, 2022. </w:t>
      </w:r>
      <w:r w:rsidRPr="001E6941">
        <w:rPr>
          <w:b/>
          <w:noProof/>
        </w:rPr>
        <w:t>151</w:t>
      </w:r>
      <w:r w:rsidRPr="001E6941">
        <w:rPr>
          <w:noProof/>
        </w:rPr>
        <w:t>: p. 105338.</w:t>
      </w:r>
    </w:p>
    <w:p w14:paraId="7240A66F" w14:textId="77777777" w:rsidR="001E6941" w:rsidRPr="001E6941" w:rsidRDefault="001E6941" w:rsidP="001E6941">
      <w:pPr>
        <w:pStyle w:val="EndNoteBibliography"/>
        <w:ind w:left="720" w:hanging="720"/>
        <w:rPr>
          <w:noProof/>
        </w:rPr>
      </w:pPr>
      <w:r w:rsidRPr="001E6941">
        <w:rPr>
          <w:noProof/>
        </w:rPr>
        <w:t>4.</w:t>
      </w:r>
      <w:r w:rsidRPr="001E6941">
        <w:rPr>
          <w:noProof/>
        </w:rPr>
        <w:tab/>
        <w:t xml:space="preserve">Garcia, C. and E. Speelman, </w:t>
      </w:r>
      <w:r w:rsidRPr="001E6941">
        <w:rPr>
          <w:i/>
          <w:noProof/>
        </w:rPr>
        <w:t>Landscape Approaches, Wicked Problems and Role Playing Games</w:t>
      </w:r>
      <w:r w:rsidRPr="001E6941">
        <w:rPr>
          <w:noProof/>
        </w:rPr>
        <w:t>. 2017.</w:t>
      </w:r>
    </w:p>
    <w:p w14:paraId="23BA22CC" w14:textId="77777777" w:rsidR="001E6941" w:rsidRPr="001E6941" w:rsidRDefault="001E6941" w:rsidP="001E6941">
      <w:pPr>
        <w:pStyle w:val="EndNoteBibliography"/>
        <w:ind w:left="720" w:hanging="720"/>
        <w:rPr>
          <w:noProof/>
        </w:rPr>
      </w:pPr>
      <w:r w:rsidRPr="001E6941">
        <w:rPr>
          <w:noProof/>
        </w:rPr>
        <w:t>5.</w:t>
      </w:r>
      <w:r w:rsidRPr="001E6941">
        <w:rPr>
          <w:noProof/>
        </w:rPr>
        <w:tab/>
        <w:t xml:space="preserve">International Institute for Applied Systems Analysis (IIASA), S.S., Centre for Systems Solutions, Games 4 Sustainability, </w:t>
      </w:r>
      <w:r w:rsidRPr="001E6941">
        <w:rPr>
          <w:i/>
          <w:noProof/>
        </w:rPr>
        <w:t>About That Forest</w:t>
      </w:r>
      <w:r w:rsidRPr="001E6941">
        <w:rPr>
          <w:noProof/>
        </w:rPr>
        <w:t>. 2018.</w:t>
      </w:r>
    </w:p>
    <w:p w14:paraId="48847392" w14:textId="2A160815" w:rsidR="001E6941" w:rsidRPr="001E6941" w:rsidRDefault="001E6941" w:rsidP="001E6941">
      <w:pPr>
        <w:pStyle w:val="EndNoteBibliography"/>
        <w:ind w:left="720" w:hanging="720"/>
        <w:rPr>
          <w:noProof/>
        </w:rPr>
      </w:pPr>
      <w:r w:rsidRPr="001E6941">
        <w:rPr>
          <w:noProof/>
        </w:rPr>
        <w:t>6.</w:t>
      </w:r>
      <w:r w:rsidRPr="001E6941">
        <w:rPr>
          <w:noProof/>
        </w:rPr>
        <w:tab/>
        <w:t xml:space="preserve">Agency, E.S. </w:t>
      </w:r>
      <w:r w:rsidRPr="001E6941">
        <w:rPr>
          <w:i/>
          <w:noProof/>
        </w:rPr>
        <w:t xml:space="preserve">Forest Kids game on biodiversity now available </w:t>
      </w:r>
      <w:r w:rsidRPr="001E6941">
        <w:rPr>
          <w:noProof/>
        </w:rPr>
        <w:t xml:space="preserve">2022  [cited 2024 3 July]; Available from: </w:t>
      </w:r>
      <w:hyperlink r:id="rId79" w:history="1">
        <w:r w:rsidRPr="001E6941">
          <w:rPr>
            <w:rStyle w:val="Hyperlink"/>
            <w:noProof/>
          </w:rPr>
          <w:t>https://www.esa.int/Education/Forest_Kids_game_on_biodiversity_now_available</w:t>
        </w:r>
      </w:hyperlink>
      <w:r w:rsidRPr="001E6941">
        <w:rPr>
          <w:noProof/>
        </w:rPr>
        <w:t>.</w:t>
      </w:r>
    </w:p>
    <w:p w14:paraId="6FDDD217" w14:textId="77777777" w:rsidR="001E6941" w:rsidRPr="001E6941" w:rsidRDefault="001E6941" w:rsidP="001E6941">
      <w:pPr>
        <w:pStyle w:val="EndNoteBibliography"/>
        <w:ind w:left="720" w:hanging="720"/>
        <w:rPr>
          <w:noProof/>
        </w:rPr>
      </w:pPr>
      <w:r w:rsidRPr="001E6941">
        <w:rPr>
          <w:noProof/>
        </w:rPr>
        <w:t>7.</w:t>
      </w:r>
      <w:r w:rsidRPr="001E6941">
        <w:rPr>
          <w:noProof/>
        </w:rPr>
        <w:tab/>
        <w:t xml:space="preserve">Yoshida, R., et al., </w:t>
      </w:r>
      <w:r w:rsidRPr="001E6941">
        <w:rPr>
          <w:i/>
          <w:noProof/>
        </w:rPr>
        <w:t>Life-size Board Game “Human SUGOROKU” To Teach Children about Vegetation Succession - Application of Human Sensing Technology to Embodied Education.</w:t>
      </w:r>
      <w:r w:rsidRPr="001E6941">
        <w:rPr>
          <w:noProof/>
        </w:rPr>
        <w:t xml:space="preserve"> CSEDU 2015 - 7th International Conference on Computer Supported Education, Proceedings, 2015. </w:t>
      </w:r>
      <w:r w:rsidRPr="001E6941">
        <w:rPr>
          <w:b/>
          <w:noProof/>
        </w:rPr>
        <w:t>2</w:t>
      </w:r>
      <w:r w:rsidRPr="001E6941">
        <w:rPr>
          <w:noProof/>
        </w:rPr>
        <w:t>: p. 295-300.</w:t>
      </w:r>
    </w:p>
    <w:p w14:paraId="1D15BFEC" w14:textId="77777777" w:rsidR="001E6941" w:rsidRPr="001E6941" w:rsidRDefault="001E6941" w:rsidP="001E6941">
      <w:pPr>
        <w:pStyle w:val="EndNoteBibliography"/>
        <w:ind w:left="720" w:hanging="720"/>
        <w:rPr>
          <w:noProof/>
        </w:rPr>
      </w:pPr>
      <w:r w:rsidRPr="001E6941">
        <w:rPr>
          <w:noProof/>
        </w:rPr>
        <w:t>8.</w:t>
      </w:r>
      <w:r w:rsidRPr="001E6941">
        <w:rPr>
          <w:noProof/>
        </w:rPr>
        <w:tab/>
        <w:t xml:space="preserve">Hoyles, C., R. Noss, and R. Adamson, </w:t>
      </w:r>
      <w:r w:rsidRPr="001E6941">
        <w:rPr>
          <w:i/>
          <w:noProof/>
        </w:rPr>
        <w:t>Rethinking the Microworld Idea.</w:t>
      </w:r>
      <w:r w:rsidRPr="001E6941">
        <w:rPr>
          <w:noProof/>
        </w:rPr>
        <w:t xml:space="preserve"> Journal of Educational Computing Research, 2002. </w:t>
      </w:r>
      <w:r w:rsidRPr="001E6941">
        <w:rPr>
          <w:b/>
          <w:noProof/>
        </w:rPr>
        <w:t>27</w:t>
      </w:r>
      <w:r w:rsidRPr="001E6941">
        <w:rPr>
          <w:noProof/>
        </w:rPr>
        <w:t>(1): p. 29-53.</w:t>
      </w:r>
    </w:p>
    <w:p w14:paraId="049CBC7B" w14:textId="77777777" w:rsidR="001E6941" w:rsidRPr="001E6941" w:rsidRDefault="001E6941" w:rsidP="001E6941">
      <w:pPr>
        <w:pStyle w:val="EndNoteBibliography"/>
        <w:ind w:left="720" w:hanging="720"/>
        <w:rPr>
          <w:noProof/>
        </w:rPr>
      </w:pPr>
      <w:r w:rsidRPr="001E6941">
        <w:rPr>
          <w:noProof/>
        </w:rPr>
        <w:t>9.</w:t>
      </w:r>
      <w:r w:rsidRPr="001E6941">
        <w:rPr>
          <w:noProof/>
        </w:rPr>
        <w:tab/>
        <w:t xml:space="preserve">Rieber, L.P. </w:t>
      </w:r>
      <w:r w:rsidRPr="001E6941">
        <w:rPr>
          <w:i/>
          <w:noProof/>
        </w:rPr>
        <w:t>Multimedia Learning in Games, Simulations, and Microworlds</w:t>
      </w:r>
      <w:r w:rsidRPr="001E6941">
        <w:rPr>
          <w:noProof/>
        </w:rPr>
        <w:t>. Cambridge Handbook of Multimedia Learning, 2005.</w:t>
      </w:r>
    </w:p>
    <w:p w14:paraId="105246C2" w14:textId="77777777" w:rsidR="001E6941" w:rsidRPr="001E6941" w:rsidRDefault="001E6941" w:rsidP="001E6941">
      <w:pPr>
        <w:pStyle w:val="EndNoteBibliography"/>
        <w:ind w:left="720" w:hanging="720"/>
        <w:rPr>
          <w:noProof/>
        </w:rPr>
      </w:pPr>
      <w:r w:rsidRPr="001E6941">
        <w:rPr>
          <w:noProof/>
        </w:rPr>
        <w:t>10.</w:t>
      </w:r>
      <w:r w:rsidRPr="001E6941">
        <w:rPr>
          <w:noProof/>
        </w:rPr>
        <w:tab/>
        <w:t xml:space="preserve">Dabholkar, S., </w:t>
      </w:r>
      <w:r w:rsidRPr="001E6941">
        <w:rPr>
          <w:i/>
          <w:noProof/>
        </w:rPr>
        <w:t>Restructurating Science Learning with Emergent Systems Microworld (ESM)-based Learning Environments</w:t>
      </w:r>
      <w:r w:rsidRPr="001E6941">
        <w:rPr>
          <w:noProof/>
        </w:rPr>
        <w:t>. 2021, Northwestern University: United States -- Illinois. p. 356.</w:t>
      </w:r>
    </w:p>
    <w:p w14:paraId="53FC2FD7" w14:textId="77777777" w:rsidR="001E6941" w:rsidRPr="001E6941" w:rsidRDefault="001E6941" w:rsidP="001E6941">
      <w:pPr>
        <w:pStyle w:val="EndNoteBibliography"/>
        <w:ind w:left="720" w:hanging="720"/>
        <w:rPr>
          <w:noProof/>
        </w:rPr>
      </w:pPr>
      <w:r w:rsidRPr="001E6941">
        <w:rPr>
          <w:noProof/>
        </w:rPr>
        <w:t>11.</w:t>
      </w:r>
      <w:r w:rsidRPr="001E6941">
        <w:rPr>
          <w:noProof/>
        </w:rPr>
        <w:tab/>
        <w:t xml:space="preserve">Lilian, G.K., </w:t>
      </w:r>
      <w:r w:rsidRPr="001E6941">
        <w:rPr>
          <w:i/>
          <w:noProof/>
        </w:rPr>
        <w:t>Education for Sustainable Development Pedagogy in Pre-Primary Social Studies Curriculum in Kenya: Review of Literature.</w:t>
      </w:r>
      <w:r w:rsidRPr="001E6941">
        <w:rPr>
          <w:noProof/>
        </w:rPr>
        <w:t xml:space="preserve"> Journal La Edusci, 2022. </w:t>
      </w:r>
      <w:r w:rsidRPr="001E6941">
        <w:rPr>
          <w:b/>
          <w:noProof/>
        </w:rPr>
        <w:t>3</w:t>
      </w:r>
      <w:r w:rsidRPr="001E6941">
        <w:rPr>
          <w:noProof/>
        </w:rPr>
        <w:t>(3): p. 1-12.</w:t>
      </w:r>
    </w:p>
    <w:p w14:paraId="5A7CB896" w14:textId="77777777" w:rsidR="001E6941" w:rsidRPr="001E6941" w:rsidRDefault="001E6941" w:rsidP="001E6941">
      <w:pPr>
        <w:pStyle w:val="EndNoteBibliography"/>
        <w:ind w:left="720" w:hanging="720"/>
        <w:rPr>
          <w:noProof/>
        </w:rPr>
      </w:pPr>
      <w:r w:rsidRPr="001E6941">
        <w:rPr>
          <w:noProof/>
        </w:rPr>
        <w:t>12.</w:t>
      </w:r>
      <w:r w:rsidRPr="001E6941">
        <w:rPr>
          <w:noProof/>
        </w:rPr>
        <w:tab/>
        <w:t xml:space="preserve">Gabric, A.J., </w:t>
      </w:r>
      <w:r w:rsidRPr="001E6941">
        <w:rPr>
          <w:i/>
          <w:noProof/>
        </w:rPr>
        <w:t>The Climate Change Crisis: A Review of Its Causes and Possible Responses.</w:t>
      </w:r>
      <w:r w:rsidRPr="001E6941">
        <w:rPr>
          <w:noProof/>
        </w:rPr>
        <w:t xml:space="preserve"> Atmosphere, 2023. </w:t>
      </w:r>
      <w:r w:rsidRPr="001E6941">
        <w:rPr>
          <w:b/>
          <w:noProof/>
        </w:rPr>
        <w:t>14</w:t>
      </w:r>
      <w:r w:rsidRPr="001E6941">
        <w:rPr>
          <w:noProof/>
        </w:rPr>
        <w:t>(7): p. 1081.</w:t>
      </w:r>
    </w:p>
    <w:p w14:paraId="3DB23F77" w14:textId="77777777" w:rsidR="001E6941" w:rsidRPr="001E6941" w:rsidRDefault="001E6941" w:rsidP="001E6941">
      <w:pPr>
        <w:pStyle w:val="EndNoteBibliography"/>
        <w:ind w:left="720" w:hanging="720"/>
        <w:rPr>
          <w:noProof/>
        </w:rPr>
      </w:pPr>
      <w:r w:rsidRPr="001E6941">
        <w:rPr>
          <w:noProof/>
        </w:rPr>
        <w:t>13.</w:t>
      </w:r>
      <w:r w:rsidRPr="001E6941">
        <w:rPr>
          <w:noProof/>
        </w:rPr>
        <w:tab/>
        <w:t xml:space="preserve">Kabir, M., et al., </w:t>
      </w:r>
      <w:r w:rsidRPr="001E6941">
        <w:rPr>
          <w:i/>
          <w:noProof/>
        </w:rPr>
        <w:t>Climate change due to increasing concentration of carbon dioxide and its impacts on environment in 21st century; a mini review.</w:t>
      </w:r>
      <w:r w:rsidRPr="001E6941">
        <w:rPr>
          <w:noProof/>
        </w:rPr>
        <w:t xml:space="preserve"> Journal of King Saud University - Science, 2023. </w:t>
      </w:r>
      <w:r w:rsidRPr="001E6941">
        <w:rPr>
          <w:b/>
          <w:noProof/>
        </w:rPr>
        <w:t>35</w:t>
      </w:r>
      <w:r w:rsidRPr="001E6941">
        <w:rPr>
          <w:noProof/>
        </w:rPr>
        <w:t>(5): p. 102693.</w:t>
      </w:r>
    </w:p>
    <w:p w14:paraId="25538841" w14:textId="21D9D9F0" w:rsidR="001E6941" w:rsidRPr="001E6941" w:rsidRDefault="001E6941" w:rsidP="001E6941">
      <w:pPr>
        <w:pStyle w:val="EndNoteBibliography"/>
        <w:ind w:left="720" w:hanging="720"/>
        <w:rPr>
          <w:noProof/>
        </w:rPr>
      </w:pPr>
      <w:r w:rsidRPr="001E6941">
        <w:rPr>
          <w:noProof/>
        </w:rPr>
        <w:t>14.</w:t>
      </w:r>
      <w:r w:rsidRPr="001E6941">
        <w:rPr>
          <w:noProof/>
        </w:rPr>
        <w:tab/>
        <w:t xml:space="preserve">Society, N.G. </w:t>
      </w:r>
      <w:r w:rsidRPr="001E6941">
        <w:rPr>
          <w:i/>
          <w:noProof/>
        </w:rPr>
        <w:t>Carbon Sources and Sinks</w:t>
      </w:r>
      <w:r w:rsidRPr="001E6941">
        <w:rPr>
          <w:noProof/>
        </w:rPr>
        <w:t xml:space="preserve">. 2023  [cited 2024 7 July]; Available from: </w:t>
      </w:r>
      <w:hyperlink r:id="rId80" w:history="1">
        <w:r w:rsidRPr="001E6941">
          <w:rPr>
            <w:rStyle w:val="Hyperlink"/>
            <w:noProof/>
          </w:rPr>
          <w:t>https://education.nationalgeographic.org/resource/carbon-sources-and-sinks/</w:t>
        </w:r>
      </w:hyperlink>
      <w:r w:rsidRPr="001E6941">
        <w:rPr>
          <w:noProof/>
        </w:rPr>
        <w:t>.</w:t>
      </w:r>
    </w:p>
    <w:p w14:paraId="3C67D195" w14:textId="77777777" w:rsidR="001E6941" w:rsidRPr="001E6941" w:rsidRDefault="001E6941" w:rsidP="001E6941">
      <w:pPr>
        <w:pStyle w:val="EndNoteBibliography"/>
        <w:ind w:left="720" w:hanging="720"/>
        <w:rPr>
          <w:noProof/>
        </w:rPr>
      </w:pPr>
      <w:r w:rsidRPr="001E6941">
        <w:rPr>
          <w:noProof/>
        </w:rPr>
        <w:t>15.</w:t>
      </w:r>
      <w:r w:rsidRPr="001E6941">
        <w:rPr>
          <w:noProof/>
        </w:rPr>
        <w:tab/>
        <w:t xml:space="preserve">Fergesen, J. </w:t>
      </w:r>
      <w:r w:rsidRPr="001E6941">
        <w:rPr>
          <w:i/>
          <w:noProof/>
        </w:rPr>
        <w:t>Trees Help Protect the Planet From Climate Change. But The World Isn’t Doing Enough to Protect Forests</w:t>
      </w:r>
      <w:r w:rsidRPr="001E6941">
        <w:rPr>
          <w:noProof/>
        </w:rPr>
        <w:t>. 2022.</w:t>
      </w:r>
    </w:p>
    <w:p w14:paraId="575C6318" w14:textId="2172CB88" w:rsidR="001E6941" w:rsidRPr="001E6941" w:rsidRDefault="001E6941" w:rsidP="001E6941">
      <w:pPr>
        <w:pStyle w:val="EndNoteBibliography"/>
        <w:ind w:left="720" w:hanging="720"/>
        <w:rPr>
          <w:noProof/>
        </w:rPr>
      </w:pPr>
      <w:r w:rsidRPr="001E6941">
        <w:rPr>
          <w:noProof/>
        </w:rPr>
        <w:t>16.</w:t>
      </w:r>
      <w:r w:rsidRPr="001E6941">
        <w:rPr>
          <w:noProof/>
        </w:rPr>
        <w:tab/>
        <w:t xml:space="preserve">Andrew Moseman, C.H., Cesar Terrer. </w:t>
      </w:r>
      <w:r w:rsidRPr="001E6941">
        <w:rPr>
          <w:i/>
          <w:noProof/>
        </w:rPr>
        <w:t>How many new trees would we need to offset our carbon emissions?</w:t>
      </w:r>
      <w:r w:rsidRPr="001E6941">
        <w:rPr>
          <w:noProof/>
        </w:rPr>
        <w:t xml:space="preserve"> 2024  [cited 2024 9 July]; Available from: </w:t>
      </w:r>
      <w:hyperlink r:id="rId81" w:history="1">
        <w:r w:rsidRPr="001E6941">
          <w:rPr>
            <w:rStyle w:val="Hyperlink"/>
            <w:noProof/>
          </w:rPr>
          <w:t>https://climate.mit.edu/ask-mit/how-many-new-trees-would-we-need-offset-our-carbon-emissions</w:t>
        </w:r>
      </w:hyperlink>
      <w:r w:rsidRPr="001E6941">
        <w:rPr>
          <w:noProof/>
        </w:rPr>
        <w:t>.</w:t>
      </w:r>
    </w:p>
    <w:p w14:paraId="676F6B0A" w14:textId="77777777" w:rsidR="001E6941" w:rsidRPr="001E6941" w:rsidRDefault="001E6941" w:rsidP="001E6941">
      <w:pPr>
        <w:pStyle w:val="EndNoteBibliography"/>
        <w:ind w:left="720" w:hanging="720"/>
        <w:rPr>
          <w:noProof/>
        </w:rPr>
      </w:pPr>
      <w:r w:rsidRPr="001E6941">
        <w:rPr>
          <w:noProof/>
        </w:rPr>
        <w:t>17.</w:t>
      </w:r>
      <w:r w:rsidRPr="001E6941">
        <w:rPr>
          <w:noProof/>
        </w:rPr>
        <w:tab/>
        <w:t xml:space="preserve">Daigneault, A., et al., </w:t>
      </w:r>
      <w:r w:rsidRPr="001E6941">
        <w:rPr>
          <w:i/>
          <w:noProof/>
        </w:rPr>
        <w:t>How the future of the global forest sink depends on timber demand, forest management, and carbon policies.</w:t>
      </w:r>
      <w:r w:rsidRPr="001E6941">
        <w:rPr>
          <w:noProof/>
        </w:rPr>
        <w:t xml:space="preserve"> Global Environmental Change, 2022. </w:t>
      </w:r>
      <w:r w:rsidRPr="001E6941">
        <w:rPr>
          <w:b/>
          <w:noProof/>
        </w:rPr>
        <w:t>76</w:t>
      </w:r>
      <w:r w:rsidRPr="001E6941">
        <w:rPr>
          <w:noProof/>
        </w:rPr>
        <w:t>: p. 102582.</w:t>
      </w:r>
    </w:p>
    <w:p w14:paraId="7BC4F54B" w14:textId="77777777" w:rsidR="001E6941" w:rsidRPr="001E6941" w:rsidRDefault="001E6941" w:rsidP="001E6941">
      <w:pPr>
        <w:pStyle w:val="EndNoteBibliography"/>
        <w:ind w:left="720" w:hanging="720"/>
        <w:rPr>
          <w:noProof/>
        </w:rPr>
      </w:pPr>
      <w:r w:rsidRPr="001E6941">
        <w:rPr>
          <w:noProof/>
        </w:rPr>
        <w:lastRenderedPageBreak/>
        <w:t>18.</w:t>
      </w:r>
      <w:r w:rsidRPr="001E6941">
        <w:rPr>
          <w:noProof/>
        </w:rPr>
        <w:tab/>
        <w:t xml:space="preserve">Mills, M.B., et al., </w:t>
      </w:r>
      <w:r w:rsidRPr="001E6941">
        <w:rPr>
          <w:i/>
          <w:noProof/>
        </w:rPr>
        <w:t>Tropical forests post-logging are a persistent net carbon source to the atmosphere.</w:t>
      </w:r>
      <w:r w:rsidRPr="001E6941">
        <w:rPr>
          <w:noProof/>
        </w:rPr>
        <w:t xml:space="preserve"> Proceedings of the National Academy of Sciences, 2023. </w:t>
      </w:r>
      <w:r w:rsidRPr="001E6941">
        <w:rPr>
          <w:b/>
          <w:noProof/>
        </w:rPr>
        <w:t>120</w:t>
      </w:r>
      <w:r w:rsidRPr="001E6941">
        <w:rPr>
          <w:noProof/>
        </w:rPr>
        <w:t>(3).</w:t>
      </w:r>
    </w:p>
    <w:p w14:paraId="6ED5A435" w14:textId="77777777" w:rsidR="001E6941" w:rsidRPr="001E6941" w:rsidRDefault="001E6941" w:rsidP="001E6941">
      <w:pPr>
        <w:pStyle w:val="EndNoteBibliography"/>
        <w:ind w:left="720" w:hanging="720"/>
        <w:rPr>
          <w:noProof/>
        </w:rPr>
      </w:pPr>
      <w:r w:rsidRPr="001E6941">
        <w:rPr>
          <w:noProof/>
        </w:rPr>
        <w:t>19.</w:t>
      </w:r>
      <w:r w:rsidRPr="001E6941">
        <w:rPr>
          <w:noProof/>
        </w:rPr>
        <w:tab/>
        <w:t xml:space="preserve">Rieber, L.P., </w:t>
      </w:r>
      <w:r w:rsidRPr="001E6941">
        <w:rPr>
          <w:i/>
          <w:noProof/>
        </w:rPr>
        <w:t>Seriously considering play: Designing interactive learning environments based on the blending of microworlds, simulations, and games.</w:t>
      </w:r>
      <w:r w:rsidRPr="001E6941">
        <w:rPr>
          <w:noProof/>
        </w:rPr>
        <w:t xml:space="preserve"> Educational Technology Research and Development, 1996. </w:t>
      </w:r>
      <w:r w:rsidRPr="001E6941">
        <w:rPr>
          <w:b/>
          <w:noProof/>
        </w:rPr>
        <w:t>44</w:t>
      </w:r>
      <w:r w:rsidRPr="001E6941">
        <w:rPr>
          <w:noProof/>
        </w:rPr>
        <w:t>(2): p. 43-58.</w:t>
      </w:r>
    </w:p>
    <w:p w14:paraId="0A5D0CA5" w14:textId="77777777" w:rsidR="001E6941" w:rsidRPr="001E6941" w:rsidRDefault="001E6941" w:rsidP="001E6941">
      <w:pPr>
        <w:pStyle w:val="EndNoteBibliography"/>
        <w:ind w:left="720" w:hanging="720"/>
        <w:rPr>
          <w:noProof/>
        </w:rPr>
      </w:pPr>
      <w:r w:rsidRPr="001E6941">
        <w:rPr>
          <w:noProof/>
        </w:rPr>
        <w:t>20.</w:t>
      </w:r>
      <w:r w:rsidRPr="001E6941">
        <w:rPr>
          <w:noProof/>
        </w:rPr>
        <w:tab/>
        <w:t xml:space="preserve">Piaget, J., </w:t>
      </w:r>
      <w:r w:rsidRPr="001E6941">
        <w:rPr>
          <w:i/>
          <w:noProof/>
        </w:rPr>
        <w:t>Play, Dreams And Imitation In Childhood.</w:t>
      </w:r>
      <w:r w:rsidRPr="001E6941">
        <w:rPr>
          <w:noProof/>
        </w:rPr>
        <w:t xml:space="preserve"> 1951.</w:t>
      </w:r>
    </w:p>
    <w:p w14:paraId="4CAE5ABC" w14:textId="77777777" w:rsidR="001E6941" w:rsidRPr="001E6941" w:rsidRDefault="001E6941" w:rsidP="001E6941">
      <w:pPr>
        <w:pStyle w:val="EndNoteBibliography"/>
        <w:ind w:left="720" w:hanging="720"/>
        <w:rPr>
          <w:noProof/>
        </w:rPr>
      </w:pPr>
      <w:r w:rsidRPr="001E6941">
        <w:rPr>
          <w:noProof/>
        </w:rPr>
        <w:t>21.</w:t>
      </w:r>
      <w:r w:rsidRPr="001E6941">
        <w:rPr>
          <w:noProof/>
        </w:rPr>
        <w:tab/>
        <w:t xml:space="preserve">Morado, M.F., A.E. Melo, and A. Jarman, </w:t>
      </w:r>
      <w:r w:rsidRPr="001E6941">
        <w:rPr>
          <w:i/>
          <w:noProof/>
        </w:rPr>
        <w:t>Learning by making: A framework to revisit practices in a constructionist learning environment.</w:t>
      </w:r>
      <w:r w:rsidRPr="001E6941">
        <w:rPr>
          <w:noProof/>
        </w:rPr>
        <w:t xml:space="preserve"> British Journal of Educational Technology, 2021. </w:t>
      </w:r>
      <w:r w:rsidRPr="001E6941">
        <w:rPr>
          <w:b/>
          <w:noProof/>
        </w:rPr>
        <w:t>52</w:t>
      </w:r>
      <w:r w:rsidRPr="001E6941">
        <w:rPr>
          <w:noProof/>
        </w:rPr>
        <w:t>(3): p. 1093-1115.</w:t>
      </w:r>
    </w:p>
    <w:p w14:paraId="2508734F" w14:textId="77777777" w:rsidR="001E6941" w:rsidRPr="001E6941" w:rsidRDefault="001E6941" w:rsidP="001E6941">
      <w:pPr>
        <w:pStyle w:val="EndNoteBibliography"/>
        <w:ind w:left="720" w:hanging="720"/>
        <w:rPr>
          <w:noProof/>
        </w:rPr>
      </w:pPr>
      <w:r w:rsidRPr="001E6941">
        <w:rPr>
          <w:noProof/>
        </w:rPr>
        <w:t>22.</w:t>
      </w:r>
      <w:r w:rsidRPr="001E6941">
        <w:rPr>
          <w:noProof/>
        </w:rPr>
        <w:tab/>
        <w:t xml:space="preserve">Ram Booj, N.I., </w:t>
      </w:r>
      <w:r w:rsidRPr="001E6941">
        <w:rPr>
          <w:i/>
          <w:noProof/>
        </w:rPr>
        <w:t>Sustainability Education: Setting the Context</w:t>
      </w:r>
      <w:r w:rsidRPr="001E6941">
        <w:rPr>
          <w:noProof/>
        </w:rPr>
        <w:t xml:space="preserve">, in </w:t>
      </w:r>
      <w:r w:rsidRPr="001E6941">
        <w:rPr>
          <w:i/>
          <w:noProof/>
        </w:rPr>
        <w:t>Sustainability Education for a Better World</w:t>
      </w:r>
      <w:r w:rsidRPr="001E6941">
        <w:rPr>
          <w:noProof/>
        </w:rPr>
        <w:t>, N.I. Ram Booj, Editor. 2022, Cambridge Scholars. p. 1-30.</w:t>
      </w:r>
    </w:p>
    <w:p w14:paraId="5814D96B" w14:textId="77777777" w:rsidR="001E6941" w:rsidRPr="001E6941" w:rsidRDefault="001E6941" w:rsidP="001E6941">
      <w:pPr>
        <w:pStyle w:val="EndNoteBibliography"/>
        <w:ind w:left="720" w:hanging="720"/>
        <w:rPr>
          <w:noProof/>
        </w:rPr>
      </w:pPr>
      <w:r w:rsidRPr="001E6941">
        <w:rPr>
          <w:noProof/>
        </w:rPr>
        <w:t>23.</w:t>
      </w:r>
      <w:r w:rsidRPr="001E6941">
        <w:rPr>
          <w:noProof/>
        </w:rPr>
        <w:tab/>
        <w:t xml:space="preserve">Belcher, B.K., K., </w:t>
      </w:r>
      <w:r w:rsidRPr="001E6941">
        <w:rPr>
          <w:i/>
          <w:noProof/>
        </w:rPr>
        <w:t>Can environmental services improve local livelihoods?</w:t>
      </w:r>
      <w:r w:rsidRPr="001E6941">
        <w:rPr>
          <w:noProof/>
        </w:rPr>
        <w:t xml:space="preserve"> Ecosystem Services. 2005: id21 natural resources highlights.</w:t>
      </w:r>
    </w:p>
    <w:p w14:paraId="54442FBE" w14:textId="77777777" w:rsidR="001E6941" w:rsidRPr="001E6941" w:rsidRDefault="001E6941" w:rsidP="001E6941">
      <w:pPr>
        <w:pStyle w:val="EndNoteBibliography"/>
        <w:ind w:left="720" w:hanging="720"/>
        <w:rPr>
          <w:noProof/>
        </w:rPr>
      </w:pPr>
      <w:r w:rsidRPr="001E6941">
        <w:rPr>
          <w:noProof/>
        </w:rPr>
        <w:t>24.</w:t>
      </w:r>
      <w:r w:rsidRPr="001E6941">
        <w:rPr>
          <w:noProof/>
        </w:rPr>
        <w:tab/>
        <w:t xml:space="preserve">Bond, M., et al., </w:t>
      </w:r>
      <w:r w:rsidRPr="001E6941">
        <w:rPr>
          <w:i/>
          <w:noProof/>
        </w:rPr>
        <w:t>Mapping research in student engagement and educational technology in higher education: a systematic evidence map.</w:t>
      </w:r>
      <w:r w:rsidRPr="001E6941">
        <w:rPr>
          <w:noProof/>
        </w:rPr>
        <w:t xml:space="preserve"> International Journal of Educational Technology in Higher Education, 2020. </w:t>
      </w:r>
      <w:r w:rsidRPr="001E6941">
        <w:rPr>
          <w:b/>
          <w:noProof/>
        </w:rPr>
        <w:t>17</w:t>
      </w:r>
      <w:r w:rsidRPr="001E6941">
        <w:rPr>
          <w:noProof/>
        </w:rPr>
        <w:t>(1).</w:t>
      </w:r>
    </w:p>
    <w:p w14:paraId="2D703742" w14:textId="77777777" w:rsidR="001E6941" w:rsidRPr="001E6941" w:rsidRDefault="001E6941" w:rsidP="001E6941">
      <w:pPr>
        <w:pStyle w:val="EndNoteBibliography"/>
        <w:ind w:left="720" w:hanging="720"/>
        <w:rPr>
          <w:noProof/>
        </w:rPr>
      </w:pPr>
      <w:r w:rsidRPr="001E6941">
        <w:rPr>
          <w:noProof/>
        </w:rPr>
        <w:t>25.</w:t>
      </w:r>
      <w:r w:rsidRPr="001E6941">
        <w:rPr>
          <w:noProof/>
        </w:rPr>
        <w:tab/>
        <w:t xml:space="preserve">Mulla, S. and G. Nagarjuna, </w:t>
      </w:r>
      <w:r w:rsidRPr="001E6941">
        <w:rPr>
          <w:i/>
          <w:noProof/>
        </w:rPr>
        <w:t>EdTech as an Empowering Tool: Designing Digital Learning Environments to Extend the Action Space for Learning and Foster Digital Agency</w:t>
      </w:r>
      <w:r w:rsidRPr="001E6941">
        <w:rPr>
          <w:noProof/>
        </w:rPr>
        <w:t>. 2023, Springer Nature Switzerland. p. 69-74.</w:t>
      </w:r>
    </w:p>
    <w:p w14:paraId="684A7BCC" w14:textId="1C3C92F2" w:rsidR="001E6941" w:rsidRPr="001E6941" w:rsidRDefault="001E6941" w:rsidP="001E6941">
      <w:pPr>
        <w:pStyle w:val="EndNoteBibliography"/>
        <w:ind w:left="720" w:hanging="720"/>
        <w:rPr>
          <w:noProof/>
        </w:rPr>
      </w:pPr>
      <w:r w:rsidRPr="001E6941">
        <w:rPr>
          <w:noProof/>
        </w:rPr>
        <w:t>26.</w:t>
      </w:r>
      <w:r w:rsidRPr="001E6941">
        <w:rPr>
          <w:noProof/>
        </w:rPr>
        <w:tab/>
        <w:t xml:space="preserve">Hargraves, V. </w:t>
      </w:r>
      <w:r w:rsidRPr="001E6941">
        <w:rPr>
          <w:i/>
          <w:noProof/>
        </w:rPr>
        <w:t>Dewey’s educational philosophy</w:t>
      </w:r>
      <w:r w:rsidRPr="001E6941">
        <w:rPr>
          <w:noProof/>
        </w:rPr>
        <w:t xml:space="preserve">. 2021  [cited 2024; Available from: </w:t>
      </w:r>
      <w:hyperlink r:id="rId82" w:history="1">
        <w:r w:rsidRPr="001E6941">
          <w:rPr>
            <w:rStyle w:val="Hyperlink"/>
            <w:noProof/>
          </w:rPr>
          <w:t>https://theeducationhub.org.nz/deweys-educational-philosophy/</w:t>
        </w:r>
      </w:hyperlink>
      <w:r w:rsidRPr="001E6941">
        <w:rPr>
          <w:noProof/>
        </w:rPr>
        <w:t>.</w:t>
      </w:r>
    </w:p>
    <w:p w14:paraId="038764C6" w14:textId="77777777" w:rsidR="001E6941" w:rsidRPr="001E6941" w:rsidRDefault="001E6941" w:rsidP="001E6941">
      <w:pPr>
        <w:pStyle w:val="EndNoteBibliography"/>
        <w:ind w:left="720" w:hanging="720"/>
        <w:rPr>
          <w:noProof/>
        </w:rPr>
      </w:pPr>
      <w:r w:rsidRPr="001E6941">
        <w:rPr>
          <w:noProof/>
        </w:rPr>
        <w:t>27.</w:t>
      </w:r>
      <w:r w:rsidRPr="001E6941">
        <w:rPr>
          <w:noProof/>
        </w:rPr>
        <w:tab/>
        <w:t xml:space="preserve">Rieber, L.P., </w:t>
      </w:r>
      <w:r w:rsidRPr="001E6941">
        <w:rPr>
          <w:i/>
          <w:noProof/>
        </w:rPr>
        <w:t>Microworlds</w:t>
      </w:r>
      <w:r w:rsidRPr="001E6941">
        <w:rPr>
          <w:noProof/>
        </w:rPr>
        <w:t xml:space="preserve">, in </w:t>
      </w:r>
      <w:r w:rsidRPr="001E6941">
        <w:rPr>
          <w:i/>
          <w:noProof/>
        </w:rPr>
        <w:t>Handbook of research on educational communications and technology, 2nd ed.</w:t>
      </w:r>
      <w:r w:rsidRPr="001E6941">
        <w:rPr>
          <w:noProof/>
        </w:rPr>
        <w:t xml:space="preserve"> 2004, Lawrence Erlbaum Associates Publishers: Mahwah, NJ, US. p. 583-603.</w:t>
      </w:r>
    </w:p>
    <w:p w14:paraId="16B7313F" w14:textId="77777777" w:rsidR="001E6941" w:rsidRPr="001E6941" w:rsidRDefault="001E6941" w:rsidP="001E6941">
      <w:pPr>
        <w:pStyle w:val="EndNoteBibliography"/>
        <w:ind w:left="720" w:hanging="720"/>
        <w:rPr>
          <w:noProof/>
        </w:rPr>
      </w:pPr>
      <w:r w:rsidRPr="001E6941">
        <w:rPr>
          <w:noProof/>
        </w:rPr>
        <w:t>28.</w:t>
      </w:r>
      <w:r w:rsidRPr="001E6941">
        <w:rPr>
          <w:noProof/>
        </w:rPr>
        <w:tab/>
        <w:t xml:space="preserve">Green, D.W., </w:t>
      </w:r>
      <w:r w:rsidRPr="001E6941">
        <w:rPr>
          <w:i/>
          <w:noProof/>
        </w:rPr>
        <w:t>Understanding Microworlds.</w:t>
      </w:r>
      <w:r w:rsidRPr="001E6941">
        <w:rPr>
          <w:noProof/>
        </w:rPr>
        <w:t xml:space="preserve"> The Quarterly Journal of Experimental Psychology Section A, 2001. </w:t>
      </w:r>
      <w:r w:rsidRPr="001E6941">
        <w:rPr>
          <w:b/>
          <w:noProof/>
        </w:rPr>
        <w:t>54</w:t>
      </w:r>
      <w:r w:rsidRPr="001E6941">
        <w:rPr>
          <w:noProof/>
        </w:rPr>
        <w:t>(3): p. 879-901.</w:t>
      </w:r>
    </w:p>
    <w:p w14:paraId="5C5ABA3C" w14:textId="77777777" w:rsidR="001E6941" w:rsidRPr="001E6941" w:rsidRDefault="001E6941" w:rsidP="001E6941">
      <w:pPr>
        <w:pStyle w:val="EndNoteBibliography"/>
        <w:ind w:left="720" w:hanging="720"/>
        <w:rPr>
          <w:noProof/>
        </w:rPr>
      </w:pPr>
      <w:r w:rsidRPr="001E6941">
        <w:rPr>
          <w:noProof/>
        </w:rPr>
        <w:t>29.</w:t>
      </w:r>
      <w:r w:rsidRPr="001E6941">
        <w:rPr>
          <w:noProof/>
        </w:rPr>
        <w:tab/>
        <w:t xml:space="preserve">Oikonomidis, A. and C. Iliopoulos. </w:t>
      </w:r>
      <w:r w:rsidRPr="001E6941">
        <w:rPr>
          <w:i/>
          <w:noProof/>
        </w:rPr>
        <w:t>Web-Based Simulation Systems in Technological Education Implemented as Micro-worlds</w:t>
      </w:r>
      <w:r w:rsidRPr="001E6941">
        <w:rPr>
          <w:noProof/>
        </w:rPr>
        <w:t>. 2010. IEEE.</w:t>
      </w:r>
    </w:p>
    <w:p w14:paraId="254E8B88" w14:textId="77777777" w:rsidR="001E6941" w:rsidRPr="001E6941" w:rsidRDefault="001E6941" w:rsidP="001E6941">
      <w:pPr>
        <w:pStyle w:val="EndNoteBibliography"/>
        <w:ind w:left="720" w:hanging="720"/>
        <w:rPr>
          <w:noProof/>
        </w:rPr>
      </w:pPr>
      <w:r w:rsidRPr="001E6941">
        <w:rPr>
          <w:noProof/>
        </w:rPr>
        <w:t>30.</w:t>
      </w:r>
      <w:r w:rsidRPr="001E6941">
        <w:rPr>
          <w:noProof/>
        </w:rPr>
        <w:tab/>
        <w:t xml:space="preserve">Xiang, L., S. Goodpaster, and A. Mitchell, </w:t>
      </w:r>
      <w:r w:rsidRPr="001E6941">
        <w:rPr>
          <w:i/>
          <w:noProof/>
        </w:rPr>
        <w:t>Supporting Three-dimensional Learning on Ecosystems Using an Agent-Based Computer Model.</w:t>
      </w:r>
      <w:r w:rsidRPr="001E6941">
        <w:rPr>
          <w:noProof/>
        </w:rPr>
        <w:t xml:space="preserve"> Journal of Science Education and Technology, 2022. </w:t>
      </w:r>
      <w:r w:rsidRPr="001E6941">
        <w:rPr>
          <w:b/>
          <w:noProof/>
        </w:rPr>
        <w:t>31</w:t>
      </w:r>
      <w:r w:rsidRPr="001E6941">
        <w:rPr>
          <w:noProof/>
        </w:rPr>
        <w:t>(4): p. 473-489.</w:t>
      </w:r>
    </w:p>
    <w:p w14:paraId="5D7A7F7E" w14:textId="77777777" w:rsidR="001E6941" w:rsidRPr="001E6941" w:rsidRDefault="001E6941" w:rsidP="001E6941">
      <w:pPr>
        <w:pStyle w:val="EndNoteBibliography"/>
        <w:ind w:left="720" w:hanging="720"/>
        <w:rPr>
          <w:noProof/>
        </w:rPr>
      </w:pPr>
      <w:r w:rsidRPr="001E6941">
        <w:rPr>
          <w:noProof/>
        </w:rPr>
        <w:t>31.</w:t>
      </w:r>
      <w:r w:rsidRPr="001E6941">
        <w:rPr>
          <w:noProof/>
        </w:rPr>
        <w:tab/>
        <w:t xml:space="preserve">Thakur, A.K., </w:t>
      </w:r>
      <w:r w:rsidRPr="001E6941">
        <w:rPr>
          <w:i/>
          <w:noProof/>
        </w:rPr>
        <w:t>Model: Mechanistic vs Empirical</w:t>
      </w:r>
      <w:r w:rsidRPr="001E6941">
        <w:rPr>
          <w:noProof/>
        </w:rPr>
        <w:t xml:space="preserve">, in </w:t>
      </w:r>
      <w:r w:rsidRPr="001E6941">
        <w:rPr>
          <w:i/>
          <w:noProof/>
        </w:rPr>
        <w:t>New Trends in Pharmacokinetics</w:t>
      </w:r>
      <w:r w:rsidRPr="001E6941">
        <w:rPr>
          <w:noProof/>
        </w:rPr>
        <w:t>, A. Rescigno and A.K. Thakur, Editors. 1991, Springer US: Boston, MA. p. 41-51.</w:t>
      </w:r>
    </w:p>
    <w:p w14:paraId="2DDF66A0" w14:textId="77777777" w:rsidR="001E6941" w:rsidRPr="001E6941" w:rsidRDefault="001E6941" w:rsidP="001E6941">
      <w:pPr>
        <w:pStyle w:val="EndNoteBibliography"/>
        <w:ind w:left="720" w:hanging="720"/>
        <w:rPr>
          <w:noProof/>
        </w:rPr>
      </w:pPr>
      <w:r w:rsidRPr="001E6941">
        <w:rPr>
          <w:noProof/>
        </w:rPr>
        <w:t>32.</w:t>
      </w:r>
      <w:r w:rsidRPr="001E6941">
        <w:rPr>
          <w:noProof/>
        </w:rPr>
        <w:tab/>
        <w:t xml:space="preserve">Peng, C., </w:t>
      </w:r>
      <w:r w:rsidRPr="001E6941">
        <w:rPr>
          <w:i/>
          <w:noProof/>
        </w:rPr>
        <w:t>Understanding the role of forest simulation models in sustainable forest management.</w:t>
      </w:r>
      <w:r w:rsidRPr="001E6941">
        <w:rPr>
          <w:noProof/>
        </w:rPr>
        <w:t xml:space="preserve"> Environmental Impact Assessment Review, 2000. </w:t>
      </w:r>
      <w:r w:rsidRPr="001E6941">
        <w:rPr>
          <w:b/>
          <w:noProof/>
        </w:rPr>
        <w:t>20</w:t>
      </w:r>
      <w:r w:rsidRPr="001E6941">
        <w:rPr>
          <w:noProof/>
        </w:rPr>
        <w:t>(4): p. 481-501.</w:t>
      </w:r>
    </w:p>
    <w:p w14:paraId="41CBA32E" w14:textId="77777777" w:rsidR="001E6941" w:rsidRPr="001E6941" w:rsidRDefault="001E6941" w:rsidP="001E6941">
      <w:pPr>
        <w:pStyle w:val="EndNoteBibliography"/>
        <w:ind w:left="720" w:hanging="720"/>
        <w:rPr>
          <w:noProof/>
        </w:rPr>
      </w:pPr>
      <w:r w:rsidRPr="001E6941">
        <w:rPr>
          <w:noProof/>
        </w:rPr>
        <w:t>33.</w:t>
      </w:r>
      <w:r w:rsidRPr="001E6941">
        <w:rPr>
          <w:noProof/>
        </w:rPr>
        <w:tab/>
        <w:t xml:space="preserve">Moon, Y.B., </w:t>
      </w:r>
      <w:r w:rsidRPr="001E6941">
        <w:rPr>
          <w:i/>
          <w:noProof/>
        </w:rPr>
        <w:t>Simulation modelling for sustainability: a review of the literature.</w:t>
      </w:r>
      <w:r w:rsidRPr="001E6941">
        <w:rPr>
          <w:noProof/>
        </w:rPr>
        <w:t xml:space="preserve"> International Journal of Sustainable Engineering, 2017. </w:t>
      </w:r>
      <w:r w:rsidRPr="001E6941">
        <w:rPr>
          <w:b/>
          <w:noProof/>
        </w:rPr>
        <w:t>10</w:t>
      </w:r>
      <w:r w:rsidRPr="001E6941">
        <w:rPr>
          <w:noProof/>
        </w:rPr>
        <w:t>(1): p. 2-19.</w:t>
      </w:r>
    </w:p>
    <w:p w14:paraId="7ADEC95C" w14:textId="77777777" w:rsidR="001E6941" w:rsidRPr="001E6941" w:rsidRDefault="001E6941" w:rsidP="001E6941">
      <w:pPr>
        <w:pStyle w:val="EndNoteBibliography"/>
        <w:ind w:left="720" w:hanging="720"/>
        <w:rPr>
          <w:noProof/>
        </w:rPr>
      </w:pPr>
      <w:r w:rsidRPr="001E6941">
        <w:rPr>
          <w:noProof/>
        </w:rPr>
        <w:t>34.</w:t>
      </w:r>
      <w:r w:rsidRPr="001E6941">
        <w:rPr>
          <w:noProof/>
        </w:rPr>
        <w:tab/>
        <w:t xml:space="preserve">Macal, C.M. and M.J. North. </w:t>
      </w:r>
      <w:r w:rsidRPr="001E6941">
        <w:rPr>
          <w:i/>
          <w:noProof/>
        </w:rPr>
        <w:t>Tutorial on agent-based modeling and simulation</w:t>
      </w:r>
      <w:r w:rsidRPr="001E6941">
        <w:rPr>
          <w:noProof/>
        </w:rPr>
        <w:t xml:space="preserve">. in </w:t>
      </w:r>
      <w:r w:rsidRPr="001E6941">
        <w:rPr>
          <w:i/>
          <w:noProof/>
        </w:rPr>
        <w:t>Proceedings of the Winter Simulation Conference, 2005.</w:t>
      </w:r>
      <w:r w:rsidRPr="001E6941">
        <w:rPr>
          <w:noProof/>
        </w:rPr>
        <w:t xml:space="preserve"> 2005.</w:t>
      </w:r>
    </w:p>
    <w:p w14:paraId="702EBA6D" w14:textId="77777777" w:rsidR="001E6941" w:rsidRPr="001E6941" w:rsidRDefault="001E6941" w:rsidP="001E6941">
      <w:pPr>
        <w:pStyle w:val="EndNoteBibliography"/>
        <w:ind w:left="720" w:hanging="720"/>
        <w:rPr>
          <w:noProof/>
        </w:rPr>
      </w:pPr>
      <w:r w:rsidRPr="001E6941">
        <w:rPr>
          <w:noProof/>
        </w:rPr>
        <w:t>35.</w:t>
      </w:r>
      <w:r w:rsidRPr="001E6941">
        <w:rPr>
          <w:noProof/>
        </w:rPr>
        <w:tab/>
        <w:t xml:space="preserve">Zhang, B. and D.L. DeAngelis, </w:t>
      </w:r>
      <w:r w:rsidRPr="001E6941">
        <w:rPr>
          <w:i/>
          <w:noProof/>
        </w:rPr>
        <w:t>An overview of agent-based models in plant biology and ecology.</w:t>
      </w:r>
      <w:r w:rsidRPr="001E6941">
        <w:rPr>
          <w:noProof/>
        </w:rPr>
        <w:t xml:space="preserve"> Annals of Botany, 2020. </w:t>
      </w:r>
      <w:r w:rsidRPr="001E6941">
        <w:rPr>
          <w:b/>
          <w:noProof/>
        </w:rPr>
        <w:t>126</w:t>
      </w:r>
      <w:r w:rsidRPr="001E6941">
        <w:rPr>
          <w:noProof/>
        </w:rPr>
        <w:t>(4): p. 539-557.</w:t>
      </w:r>
    </w:p>
    <w:p w14:paraId="27AD49A8" w14:textId="77777777" w:rsidR="001E6941" w:rsidRPr="001E6941" w:rsidRDefault="001E6941" w:rsidP="001E6941">
      <w:pPr>
        <w:pStyle w:val="EndNoteBibliography"/>
        <w:ind w:left="720" w:hanging="720"/>
        <w:rPr>
          <w:noProof/>
        </w:rPr>
      </w:pPr>
      <w:r w:rsidRPr="001E6941">
        <w:rPr>
          <w:noProof/>
        </w:rPr>
        <w:t>36.</w:t>
      </w:r>
      <w:r w:rsidRPr="001E6941">
        <w:rPr>
          <w:noProof/>
        </w:rPr>
        <w:tab/>
        <w:t xml:space="preserve">Botkin, D.B., J.F. Janak, and J.R. Wallis, </w:t>
      </w:r>
      <w:r w:rsidRPr="001E6941">
        <w:rPr>
          <w:i/>
          <w:noProof/>
        </w:rPr>
        <w:t>Some Ecological Consequences of a Computer Model of Forest Growth.</w:t>
      </w:r>
      <w:r w:rsidRPr="001E6941">
        <w:rPr>
          <w:noProof/>
        </w:rPr>
        <w:t xml:space="preserve"> The Journal of Ecology, 1972. </w:t>
      </w:r>
      <w:r w:rsidRPr="001E6941">
        <w:rPr>
          <w:b/>
          <w:noProof/>
        </w:rPr>
        <w:t>60</w:t>
      </w:r>
      <w:r w:rsidRPr="001E6941">
        <w:rPr>
          <w:noProof/>
        </w:rPr>
        <w:t>(3): p. 849.</w:t>
      </w:r>
    </w:p>
    <w:p w14:paraId="6CCE6BF6" w14:textId="77777777" w:rsidR="001E6941" w:rsidRPr="001E6941" w:rsidRDefault="001E6941" w:rsidP="001E6941">
      <w:pPr>
        <w:pStyle w:val="EndNoteBibliography"/>
        <w:ind w:left="720" w:hanging="720"/>
        <w:rPr>
          <w:noProof/>
        </w:rPr>
      </w:pPr>
      <w:r w:rsidRPr="001E6941">
        <w:rPr>
          <w:noProof/>
        </w:rPr>
        <w:t>37.</w:t>
      </w:r>
      <w:r w:rsidRPr="001E6941">
        <w:rPr>
          <w:noProof/>
        </w:rPr>
        <w:tab/>
        <w:t xml:space="preserve">Gayler, S., et al., </w:t>
      </w:r>
      <w:r w:rsidRPr="001E6941">
        <w:rPr>
          <w:i/>
          <w:noProof/>
        </w:rPr>
        <w:t>A Dynamical Model of Environmental Effects on Allocation to Carbon-based Secondary Compounds in Juvenile Trees.</w:t>
      </w:r>
      <w:r w:rsidRPr="001E6941">
        <w:rPr>
          <w:noProof/>
        </w:rPr>
        <w:t xml:space="preserve"> Annals of botany, 2008. </w:t>
      </w:r>
      <w:r w:rsidRPr="001E6941">
        <w:rPr>
          <w:b/>
          <w:noProof/>
        </w:rPr>
        <w:t>101</w:t>
      </w:r>
      <w:r w:rsidRPr="001E6941">
        <w:rPr>
          <w:noProof/>
        </w:rPr>
        <w:t>: p. 1089-98.</w:t>
      </w:r>
    </w:p>
    <w:p w14:paraId="28105A66" w14:textId="77777777" w:rsidR="001E6941" w:rsidRPr="001E6941" w:rsidRDefault="001E6941" w:rsidP="001E6941">
      <w:pPr>
        <w:pStyle w:val="EndNoteBibliography"/>
        <w:ind w:left="720" w:hanging="720"/>
        <w:rPr>
          <w:noProof/>
        </w:rPr>
      </w:pPr>
      <w:r w:rsidRPr="001E6941">
        <w:rPr>
          <w:noProof/>
        </w:rPr>
        <w:lastRenderedPageBreak/>
        <w:t>38.</w:t>
      </w:r>
      <w:r w:rsidRPr="001E6941">
        <w:rPr>
          <w:noProof/>
        </w:rPr>
        <w:tab/>
        <w:t xml:space="preserve">Opacic, L. and T. Sowlati, </w:t>
      </w:r>
      <w:r w:rsidRPr="001E6941">
        <w:rPr>
          <w:i/>
          <w:noProof/>
        </w:rPr>
        <w:t>Applications of Discrete-Event Simulation in the Forest Products Sector: A Review.</w:t>
      </w:r>
      <w:r w:rsidRPr="001E6941">
        <w:rPr>
          <w:noProof/>
        </w:rPr>
        <w:t xml:space="preserve"> Forest Products Journal, 2017. </w:t>
      </w:r>
      <w:r w:rsidRPr="001E6941">
        <w:rPr>
          <w:b/>
          <w:noProof/>
        </w:rPr>
        <w:t>67</w:t>
      </w:r>
      <w:r w:rsidRPr="001E6941">
        <w:rPr>
          <w:noProof/>
        </w:rPr>
        <w:t>(3-4): p. 219-229.</w:t>
      </w:r>
    </w:p>
    <w:p w14:paraId="4CAB3EA9" w14:textId="77777777" w:rsidR="001E6941" w:rsidRPr="001E6941" w:rsidRDefault="001E6941" w:rsidP="001E6941">
      <w:pPr>
        <w:pStyle w:val="EndNoteBibliography"/>
        <w:ind w:left="720" w:hanging="720"/>
        <w:rPr>
          <w:noProof/>
        </w:rPr>
      </w:pPr>
      <w:r w:rsidRPr="001E6941">
        <w:rPr>
          <w:noProof/>
        </w:rPr>
        <w:t>39.</w:t>
      </w:r>
      <w:r w:rsidRPr="001E6941">
        <w:rPr>
          <w:noProof/>
        </w:rPr>
        <w:tab/>
        <w:t xml:space="preserve">Ullrich, O. and D. Lückerath, </w:t>
      </w:r>
      <w:r w:rsidRPr="001E6941">
        <w:rPr>
          <w:i/>
          <w:noProof/>
        </w:rPr>
        <w:t>An Introduction to Discrete-Event Modeling and Simulation.</w:t>
      </w:r>
      <w:r w:rsidRPr="001E6941">
        <w:rPr>
          <w:noProof/>
        </w:rPr>
        <w:t xml:space="preserve"> SNE Simulation Notes Europe, 2017. </w:t>
      </w:r>
      <w:r w:rsidRPr="001E6941">
        <w:rPr>
          <w:b/>
          <w:noProof/>
        </w:rPr>
        <w:t>27</w:t>
      </w:r>
      <w:r w:rsidRPr="001E6941">
        <w:rPr>
          <w:noProof/>
        </w:rPr>
        <w:t>(1): p. 9-16.</w:t>
      </w:r>
    </w:p>
    <w:p w14:paraId="0271A6C5" w14:textId="77777777" w:rsidR="001E6941" w:rsidRPr="001E6941" w:rsidRDefault="001E6941" w:rsidP="001E6941">
      <w:pPr>
        <w:pStyle w:val="EndNoteBibliography"/>
        <w:ind w:left="720" w:hanging="720"/>
        <w:rPr>
          <w:noProof/>
        </w:rPr>
      </w:pPr>
      <w:r w:rsidRPr="001E6941">
        <w:rPr>
          <w:noProof/>
        </w:rPr>
        <w:t>40.</w:t>
      </w:r>
      <w:r w:rsidRPr="001E6941">
        <w:rPr>
          <w:noProof/>
        </w:rPr>
        <w:tab/>
        <w:t xml:space="preserve">Ingalls, R.G. </w:t>
      </w:r>
      <w:r w:rsidRPr="001E6941">
        <w:rPr>
          <w:i/>
          <w:noProof/>
        </w:rPr>
        <w:t>Introduction to simulation</w:t>
      </w:r>
      <w:r w:rsidRPr="001E6941">
        <w:rPr>
          <w:noProof/>
        </w:rPr>
        <w:t>. 2011. IEEE.</w:t>
      </w:r>
    </w:p>
    <w:p w14:paraId="2918DD32" w14:textId="77777777" w:rsidR="001E6941" w:rsidRPr="001E6941" w:rsidRDefault="001E6941" w:rsidP="001E6941">
      <w:pPr>
        <w:pStyle w:val="EndNoteBibliography"/>
        <w:ind w:left="720" w:hanging="720"/>
        <w:rPr>
          <w:noProof/>
        </w:rPr>
      </w:pPr>
      <w:r w:rsidRPr="001E6941">
        <w:rPr>
          <w:noProof/>
        </w:rPr>
        <w:t>41.</w:t>
      </w:r>
      <w:r w:rsidRPr="001E6941">
        <w:rPr>
          <w:noProof/>
        </w:rPr>
        <w:tab/>
        <w:t xml:space="preserve">Westlund, K., L.E. Sundström, and L. Eliasson, </w:t>
      </w:r>
      <w:r w:rsidRPr="001E6941">
        <w:rPr>
          <w:i/>
          <w:noProof/>
        </w:rPr>
        <w:t>An optimization and discrete event simulation framework for evaluating delivery performance in Swedish wood supply chains under stochastic weather variations.</w:t>
      </w:r>
      <w:r w:rsidRPr="001E6941">
        <w:rPr>
          <w:noProof/>
        </w:rPr>
        <w:t xml:space="preserve"> International Journal of Forest Engineering, 2024. </w:t>
      </w:r>
      <w:r w:rsidRPr="001E6941">
        <w:rPr>
          <w:b/>
          <w:noProof/>
        </w:rPr>
        <w:t>35</w:t>
      </w:r>
      <w:r w:rsidRPr="001E6941">
        <w:rPr>
          <w:noProof/>
        </w:rPr>
        <w:t>(2): p. 326-337.</w:t>
      </w:r>
    </w:p>
    <w:p w14:paraId="5AD67744" w14:textId="77777777" w:rsidR="001E6941" w:rsidRPr="001E6941" w:rsidRDefault="001E6941" w:rsidP="001E6941">
      <w:pPr>
        <w:pStyle w:val="EndNoteBibliography"/>
        <w:ind w:left="720" w:hanging="720"/>
        <w:rPr>
          <w:noProof/>
        </w:rPr>
      </w:pPr>
      <w:r w:rsidRPr="001E6941">
        <w:rPr>
          <w:noProof/>
        </w:rPr>
        <w:t>42.</w:t>
      </w:r>
      <w:r w:rsidRPr="001E6941">
        <w:rPr>
          <w:noProof/>
        </w:rPr>
        <w:tab/>
        <w:t xml:space="preserve">Da Silva, T.M.P., et al., </w:t>
      </w:r>
      <w:r w:rsidRPr="001E6941">
        <w:rPr>
          <w:i/>
          <w:noProof/>
        </w:rPr>
        <w:t>Discrete event simulation to build simulators for teaching.</w:t>
      </w:r>
      <w:r w:rsidRPr="001E6941">
        <w:rPr>
          <w:noProof/>
        </w:rPr>
        <w:t xml:space="preserve"> Journal of Simulation, 2014. </w:t>
      </w:r>
      <w:r w:rsidRPr="001E6941">
        <w:rPr>
          <w:b/>
          <w:noProof/>
        </w:rPr>
        <w:t>8</w:t>
      </w:r>
      <w:r w:rsidRPr="001E6941">
        <w:rPr>
          <w:noProof/>
        </w:rPr>
        <w:t>(4): p. 325-334.</w:t>
      </w:r>
    </w:p>
    <w:p w14:paraId="4FBEF138" w14:textId="77777777" w:rsidR="001E6941" w:rsidRPr="001E6941" w:rsidRDefault="001E6941" w:rsidP="001E6941">
      <w:pPr>
        <w:pStyle w:val="EndNoteBibliography"/>
        <w:ind w:left="720" w:hanging="720"/>
        <w:rPr>
          <w:noProof/>
        </w:rPr>
      </w:pPr>
      <w:r w:rsidRPr="001E6941">
        <w:rPr>
          <w:noProof/>
        </w:rPr>
        <w:t>43.</w:t>
      </w:r>
      <w:r w:rsidRPr="001E6941">
        <w:rPr>
          <w:noProof/>
        </w:rPr>
        <w:tab/>
        <w:t xml:space="preserve">Heath, S.K., et al. </w:t>
      </w:r>
      <w:r w:rsidRPr="001E6941">
        <w:rPr>
          <w:i/>
          <w:noProof/>
        </w:rPr>
        <w:t>Cross-paradigm simulation modeling: Challenges and successes</w:t>
      </w:r>
      <w:r w:rsidRPr="001E6941">
        <w:rPr>
          <w:noProof/>
        </w:rPr>
        <w:t>. 2011. IEEE.</w:t>
      </w:r>
    </w:p>
    <w:p w14:paraId="4D18B54D" w14:textId="77777777" w:rsidR="001E6941" w:rsidRPr="001E6941" w:rsidRDefault="001E6941" w:rsidP="001E6941">
      <w:pPr>
        <w:pStyle w:val="EndNoteBibliography"/>
        <w:ind w:left="720" w:hanging="720"/>
        <w:rPr>
          <w:noProof/>
        </w:rPr>
      </w:pPr>
      <w:r w:rsidRPr="001E6941">
        <w:rPr>
          <w:noProof/>
        </w:rPr>
        <w:t>44.</w:t>
      </w:r>
      <w:r w:rsidRPr="001E6941">
        <w:rPr>
          <w:noProof/>
        </w:rPr>
        <w:tab/>
        <w:t xml:space="preserve">Eldabi, T., et al. </w:t>
      </w:r>
      <w:r w:rsidRPr="001E6941">
        <w:rPr>
          <w:i/>
          <w:noProof/>
        </w:rPr>
        <w:t>HYBRID SIMULATION CHALLENGES AND OPPORTUNITIES: A LIFE-CYCLE APPROACH</w:t>
      </w:r>
      <w:r w:rsidRPr="001E6941">
        <w:rPr>
          <w:noProof/>
        </w:rPr>
        <w:t>. 2018. IEEE.</w:t>
      </w:r>
    </w:p>
    <w:p w14:paraId="6475FD93" w14:textId="77777777" w:rsidR="001E6941" w:rsidRPr="001E6941" w:rsidRDefault="001E6941" w:rsidP="001E6941">
      <w:pPr>
        <w:pStyle w:val="EndNoteBibliography"/>
        <w:ind w:left="720" w:hanging="720"/>
        <w:rPr>
          <w:noProof/>
        </w:rPr>
      </w:pPr>
      <w:r w:rsidRPr="001E6941">
        <w:rPr>
          <w:noProof/>
        </w:rPr>
        <w:t>45.</w:t>
      </w:r>
      <w:r w:rsidRPr="001E6941">
        <w:rPr>
          <w:noProof/>
        </w:rPr>
        <w:tab/>
        <w:t xml:space="preserve">Djanatliev, A. and R. German. </w:t>
      </w:r>
      <w:r w:rsidRPr="001E6941">
        <w:rPr>
          <w:i/>
          <w:noProof/>
        </w:rPr>
        <w:t>Towards a guide to domain-specific hybrid simulation</w:t>
      </w:r>
      <w:r w:rsidRPr="001E6941">
        <w:rPr>
          <w:noProof/>
        </w:rPr>
        <w:t>. 2015. IEEE.</w:t>
      </w:r>
    </w:p>
    <w:p w14:paraId="6BB1EC98" w14:textId="77777777" w:rsidR="001E6941" w:rsidRPr="001E6941" w:rsidRDefault="001E6941" w:rsidP="001E6941">
      <w:pPr>
        <w:pStyle w:val="EndNoteBibliography"/>
        <w:ind w:left="720" w:hanging="720"/>
        <w:rPr>
          <w:noProof/>
        </w:rPr>
      </w:pPr>
      <w:r w:rsidRPr="001E6941">
        <w:rPr>
          <w:noProof/>
        </w:rPr>
        <w:t>46.</w:t>
      </w:r>
      <w:r w:rsidRPr="001E6941">
        <w:rPr>
          <w:noProof/>
        </w:rPr>
        <w:tab/>
        <w:t xml:space="preserve">Bischak, D.P. and S.D. Roberts. </w:t>
      </w:r>
      <w:r w:rsidRPr="001E6941">
        <w:rPr>
          <w:i/>
          <w:noProof/>
        </w:rPr>
        <w:t>Object-oriented simulation</w:t>
      </w:r>
      <w:r w:rsidRPr="001E6941">
        <w:rPr>
          <w:noProof/>
        </w:rPr>
        <w:t>. 1991. IEEE.</w:t>
      </w:r>
    </w:p>
    <w:p w14:paraId="4491B82F" w14:textId="77777777" w:rsidR="001E6941" w:rsidRPr="001E6941" w:rsidRDefault="001E6941" w:rsidP="001E6941">
      <w:pPr>
        <w:pStyle w:val="EndNoteBibliography"/>
        <w:ind w:left="720" w:hanging="720"/>
        <w:rPr>
          <w:noProof/>
        </w:rPr>
      </w:pPr>
      <w:r w:rsidRPr="001E6941">
        <w:rPr>
          <w:noProof/>
        </w:rPr>
        <w:t>47.</w:t>
      </w:r>
      <w:r w:rsidRPr="001E6941">
        <w:rPr>
          <w:noProof/>
        </w:rPr>
        <w:tab/>
        <w:t xml:space="preserve">R. Morelli, R.W., </w:t>
      </w:r>
      <w:r w:rsidRPr="001E6941">
        <w:rPr>
          <w:i/>
          <w:noProof/>
        </w:rPr>
        <w:t>Java, Java, Java Object-Oriented Problem Solving</w:t>
      </w:r>
      <w:r w:rsidRPr="001E6941">
        <w:rPr>
          <w:noProof/>
        </w:rPr>
        <w:t>. 2017: Trinity College Hartford, CT.</w:t>
      </w:r>
    </w:p>
    <w:p w14:paraId="3645D6E8" w14:textId="1DEF0D44" w:rsidR="001E6941" w:rsidRPr="001E6941" w:rsidRDefault="001E6941" w:rsidP="001E6941">
      <w:pPr>
        <w:pStyle w:val="EndNoteBibliography"/>
        <w:ind w:left="720" w:hanging="720"/>
        <w:rPr>
          <w:noProof/>
        </w:rPr>
      </w:pPr>
      <w:r w:rsidRPr="001E6941">
        <w:rPr>
          <w:noProof/>
        </w:rPr>
        <w:t>48.</w:t>
      </w:r>
      <w:r w:rsidRPr="001E6941">
        <w:rPr>
          <w:noProof/>
        </w:rPr>
        <w:tab/>
        <w:t xml:space="preserve">Parr, K. </w:t>
      </w:r>
      <w:r w:rsidRPr="001E6941">
        <w:rPr>
          <w:i/>
          <w:noProof/>
        </w:rPr>
        <w:t>The Four Pillars of Object-Oriented Programming</w:t>
      </w:r>
      <w:r w:rsidRPr="001E6941">
        <w:rPr>
          <w:noProof/>
        </w:rPr>
        <w:t xml:space="preserve">. 2020  [cited 2024; Available from: </w:t>
      </w:r>
      <w:hyperlink r:id="rId83" w:history="1">
        <w:r w:rsidRPr="001E6941">
          <w:rPr>
            <w:rStyle w:val="Hyperlink"/>
            <w:noProof/>
          </w:rPr>
          <w:t>https://www.freecodecamp.org/news/four-pillars-of-object-oriented-programming/</w:t>
        </w:r>
      </w:hyperlink>
      <w:r w:rsidRPr="001E6941">
        <w:rPr>
          <w:noProof/>
        </w:rPr>
        <w:t>.</w:t>
      </w:r>
    </w:p>
    <w:p w14:paraId="62996373" w14:textId="07742125" w:rsidR="001E6941" w:rsidRPr="001E6941" w:rsidRDefault="001E6941" w:rsidP="001E6941">
      <w:pPr>
        <w:pStyle w:val="EndNoteBibliography"/>
        <w:ind w:left="720" w:hanging="720"/>
        <w:rPr>
          <w:noProof/>
        </w:rPr>
      </w:pPr>
      <w:r w:rsidRPr="001E6941">
        <w:rPr>
          <w:noProof/>
        </w:rPr>
        <w:t>49.</w:t>
      </w:r>
      <w:r w:rsidRPr="001E6941">
        <w:rPr>
          <w:noProof/>
        </w:rPr>
        <w:tab/>
        <w:t xml:space="preserve">Baley, A. </w:t>
      </w:r>
      <w:r w:rsidRPr="001E6941">
        <w:rPr>
          <w:i/>
          <w:noProof/>
        </w:rPr>
        <w:t>What Is The Lifespan Of A Tree: How The Age Of A Tree Is Determined</w:t>
      </w:r>
      <w:r w:rsidRPr="001E6941">
        <w:rPr>
          <w:noProof/>
        </w:rPr>
        <w:t xml:space="preserve">. 2021  [cited 2024 July]; 15]. Available from: </w:t>
      </w:r>
      <w:hyperlink r:id="rId84" w:history="1">
        <w:r w:rsidRPr="001E6941">
          <w:rPr>
            <w:rStyle w:val="Hyperlink"/>
            <w:noProof/>
          </w:rPr>
          <w:t>https://www.gardeningknowhow.com/ornamental/trees/tgen/lifespan-of-a-tree.htm</w:t>
        </w:r>
      </w:hyperlink>
      <w:r w:rsidRPr="001E6941">
        <w:rPr>
          <w:noProof/>
        </w:rPr>
        <w:t>.</w:t>
      </w:r>
    </w:p>
    <w:p w14:paraId="177E9F89" w14:textId="77777777" w:rsidR="001E6941" w:rsidRPr="001E6941" w:rsidRDefault="001E6941" w:rsidP="001E6941">
      <w:pPr>
        <w:pStyle w:val="EndNoteBibliography"/>
        <w:ind w:left="720" w:hanging="720"/>
        <w:rPr>
          <w:noProof/>
        </w:rPr>
      </w:pPr>
      <w:r w:rsidRPr="001E6941">
        <w:rPr>
          <w:noProof/>
        </w:rPr>
        <w:t>50.</w:t>
      </w:r>
      <w:r w:rsidRPr="001E6941">
        <w:rPr>
          <w:noProof/>
        </w:rPr>
        <w:tab/>
        <w:t xml:space="preserve">Başkent, E.Z. and J. Kašpar, </w:t>
      </w:r>
      <w:r w:rsidRPr="001E6941">
        <w:rPr>
          <w:i/>
          <w:noProof/>
        </w:rPr>
        <w:t>Exploring the effects of various rotation lengths on the ecosystem services within a multiple-use management framework.</w:t>
      </w:r>
      <w:r w:rsidRPr="001E6941">
        <w:rPr>
          <w:noProof/>
        </w:rPr>
        <w:t xml:space="preserve"> Forest Ecology and Management, 2023. </w:t>
      </w:r>
      <w:r w:rsidRPr="001E6941">
        <w:rPr>
          <w:b/>
          <w:noProof/>
        </w:rPr>
        <w:t>538</w:t>
      </w:r>
      <w:r w:rsidRPr="001E6941">
        <w:rPr>
          <w:noProof/>
        </w:rPr>
        <w:t>: p. 120974.</w:t>
      </w:r>
    </w:p>
    <w:p w14:paraId="03A7034D" w14:textId="77777777" w:rsidR="001E6941" w:rsidRPr="001E6941" w:rsidRDefault="001E6941" w:rsidP="001E6941">
      <w:pPr>
        <w:pStyle w:val="EndNoteBibliography"/>
        <w:ind w:left="720" w:hanging="720"/>
        <w:rPr>
          <w:noProof/>
        </w:rPr>
      </w:pPr>
      <w:r w:rsidRPr="001E6941">
        <w:rPr>
          <w:noProof/>
        </w:rPr>
        <w:t>51.</w:t>
      </w:r>
      <w:r w:rsidRPr="001E6941">
        <w:rPr>
          <w:noProof/>
        </w:rPr>
        <w:tab/>
        <w:t xml:space="preserve">Hinze-Hoare, V., </w:t>
      </w:r>
      <w:r w:rsidRPr="001E6941">
        <w:rPr>
          <w:i/>
          <w:noProof/>
        </w:rPr>
        <w:t>The Review and Analysis of Human Computer Interaction (HCI) Principles.</w:t>
      </w:r>
      <w:r w:rsidRPr="001E6941">
        <w:rPr>
          <w:noProof/>
        </w:rPr>
        <w:t xml:space="preserve"> arXiv pre-print server, 2007.</w:t>
      </w:r>
    </w:p>
    <w:p w14:paraId="745E10EE" w14:textId="77777777" w:rsidR="001E6941" w:rsidRPr="001E6941" w:rsidRDefault="001E6941" w:rsidP="001E6941">
      <w:pPr>
        <w:pStyle w:val="EndNoteBibliography"/>
        <w:ind w:left="720" w:hanging="720"/>
        <w:rPr>
          <w:noProof/>
        </w:rPr>
      </w:pPr>
      <w:r w:rsidRPr="001E6941">
        <w:rPr>
          <w:noProof/>
        </w:rPr>
        <w:t>52.</w:t>
      </w:r>
      <w:r w:rsidRPr="001E6941">
        <w:rPr>
          <w:noProof/>
        </w:rPr>
        <w:tab/>
        <w:t xml:space="preserve">Gupta, J., M. Ahuja, and N. Garg. </w:t>
      </w:r>
      <w:r w:rsidRPr="001E6941">
        <w:rPr>
          <w:i/>
          <w:noProof/>
        </w:rPr>
        <w:t>A Review on Human-Computer Interaction (HCI)</w:t>
      </w:r>
      <w:r w:rsidRPr="001E6941">
        <w:rPr>
          <w:noProof/>
        </w:rPr>
        <w:t>. 2022. IEEE.</w:t>
      </w:r>
    </w:p>
    <w:p w14:paraId="5C0FC2EE" w14:textId="77777777" w:rsidR="001E6941" w:rsidRPr="001E6941" w:rsidRDefault="001E6941" w:rsidP="001E6941">
      <w:pPr>
        <w:pStyle w:val="EndNoteBibliography"/>
        <w:ind w:left="720" w:hanging="720"/>
        <w:rPr>
          <w:noProof/>
        </w:rPr>
      </w:pPr>
      <w:r w:rsidRPr="001E6941">
        <w:rPr>
          <w:noProof/>
        </w:rPr>
        <w:t>53.</w:t>
      </w:r>
      <w:r w:rsidRPr="001E6941">
        <w:rPr>
          <w:noProof/>
        </w:rPr>
        <w:tab/>
        <w:t xml:space="preserve">Nagalingam, V. and R. Ibrahim, </w:t>
      </w:r>
      <w:r w:rsidRPr="001E6941">
        <w:rPr>
          <w:i/>
          <w:noProof/>
        </w:rPr>
        <w:t>User Experience of Educational Games: A Review of the Elements.</w:t>
      </w:r>
      <w:r w:rsidRPr="001E6941">
        <w:rPr>
          <w:noProof/>
        </w:rPr>
        <w:t xml:space="preserve"> Procedia Computer Science, 2015. </w:t>
      </w:r>
      <w:r w:rsidRPr="001E6941">
        <w:rPr>
          <w:b/>
          <w:noProof/>
        </w:rPr>
        <w:t>72</w:t>
      </w:r>
      <w:r w:rsidRPr="001E6941">
        <w:rPr>
          <w:noProof/>
        </w:rPr>
        <w:t>: p. 423-433.</w:t>
      </w:r>
    </w:p>
    <w:p w14:paraId="5A1D084C" w14:textId="77777777" w:rsidR="001E6941" w:rsidRPr="001E6941" w:rsidRDefault="001E6941" w:rsidP="001E6941">
      <w:pPr>
        <w:pStyle w:val="EndNoteBibliography"/>
        <w:ind w:left="720" w:hanging="720"/>
        <w:rPr>
          <w:noProof/>
        </w:rPr>
      </w:pPr>
      <w:r w:rsidRPr="001E6941">
        <w:rPr>
          <w:noProof/>
        </w:rPr>
        <w:t>54.</w:t>
      </w:r>
      <w:r w:rsidRPr="001E6941">
        <w:rPr>
          <w:noProof/>
        </w:rPr>
        <w:tab/>
        <w:t xml:space="preserve">Jyoti, G.K., </w:t>
      </w:r>
      <w:r w:rsidRPr="001E6941">
        <w:rPr>
          <w:i/>
          <w:noProof/>
        </w:rPr>
        <w:t>Research Paper on Human Computer Interaction (HCI).</w:t>
      </w:r>
      <w:r w:rsidRPr="001E6941">
        <w:rPr>
          <w:noProof/>
        </w:rPr>
        <w:t xml:space="preserve"> International Journal for Multidisciplinary Research (IJFMR), 2023. </w:t>
      </w:r>
      <w:r w:rsidRPr="001E6941">
        <w:rPr>
          <w:b/>
          <w:noProof/>
        </w:rPr>
        <w:t>5</w:t>
      </w:r>
      <w:r w:rsidRPr="001E6941">
        <w:rPr>
          <w:noProof/>
        </w:rPr>
        <w:t>(2).</w:t>
      </w:r>
    </w:p>
    <w:p w14:paraId="7C7ECAE2" w14:textId="2A27C0EF" w:rsidR="001E6941" w:rsidRPr="001E6941" w:rsidRDefault="001E6941" w:rsidP="001E6941">
      <w:pPr>
        <w:pStyle w:val="EndNoteBibliography"/>
        <w:ind w:left="720" w:hanging="720"/>
        <w:rPr>
          <w:noProof/>
        </w:rPr>
      </w:pPr>
      <w:r w:rsidRPr="001E6941">
        <w:rPr>
          <w:noProof/>
        </w:rPr>
        <w:t>55.</w:t>
      </w:r>
      <w:r w:rsidRPr="001E6941">
        <w:rPr>
          <w:noProof/>
        </w:rPr>
        <w:tab/>
        <w:t xml:space="preserve">Pastel, R. </w:t>
      </w:r>
      <w:r w:rsidRPr="001E6941">
        <w:rPr>
          <w:i/>
          <w:noProof/>
        </w:rPr>
        <w:t>CS4760, HU4642 &amp; CS5760: Human-Computer Interactions &amp; Usability</w:t>
      </w:r>
      <w:r w:rsidRPr="001E6941">
        <w:rPr>
          <w:noProof/>
        </w:rPr>
        <w:t xml:space="preserve">. 2016  [cited 2024; Available from: </w:t>
      </w:r>
      <w:hyperlink r:id="rId85" w:history="1">
        <w:r w:rsidRPr="001E6941">
          <w:rPr>
            <w:rStyle w:val="Hyperlink"/>
            <w:noProof/>
          </w:rPr>
          <w:t>https://cs4760.csl.mtu.edu/2016/lectures/normans-interaction-theory/</w:t>
        </w:r>
      </w:hyperlink>
      <w:r w:rsidRPr="001E6941">
        <w:rPr>
          <w:noProof/>
        </w:rPr>
        <w:t>.</w:t>
      </w:r>
    </w:p>
    <w:p w14:paraId="7D1B8C2F" w14:textId="77777777" w:rsidR="001E6941" w:rsidRPr="001E6941" w:rsidRDefault="001E6941" w:rsidP="001E6941">
      <w:pPr>
        <w:pStyle w:val="EndNoteBibliography"/>
        <w:ind w:left="720" w:hanging="720"/>
        <w:rPr>
          <w:noProof/>
        </w:rPr>
      </w:pPr>
      <w:r w:rsidRPr="001E6941">
        <w:rPr>
          <w:noProof/>
        </w:rPr>
        <w:t>56.</w:t>
      </w:r>
      <w:r w:rsidRPr="001E6941">
        <w:rPr>
          <w:noProof/>
        </w:rPr>
        <w:tab/>
        <w:t xml:space="preserve">Muys, B., et al., </w:t>
      </w:r>
      <w:r w:rsidRPr="001E6941">
        <w:rPr>
          <w:i/>
          <w:noProof/>
        </w:rPr>
        <w:t>Simulation tools for decision support to adaptive forest management in Europe.</w:t>
      </w:r>
      <w:r w:rsidRPr="001E6941">
        <w:rPr>
          <w:noProof/>
        </w:rPr>
        <w:t xml:space="preserve"> Forest Systems, 2011. </w:t>
      </w:r>
      <w:r w:rsidRPr="001E6941">
        <w:rPr>
          <w:b/>
          <w:noProof/>
        </w:rPr>
        <w:t>19</w:t>
      </w:r>
      <w:r w:rsidRPr="001E6941">
        <w:rPr>
          <w:noProof/>
        </w:rPr>
        <w:t>.</w:t>
      </w:r>
    </w:p>
    <w:p w14:paraId="33EF259A" w14:textId="77777777" w:rsidR="001E6941" w:rsidRPr="001E6941" w:rsidRDefault="001E6941" w:rsidP="001E6941">
      <w:pPr>
        <w:pStyle w:val="EndNoteBibliography"/>
        <w:ind w:left="720" w:hanging="720"/>
        <w:rPr>
          <w:noProof/>
        </w:rPr>
      </w:pPr>
      <w:r w:rsidRPr="001E6941">
        <w:rPr>
          <w:noProof/>
        </w:rPr>
        <w:t>57.</w:t>
      </w:r>
      <w:r w:rsidRPr="001E6941">
        <w:rPr>
          <w:noProof/>
        </w:rPr>
        <w:tab/>
        <w:t xml:space="preserve">Waeber, P.O., et al., </w:t>
      </w:r>
      <w:r w:rsidRPr="001E6941">
        <w:rPr>
          <w:i/>
          <w:noProof/>
        </w:rPr>
        <w:t>Fostering Innovation, Transition, and Reconstruction of Forestry: Critical Thinking and Transdisciplinarity in Forest Education with Strategy Games</w:t>
      </w:r>
      <w:r w:rsidRPr="001E6941">
        <w:rPr>
          <w:noProof/>
        </w:rPr>
        <w:t>. 2023, MDPI AG.</w:t>
      </w:r>
    </w:p>
    <w:p w14:paraId="45A100C6" w14:textId="77777777" w:rsidR="001E6941" w:rsidRPr="001E6941" w:rsidRDefault="001E6941" w:rsidP="001E6941">
      <w:pPr>
        <w:pStyle w:val="EndNoteBibliography"/>
        <w:ind w:left="720" w:hanging="720"/>
        <w:rPr>
          <w:noProof/>
        </w:rPr>
      </w:pPr>
      <w:r w:rsidRPr="001E6941">
        <w:rPr>
          <w:noProof/>
        </w:rPr>
        <w:lastRenderedPageBreak/>
        <w:t>58.</w:t>
      </w:r>
      <w:r w:rsidRPr="001E6941">
        <w:rPr>
          <w:noProof/>
        </w:rPr>
        <w:tab/>
        <w:t xml:space="preserve">Murray, T., L. Winship, and N. Stillings. </w:t>
      </w:r>
      <w:r w:rsidRPr="001E6941">
        <w:rPr>
          <w:i/>
          <w:noProof/>
        </w:rPr>
        <w:t>Evaluation of the SimForest inquiry learning environment: Inquiry cycles and collaborative teaching practices</w:t>
      </w:r>
      <w:r w:rsidRPr="001E6941">
        <w:rPr>
          <w:noProof/>
        </w:rPr>
        <w:t xml:space="preserve">. in </w:t>
      </w:r>
      <w:r w:rsidRPr="001E6941">
        <w:rPr>
          <w:i/>
          <w:noProof/>
        </w:rPr>
        <w:t>Annual Meeting of the American Educational Research Association (AERA 2004). San Diego, CA</w:t>
      </w:r>
      <w:r w:rsidRPr="001E6941">
        <w:rPr>
          <w:noProof/>
        </w:rPr>
        <w:t>. 2004.</w:t>
      </w:r>
    </w:p>
    <w:p w14:paraId="5FEDCED9" w14:textId="77777777" w:rsidR="001E6941" w:rsidRPr="001E6941" w:rsidRDefault="001E6941" w:rsidP="001E6941">
      <w:pPr>
        <w:pStyle w:val="EndNoteBibliography"/>
        <w:ind w:left="720" w:hanging="720"/>
        <w:rPr>
          <w:noProof/>
        </w:rPr>
      </w:pPr>
      <w:r w:rsidRPr="001E6941">
        <w:rPr>
          <w:noProof/>
        </w:rPr>
        <w:t>59.</w:t>
      </w:r>
      <w:r w:rsidRPr="001E6941">
        <w:rPr>
          <w:noProof/>
        </w:rPr>
        <w:tab/>
        <w:t xml:space="preserve">Cristal, I., et al., </w:t>
      </w:r>
      <w:r w:rsidRPr="001E6941">
        <w:rPr>
          <w:i/>
          <w:noProof/>
        </w:rPr>
        <w:t>A Decision Support Tool for Assessing the Impact of Climate Change on Multiple Ecosystem Services.</w:t>
      </w:r>
      <w:r w:rsidRPr="001E6941">
        <w:rPr>
          <w:noProof/>
        </w:rPr>
        <w:t xml:space="preserve"> Forests, 2019. </w:t>
      </w:r>
      <w:r w:rsidRPr="001E6941">
        <w:rPr>
          <w:b/>
          <w:noProof/>
        </w:rPr>
        <w:t>10</w:t>
      </w:r>
      <w:r w:rsidRPr="001E6941">
        <w:rPr>
          <w:noProof/>
        </w:rPr>
        <w:t>(5): p. 440.</w:t>
      </w:r>
    </w:p>
    <w:p w14:paraId="74C2B55C" w14:textId="77777777" w:rsidR="001E6941" w:rsidRPr="001E6941" w:rsidRDefault="001E6941" w:rsidP="001E6941">
      <w:pPr>
        <w:pStyle w:val="EndNoteBibliography"/>
        <w:ind w:left="720" w:hanging="720"/>
        <w:rPr>
          <w:noProof/>
        </w:rPr>
      </w:pPr>
      <w:r w:rsidRPr="001E6941">
        <w:rPr>
          <w:noProof/>
        </w:rPr>
        <w:t>60.</w:t>
      </w:r>
      <w:r w:rsidRPr="001E6941">
        <w:rPr>
          <w:noProof/>
        </w:rPr>
        <w:tab/>
        <w:t xml:space="preserve">Tom Murray, L.W., Neil Stillings, Esther Shartar, Ayala Galton. </w:t>
      </w:r>
      <w:r w:rsidRPr="001E6941">
        <w:rPr>
          <w:i/>
          <w:noProof/>
        </w:rPr>
        <w:t>Classroom Strategies for Simulation-Based Collaborative Inquiry Learning</w:t>
      </w:r>
      <w:r w:rsidRPr="001E6941">
        <w:rPr>
          <w:noProof/>
        </w:rPr>
        <w:t xml:space="preserve">. in </w:t>
      </w:r>
      <w:r w:rsidRPr="001E6941">
        <w:rPr>
          <w:i/>
          <w:noProof/>
        </w:rPr>
        <w:t>ICLS-2004</w:t>
      </w:r>
      <w:r w:rsidRPr="001E6941">
        <w:rPr>
          <w:noProof/>
        </w:rPr>
        <w:t>. 2004. San Mateo.</w:t>
      </w:r>
    </w:p>
    <w:p w14:paraId="6117FD42" w14:textId="77777777" w:rsidR="001E6941" w:rsidRPr="001E6941" w:rsidRDefault="001E6941" w:rsidP="001E6941">
      <w:pPr>
        <w:pStyle w:val="EndNoteBibliography"/>
        <w:ind w:left="720" w:hanging="720"/>
        <w:rPr>
          <w:noProof/>
        </w:rPr>
      </w:pPr>
      <w:r w:rsidRPr="001E6941">
        <w:rPr>
          <w:noProof/>
        </w:rPr>
        <w:t>61.</w:t>
      </w:r>
      <w:r w:rsidRPr="001E6941">
        <w:rPr>
          <w:noProof/>
        </w:rPr>
        <w:tab/>
        <w:t xml:space="preserve">Majid, A., et al., </w:t>
      </w:r>
      <w:r w:rsidRPr="001E6941">
        <w:rPr>
          <w:i/>
          <w:noProof/>
        </w:rPr>
        <w:t>Differential coding of perception in the world’s languages.</w:t>
      </w:r>
      <w:r w:rsidRPr="001E6941">
        <w:rPr>
          <w:noProof/>
        </w:rPr>
        <w:t xml:space="preserve"> Proceedings of the National Academy of Sciences of the United States of America, 2018. </w:t>
      </w:r>
      <w:r w:rsidRPr="001E6941">
        <w:rPr>
          <w:b/>
          <w:noProof/>
        </w:rPr>
        <w:t>115</w:t>
      </w:r>
      <w:r w:rsidRPr="001E6941">
        <w:rPr>
          <w:noProof/>
        </w:rPr>
        <w:t>(45): p. 11369-11376.</w:t>
      </w:r>
    </w:p>
    <w:p w14:paraId="153184F2" w14:textId="3228E762" w:rsidR="001E6941" w:rsidRPr="001E6941" w:rsidRDefault="001E6941" w:rsidP="001E6941">
      <w:pPr>
        <w:pStyle w:val="EndNoteBibliography"/>
        <w:ind w:left="720" w:hanging="720"/>
        <w:rPr>
          <w:noProof/>
        </w:rPr>
      </w:pPr>
      <w:r w:rsidRPr="001E6941">
        <w:rPr>
          <w:noProof/>
        </w:rPr>
        <w:t>62.</w:t>
      </w:r>
      <w:r w:rsidRPr="001E6941">
        <w:rPr>
          <w:noProof/>
        </w:rPr>
        <w:tab/>
        <w:t xml:space="preserve">Riebeek, H. </w:t>
      </w:r>
      <w:r w:rsidRPr="001E6941">
        <w:rPr>
          <w:i/>
          <w:noProof/>
        </w:rPr>
        <w:t>The Carbon Cycle</w:t>
      </w:r>
      <w:r w:rsidRPr="001E6941">
        <w:rPr>
          <w:noProof/>
        </w:rPr>
        <w:t xml:space="preserve">. 2011  [cited 2024; Available from: </w:t>
      </w:r>
      <w:hyperlink r:id="rId86" w:history="1">
        <w:r w:rsidRPr="001E6941">
          <w:rPr>
            <w:rStyle w:val="Hyperlink"/>
            <w:noProof/>
          </w:rPr>
          <w:t>https://earthobservatory.nasa.gov/features/CarbonCycle</w:t>
        </w:r>
      </w:hyperlink>
      <w:r w:rsidRPr="001E6941">
        <w:rPr>
          <w:noProof/>
        </w:rPr>
        <w:t>.</w:t>
      </w:r>
    </w:p>
    <w:p w14:paraId="6FA4C455" w14:textId="61ACC628" w:rsidR="001E6941" w:rsidRPr="001E6941" w:rsidRDefault="001E6941" w:rsidP="001E6941">
      <w:pPr>
        <w:pStyle w:val="EndNoteBibliography"/>
        <w:ind w:left="720" w:hanging="720"/>
        <w:rPr>
          <w:noProof/>
        </w:rPr>
      </w:pPr>
      <w:r w:rsidRPr="001E6941">
        <w:rPr>
          <w:noProof/>
        </w:rPr>
        <w:t>63.</w:t>
      </w:r>
      <w:r w:rsidRPr="001E6941">
        <w:rPr>
          <w:noProof/>
        </w:rPr>
        <w:tab/>
        <w:t xml:space="preserve">Williams, D.D.R. </w:t>
      </w:r>
      <w:r w:rsidRPr="001E6941">
        <w:rPr>
          <w:i/>
          <w:noProof/>
        </w:rPr>
        <w:t>Earth Fact Sheet</w:t>
      </w:r>
      <w:r w:rsidRPr="001E6941">
        <w:rPr>
          <w:noProof/>
        </w:rPr>
        <w:t xml:space="preserve">. 2024  [cited 2024; Available from: </w:t>
      </w:r>
      <w:hyperlink r:id="rId87" w:history="1">
        <w:r w:rsidRPr="001E6941">
          <w:rPr>
            <w:rStyle w:val="Hyperlink"/>
            <w:noProof/>
          </w:rPr>
          <w:t>https://nssdc.gsfc.nasa.gov/planetary/factsheet/earthfact.html</w:t>
        </w:r>
      </w:hyperlink>
      <w:r w:rsidRPr="001E6941">
        <w:rPr>
          <w:noProof/>
        </w:rPr>
        <w:t>.</w:t>
      </w:r>
    </w:p>
    <w:p w14:paraId="7537150F" w14:textId="3E06F8B0" w:rsidR="001E6941" w:rsidRPr="001E6941" w:rsidRDefault="001E6941" w:rsidP="001E6941">
      <w:pPr>
        <w:pStyle w:val="EndNoteBibliography"/>
        <w:ind w:left="720" w:hanging="720"/>
        <w:rPr>
          <w:noProof/>
        </w:rPr>
      </w:pPr>
      <w:r w:rsidRPr="001E6941">
        <w:rPr>
          <w:noProof/>
        </w:rPr>
        <w:t>64.</w:t>
      </w:r>
      <w:r w:rsidRPr="001E6941">
        <w:rPr>
          <w:noProof/>
        </w:rPr>
        <w:tab/>
        <w:t xml:space="preserve">Sands, D. </w:t>
      </w:r>
      <w:r w:rsidRPr="001E6941">
        <w:rPr>
          <w:i/>
          <w:noProof/>
        </w:rPr>
        <w:t>Parts Per Million | PPM Definition, Units &amp; Calculation</w:t>
      </w:r>
      <w:r w:rsidRPr="001E6941">
        <w:rPr>
          <w:noProof/>
        </w:rPr>
        <w:t xml:space="preserve">. 2023  [cited 2024; Available from: </w:t>
      </w:r>
      <w:hyperlink r:id="rId88" w:history="1">
        <w:r w:rsidRPr="001E6941">
          <w:rPr>
            <w:rStyle w:val="Hyperlink"/>
            <w:noProof/>
          </w:rPr>
          <w:t>https://study.com/academy/lesson/parts-per-million-definition-calculation-example.html</w:t>
        </w:r>
      </w:hyperlink>
      <w:r w:rsidRPr="001E6941">
        <w:rPr>
          <w:noProof/>
        </w:rPr>
        <w:t>.</w:t>
      </w:r>
    </w:p>
    <w:p w14:paraId="0BED7A55" w14:textId="7C082276" w:rsidR="001E6941" w:rsidRPr="001E6941" w:rsidRDefault="001E6941" w:rsidP="001E6941">
      <w:pPr>
        <w:pStyle w:val="EndNoteBibliography"/>
        <w:ind w:left="720" w:hanging="720"/>
        <w:rPr>
          <w:noProof/>
        </w:rPr>
      </w:pPr>
      <w:r w:rsidRPr="001E6941">
        <w:rPr>
          <w:noProof/>
        </w:rPr>
        <w:t>65.</w:t>
      </w:r>
      <w:r w:rsidRPr="001E6941">
        <w:rPr>
          <w:noProof/>
        </w:rPr>
        <w:tab/>
        <w:t xml:space="preserve">Meter, C. </w:t>
      </w:r>
      <w:r w:rsidRPr="001E6941">
        <w:rPr>
          <w:i/>
          <w:noProof/>
        </w:rPr>
        <w:t>What is CO2 ppm?</w:t>
      </w:r>
      <w:r w:rsidRPr="001E6941">
        <w:rPr>
          <w:noProof/>
        </w:rPr>
        <w:t xml:space="preserve"> 2023  [cited 2024; Available from: </w:t>
      </w:r>
      <w:hyperlink r:id="rId89" w:history="1">
        <w:r w:rsidRPr="001E6941">
          <w:rPr>
            <w:rStyle w:val="Hyperlink"/>
            <w:noProof/>
          </w:rPr>
          <w:t>https://www.co2meter.com/blogs/news/co2-ppm</w:t>
        </w:r>
      </w:hyperlink>
      <w:r w:rsidRPr="001E6941">
        <w:rPr>
          <w:noProof/>
        </w:rPr>
        <w:t>.</w:t>
      </w:r>
    </w:p>
    <w:p w14:paraId="6FA4788E" w14:textId="79BE1A1C" w:rsidR="001E6941" w:rsidRPr="001E6941" w:rsidRDefault="001E6941" w:rsidP="001E6941">
      <w:pPr>
        <w:pStyle w:val="EndNoteBibliography"/>
        <w:ind w:left="720" w:hanging="720"/>
        <w:rPr>
          <w:noProof/>
        </w:rPr>
      </w:pPr>
      <w:r w:rsidRPr="001E6941">
        <w:rPr>
          <w:noProof/>
        </w:rPr>
        <w:t>66.</w:t>
      </w:r>
      <w:r w:rsidRPr="001E6941">
        <w:rPr>
          <w:noProof/>
        </w:rPr>
        <w:tab/>
        <w:t xml:space="preserve">Davis, U. </w:t>
      </w:r>
      <w:r w:rsidRPr="001E6941">
        <w:rPr>
          <w:i/>
          <w:noProof/>
        </w:rPr>
        <w:t>What is Carbon Sequestration and How Does it Work?</w:t>
      </w:r>
      <w:r w:rsidRPr="001E6941">
        <w:rPr>
          <w:noProof/>
        </w:rPr>
        <w:t xml:space="preserve"> 2019  [cited 2024; Available from: </w:t>
      </w:r>
      <w:hyperlink r:id="rId90" w:history="1">
        <w:r w:rsidRPr="001E6941">
          <w:rPr>
            <w:rStyle w:val="Hyperlink"/>
            <w:noProof/>
          </w:rPr>
          <w:t>https://clear.ucdavis.edu/explainers/what-carbon-sequestration</w:t>
        </w:r>
      </w:hyperlink>
      <w:r w:rsidRPr="001E6941">
        <w:rPr>
          <w:noProof/>
        </w:rPr>
        <w:t>.</w:t>
      </w:r>
    </w:p>
    <w:p w14:paraId="21E287D2" w14:textId="77777777" w:rsidR="001E6941" w:rsidRPr="001E6941" w:rsidRDefault="001E6941" w:rsidP="001E6941">
      <w:pPr>
        <w:pStyle w:val="EndNoteBibliography"/>
        <w:ind w:left="720" w:hanging="720"/>
        <w:rPr>
          <w:noProof/>
        </w:rPr>
      </w:pPr>
      <w:r w:rsidRPr="001E6941">
        <w:rPr>
          <w:noProof/>
        </w:rPr>
        <w:t>67.</w:t>
      </w:r>
      <w:r w:rsidRPr="001E6941">
        <w:rPr>
          <w:noProof/>
        </w:rPr>
        <w:tab/>
        <w:t xml:space="preserve">Lugt, P.v.d., </w:t>
      </w:r>
      <w:r w:rsidRPr="001E6941">
        <w:rPr>
          <w:i/>
          <w:noProof/>
        </w:rPr>
        <w:t>Carbon Storage Utilising Timber Products</w:t>
      </w:r>
      <w:r w:rsidRPr="001E6941">
        <w:rPr>
          <w:noProof/>
        </w:rPr>
        <w:t xml:space="preserve">, in </w:t>
      </w:r>
      <w:r w:rsidRPr="001E6941">
        <w:rPr>
          <w:i/>
          <w:noProof/>
        </w:rPr>
        <w:t>ENVIRONMENT INDUSTRY MAGAZINE</w:t>
      </w:r>
      <w:r w:rsidRPr="001E6941">
        <w:rPr>
          <w:noProof/>
        </w:rPr>
        <w:t>. 2020. p. 76-80.</w:t>
      </w:r>
    </w:p>
    <w:p w14:paraId="3475B516" w14:textId="52027FA0" w:rsidR="001E6941" w:rsidRPr="001E6941" w:rsidRDefault="001E6941" w:rsidP="001E6941">
      <w:pPr>
        <w:pStyle w:val="EndNoteBibliography"/>
        <w:ind w:left="720" w:hanging="720"/>
        <w:rPr>
          <w:noProof/>
        </w:rPr>
      </w:pPr>
      <w:r w:rsidRPr="001E6941">
        <w:rPr>
          <w:noProof/>
        </w:rPr>
        <w:t>68.</w:t>
      </w:r>
      <w:r w:rsidRPr="001E6941">
        <w:rPr>
          <w:noProof/>
        </w:rPr>
        <w:tab/>
        <w:t xml:space="preserve">Scion. </w:t>
      </w:r>
      <w:r w:rsidRPr="001E6941">
        <w:rPr>
          <w:i/>
          <w:noProof/>
        </w:rPr>
        <w:t>Locking up carbon long-term in timber buildings</w:t>
      </w:r>
      <w:r w:rsidRPr="001E6941">
        <w:rPr>
          <w:noProof/>
        </w:rPr>
        <w:t xml:space="preserve">. Scion Connections Issue 34 2019  [cited 2024; Available from: </w:t>
      </w:r>
      <w:hyperlink r:id="rId91" w:history="1">
        <w:r w:rsidRPr="001E6941">
          <w:rPr>
            <w:rStyle w:val="Hyperlink"/>
            <w:noProof/>
          </w:rPr>
          <w:t>https://www.scionresearch.com/about-us/about-scion/corporate-publications/scion-connections/past-issues-list/scion-connections-issue-34,-december-2019/locking-up-carbon-long-term-in-timber-buildings</w:t>
        </w:r>
      </w:hyperlink>
      <w:r w:rsidRPr="001E6941">
        <w:rPr>
          <w:noProof/>
        </w:rPr>
        <w:t>.</w:t>
      </w:r>
    </w:p>
    <w:p w14:paraId="6052A39E" w14:textId="45B6DCCF" w:rsidR="001E6941" w:rsidRPr="001E6941" w:rsidRDefault="001E6941" w:rsidP="001E6941">
      <w:pPr>
        <w:pStyle w:val="EndNoteBibliography"/>
        <w:ind w:left="720" w:hanging="720"/>
        <w:rPr>
          <w:noProof/>
        </w:rPr>
      </w:pPr>
      <w:r w:rsidRPr="001E6941">
        <w:rPr>
          <w:noProof/>
        </w:rPr>
        <w:t>69.</w:t>
      </w:r>
      <w:r w:rsidRPr="001E6941">
        <w:rPr>
          <w:noProof/>
        </w:rPr>
        <w:tab/>
        <w:t xml:space="preserve">Megha Poudel, B.D. </w:t>
      </w:r>
      <w:r w:rsidRPr="001E6941">
        <w:rPr>
          <w:i/>
          <w:noProof/>
        </w:rPr>
        <w:t>Greenhouse Carbon Dioxide Supplementation</w:t>
      </w:r>
      <w:r w:rsidRPr="001E6941">
        <w:rPr>
          <w:noProof/>
        </w:rPr>
        <w:t xml:space="preserve">. 2023  [cited 2024; Available from: </w:t>
      </w:r>
      <w:hyperlink r:id="rId92" w:history="1">
        <w:r w:rsidRPr="001E6941">
          <w:rPr>
            <w:rStyle w:val="Hyperlink"/>
            <w:noProof/>
          </w:rPr>
          <w:t>https://extension.okstate.edu/fact-sheets/greenhouse-carbon-dioxide-supplementation.html</w:t>
        </w:r>
      </w:hyperlink>
      <w:r w:rsidRPr="001E6941">
        <w:rPr>
          <w:noProof/>
        </w:rPr>
        <w:t>.</w:t>
      </w:r>
    </w:p>
    <w:p w14:paraId="237B7D63" w14:textId="3E235F18" w:rsidR="001E6941" w:rsidRPr="001E6941" w:rsidRDefault="001E6941" w:rsidP="001E6941">
      <w:pPr>
        <w:pStyle w:val="EndNoteBibliography"/>
        <w:ind w:left="720" w:hanging="720"/>
        <w:rPr>
          <w:noProof/>
        </w:rPr>
      </w:pPr>
      <w:r w:rsidRPr="001E6941">
        <w:rPr>
          <w:noProof/>
        </w:rPr>
        <w:t>70.</w:t>
      </w:r>
      <w:r w:rsidRPr="001E6941">
        <w:rPr>
          <w:noProof/>
        </w:rPr>
        <w:tab/>
        <w:t xml:space="preserve">Gov, M. </w:t>
      </w:r>
      <w:r w:rsidRPr="001E6941">
        <w:rPr>
          <w:i/>
          <w:noProof/>
        </w:rPr>
        <w:t>Greenhouse CO2 Supplement</w:t>
      </w:r>
      <w:r w:rsidRPr="001E6941">
        <w:rPr>
          <w:noProof/>
        </w:rPr>
        <w:t xml:space="preserve">.  [cited 2024; Available from: </w:t>
      </w:r>
      <w:hyperlink r:id="rId93" w:history="1">
        <w:r w:rsidRPr="001E6941">
          <w:rPr>
            <w:rStyle w:val="Hyperlink"/>
            <w:noProof/>
          </w:rPr>
          <w:t>https://www.gov.mb.ca/agriculture/crops/crop-management/co2-supplement.html</w:t>
        </w:r>
      </w:hyperlink>
      <w:r w:rsidRPr="001E6941">
        <w:rPr>
          <w:noProof/>
        </w:rPr>
        <w:t>.</w:t>
      </w:r>
    </w:p>
    <w:p w14:paraId="105B1113" w14:textId="14FB72AA" w:rsidR="001E6941" w:rsidRPr="001E6941" w:rsidRDefault="001E6941" w:rsidP="001E6941">
      <w:pPr>
        <w:pStyle w:val="EndNoteBibliography"/>
        <w:ind w:left="720" w:hanging="720"/>
        <w:rPr>
          <w:noProof/>
        </w:rPr>
      </w:pPr>
      <w:r w:rsidRPr="001E6941">
        <w:rPr>
          <w:noProof/>
        </w:rPr>
        <w:t>71.</w:t>
      </w:r>
      <w:r w:rsidRPr="001E6941">
        <w:rPr>
          <w:noProof/>
        </w:rPr>
        <w:tab/>
        <w:t xml:space="preserve">Moseman, A. </w:t>
      </w:r>
      <w:r w:rsidRPr="001E6941">
        <w:rPr>
          <w:i/>
          <w:noProof/>
        </w:rPr>
        <w:t>What is the ideal level of carbon dioxide in the atmosphere for human life?</w:t>
      </w:r>
      <w:r w:rsidRPr="001E6941">
        <w:rPr>
          <w:noProof/>
        </w:rPr>
        <w:t xml:space="preserve"> 2021  [cited 2024; Available from: </w:t>
      </w:r>
      <w:hyperlink r:id="rId94" w:history="1">
        <w:r w:rsidRPr="001E6941">
          <w:rPr>
            <w:rStyle w:val="Hyperlink"/>
            <w:noProof/>
          </w:rPr>
          <w:t>https://climate.mit.edu/ask-mit/what-ideal-level-carbon-dioxide-atmosphere-human-life</w:t>
        </w:r>
      </w:hyperlink>
      <w:r w:rsidRPr="001E6941">
        <w:rPr>
          <w:noProof/>
        </w:rPr>
        <w:t>.</w:t>
      </w:r>
    </w:p>
    <w:p w14:paraId="30EF8055" w14:textId="2D0C6C7E" w:rsidR="001E6941" w:rsidRPr="001E6941" w:rsidRDefault="001E6941" w:rsidP="001E6941">
      <w:pPr>
        <w:pStyle w:val="EndNoteBibliography"/>
        <w:ind w:left="720" w:hanging="720"/>
        <w:rPr>
          <w:noProof/>
        </w:rPr>
      </w:pPr>
      <w:r w:rsidRPr="001E6941">
        <w:rPr>
          <w:noProof/>
        </w:rPr>
        <w:t>72.</w:t>
      </w:r>
      <w:r w:rsidRPr="001E6941">
        <w:rPr>
          <w:noProof/>
        </w:rPr>
        <w:tab/>
        <w:t xml:space="preserve">Hausfather, Z. </w:t>
      </w:r>
      <w:r w:rsidRPr="001E6941">
        <w:rPr>
          <w:i/>
          <w:noProof/>
        </w:rPr>
        <w:t>Extreme CO2 levels could trigger clouds ‘tipping point’ and 8C of global warming</w:t>
      </w:r>
      <w:r w:rsidRPr="001E6941">
        <w:rPr>
          <w:noProof/>
        </w:rPr>
        <w:t xml:space="preserve">. 2019  [cited 2024; Available from: </w:t>
      </w:r>
      <w:hyperlink r:id="rId95" w:history="1">
        <w:r w:rsidRPr="001E6941">
          <w:rPr>
            <w:rStyle w:val="Hyperlink"/>
            <w:noProof/>
          </w:rPr>
          <w:t>https://www.carbonbrief.org/extreme-co2-levels-could-trigger-clouds-tipping-point-and-8c-of-global-warming/</w:t>
        </w:r>
      </w:hyperlink>
      <w:r w:rsidRPr="001E6941">
        <w:rPr>
          <w:noProof/>
        </w:rPr>
        <w:t>.</w:t>
      </w:r>
    </w:p>
    <w:p w14:paraId="776148F7" w14:textId="77777777" w:rsidR="001E6941" w:rsidRPr="001E6941" w:rsidRDefault="001E6941" w:rsidP="001E6941">
      <w:pPr>
        <w:pStyle w:val="EndNoteBibliography"/>
        <w:ind w:left="720" w:hanging="720"/>
        <w:rPr>
          <w:noProof/>
        </w:rPr>
      </w:pPr>
      <w:r w:rsidRPr="001E6941">
        <w:rPr>
          <w:noProof/>
        </w:rPr>
        <w:t>73.</w:t>
      </w:r>
      <w:r w:rsidRPr="001E6941">
        <w:rPr>
          <w:noProof/>
        </w:rPr>
        <w:tab/>
        <w:t xml:space="preserve">Lüthi, D., et al., </w:t>
      </w:r>
      <w:r w:rsidRPr="001E6941">
        <w:rPr>
          <w:i/>
          <w:noProof/>
        </w:rPr>
        <w:t>High-resolution carbon dioxide concentration record 650,000–800,000 years before present.</w:t>
      </w:r>
      <w:r w:rsidRPr="001E6941">
        <w:rPr>
          <w:noProof/>
        </w:rPr>
        <w:t xml:space="preserve"> Nature, 2008. </w:t>
      </w:r>
      <w:r w:rsidRPr="001E6941">
        <w:rPr>
          <w:b/>
          <w:noProof/>
        </w:rPr>
        <w:t>453</w:t>
      </w:r>
      <w:r w:rsidRPr="001E6941">
        <w:rPr>
          <w:noProof/>
        </w:rPr>
        <w:t>(7193): p. 379-382.</w:t>
      </w:r>
    </w:p>
    <w:p w14:paraId="2DB08913" w14:textId="6B388BAC" w:rsidR="001E6941" w:rsidRPr="001E6941" w:rsidRDefault="001E6941" w:rsidP="001E6941">
      <w:pPr>
        <w:pStyle w:val="EndNoteBibliography"/>
        <w:ind w:left="720" w:hanging="720"/>
        <w:rPr>
          <w:noProof/>
        </w:rPr>
      </w:pPr>
      <w:r w:rsidRPr="001E6941">
        <w:rPr>
          <w:noProof/>
        </w:rPr>
        <w:t>74.</w:t>
      </w:r>
      <w:r w:rsidRPr="001E6941">
        <w:rPr>
          <w:noProof/>
        </w:rPr>
        <w:tab/>
        <w:t xml:space="preserve">ecotree. </w:t>
      </w:r>
      <w:r w:rsidRPr="001E6941">
        <w:rPr>
          <w:i/>
          <w:noProof/>
        </w:rPr>
        <w:t>How much CO2 does a tree absorb?</w:t>
      </w:r>
      <w:r w:rsidRPr="001E6941">
        <w:rPr>
          <w:noProof/>
        </w:rPr>
        <w:t xml:space="preserve">  ; Available from: </w:t>
      </w:r>
      <w:hyperlink r:id="rId96" w:history="1">
        <w:r w:rsidRPr="001E6941">
          <w:rPr>
            <w:rStyle w:val="Hyperlink"/>
            <w:noProof/>
          </w:rPr>
          <w:t>https://ecotree.green/en/how-much-co2-does-a-tree-absorb</w:t>
        </w:r>
      </w:hyperlink>
      <w:r w:rsidRPr="001E6941">
        <w:rPr>
          <w:noProof/>
        </w:rPr>
        <w:t>.</w:t>
      </w:r>
    </w:p>
    <w:p w14:paraId="39E9DA9F" w14:textId="3D57F58D" w:rsidR="001E6941" w:rsidRPr="001E6941" w:rsidRDefault="001E6941" w:rsidP="001E6941">
      <w:pPr>
        <w:pStyle w:val="EndNoteBibliography"/>
        <w:ind w:left="720" w:hanging="720"/>
        <w:rPr>
          <w:noProof/>
        </w:rPr>
      </w:pPr>
      <w:r w:rsidRPr="001E6941">
        <w:rPr>
          <w:noProof/>
        </w:rPr>
        <w:t>75.</w:t>
      </w:r>
      <w:r w:rsidRPr="001E6941">
        <w:rPr>
          <w:noProof/>
        </w:rPr>
        <w:tab/>
        <w:t xml:space="preserve">Marisa Stone, K.N., Sebastian Seibold, David Lindenmayer. </w:t>
      </w:r>
      <w:r w:rsidRPr="001E6941">
        <w:rPr>
          <w:i/>
          <w:noProof/>
        </w:rPr>
        <w:t>This unassuming item releases 10.9 billion tonnes of carbon every year.</w:t>
      </w:r>
      <w:r w:rsidRPr="001E6941">
        <w:rPr>
          <w:noProof/>
        </w:rPr>
        <w:t xml:space="preserve"> 2021  [cited 2024; Available from: </w:t>
      </w:r>
      <w:hyperlink r:id="rId97" w:history="1">
        <w:r w:rsidRPr="001E6941">
          <w:rPr>
            <w:rStyle w:val="Hyperlink"/>
            <w:noProof/>
          </w:rPr>
          <w:t>https://www.weforum.org/agenda/2021/09/decaying-forest-wood-carbon-climate-change-co2/</w:t>
        </w:r>
      </w:hyperlink>
      <w:r w:rsidRPr="001E6941">
        <w:rPr>
          <w:noProof/>
        </w:rPr>
        <w:t>.</w:t>
      </w:r>
    </w:p>
    <w:p w14:paraId="6D371BA0" w14:textId="20753B03" w:rsidR="001E6941" w:rsidRPr="001E6941" w:rsidRDefault="001E6941" w:rsidP="001E6941">
      <w:pPr>
        <w:pStyle w:val="EndNoteBibliography"/>
        <w:ind w:left="720" w:hanging="720"/>
        <w:rPr>
          <w:noProof/>
        </w:rPr>
      </w:pPr>
      <w:r w:rsidRPr="001E6941">
        <w:rPr>
          <w:noProof/>
        </w:rPr>
        <w:lastRenderedPageBreak/>
        <w:t>76.</w:t>
      </w:r>
      <w:r w:rsidRPr="001E6941">
        <w:rPr>
          <w:noProof/>
        </w:rPr>
        <w:tab/>
        <w:t xml:space="preserve">Gastronomicus. Where does the CO2 absorbed by trees end up? 2021; Available from: </w:t>
      </w:r>
      <w:hyperlink r:id="rId98" w:history="1">
        <w:r w:rsidRPr="001E6941">
          <w:rPr>
            <w:rStyle w:val="Hyperlink"/>
            <w:noProof/>
          </w:rPr>
          <w:t>https://www.reddit.com/r/askscience/comments/phvr8h/where_does_the_co2_absorbed_by_trees_end_up/</w:t>
        </w:r>
      </w:hyperlink>
      <w:r w:rsidRPr="001E6941">
        <w:rPr>
          <w:noProof/>
        </w:rPr>
        <w:t>.</w:t>
      </w:r>
    </w:p>
    <w:p w14:paraId="043442C1" w14:textId="70672691" w:rsidR="001E6941" w:rsidRPr="001E6941" w:rsidRDefault="001E6941" w:rsidP="001E6941">
      <w:pPr>
        <w:pStyle w:val="EndNoteBibliography"/>
        <w:ind w:left="720" w:hanging="720"/>
        <w:rPr>
          <w:noProof/>
        </w:rPr>
      </w:pPr>
      <w:r w:rsidRPr="001E6941">
        <w:rPr>
          <w:noProof/>
        </w:rPr>
        <w:t>77.</w:t>
      </w:r>
      <w:r w:rsidRPr="001E6941">
        <w:rPr>
          <w:noProof/>
        </w:rPr>
        <w:tab/>
        <w:t xml:space="preserve">Wisconsin, U.o. </w:t>
      </w:r>
      <w:r w:rsidRPr="001E6941">
        <w:rPr>
          <w:i/>
          <w:noProof/>
        </w:rPr>
        <w:t>Facts About Wood</w:t>
      </w:r>
      <w:r w:rsidRPr="001E6941">
        <w:rPr>
          <w:noProof/>
        </w:rPr>
        <w:t xml:space="preserve">. 2020  [cited 2024; Available from: </w:t>
      </w:r>
      <w:hyperlink r:id="rId99" w:history="1">
        <w:r w:rsidRPr="001E6941">
          <w:rPr>
            <w:rStyle w:val="Hyperlink"/>
            <w:noProof/>
          </w:rPr>
          <w:t>https://www3.uwsp.edu/cnr-ap/KEEP/Documents/Activities/Energy%20Fact%20Sheets/FactsAboutWood.pdf</w:t>
        </w:r>
      </w:hyperlink>
      <w:r w:rsidRPr="001E6941">
        <w:rPr>
          <w:noProof/>
        </w:rPr>
        <w:t>.</w:t>
      </w:r>
    </w:p>
    <w:p w14:paraId="2FF80F2E" w14:textId="77777777" w:rsidR="001E6941" w:rsidRPr="001E6941" w:rsidRDefault="001E6941" w:rsidP="001E6941">
      <w:pPr>
        <w:pStyle w:val="EndNoteBibliography"/>
        <w:ind w:left="720" w:hanging="720"/>
        <w:rPr>
          <w:noProof/>
        </w:rPr>
      </w:pPr>
      <w:r w:rsidRPr="001E6941">
        <w:rPr>
          <w:noProof/>
        </w:rPr>
        <w:t>78.</w:t>
      </w:r>
      <w:r w:rsidRPr="001E6941">
        <w:rPr>
          <w:noProof/>
        </w:rPr>
        <w:tab/>
        <w:t xml:space="preserve">He, H., et al., </w:t>
      </w:r>
      <w:r w:rsidRPr="001E6941">
        <w:rPr>
          <w:i/>
          <w:noProof/>
        </w:rPr>
        <w:t>Allometric biomass equations for 12 tree species in coniferous and broadleaved mixed forests, Northeastern China.</w:t>
      </w:r>
      <w:r w:rsidRPr="001E6941">
        <w:rPr>
          <w:noProof/>
        </w:rPr>
        <w:t xml:space="preserve"> PLOS ONE, 2018. </w:t>
      </w:r>
      <w:r w:rsidRPr="001E6941">
        <w:rPr>
          <w:b/>
          <w:noProof/>
        </w:rPr>
        <w:t>13</w:t>
      </w:r>
      <w:r w:rsidRPr="001E6941">
        <w:rPr>
          <w:noProof/>
        </w:rPr>
        <w:t>(1): p. e0186226.</w:t>
      </w:r>
    </w:p>
    <w:p w14:paraId="52EE6745" w14:textId="5E90D3CB" w:rsidR="001E6941" w:rsidRPr="001E6941" w:rsidRDefault="001E6941" w:rsidP="001E6941">
      <w:pPr>
        <w:pStyle w:val="EndNoteBibliography"/>
        <w:ind w:left="720" w:hanging="720"/>
        <w:rPr>
          <w:noProof/>
        </w:rPr>
      </w:pPr>
      <w:r w:rsidRPr="001E6941">
        <w:rPr>
          <w:noProof/>
        </w:rPr>
        <w:t>79.</w:t>
      </w:r>
      <w:r w:rsidRPr="001E6941">
        <w:rPr>
          <w:noProof/>
        </w:rPr>
        <w:tab/>
        <w:t xml:space="preserve">Cassidy, E. </w:t>
      </w:r>
      <w:r w:rsidRPr="001E6941">
        <w:rPr>
          <w:i/>
          <w:noProof/>
        </w:rPr>
        <w:t>Emissions from Fossil Fuels Continue to Rise</w:t>
      </w:r>
      <w:r w:rsidRPr="001E6941">
        <w:rPr>
          <w:noProof/>
        </w:rPr>
        <w:t xml:space="preserve">. 2024  [cited 2024; Available from: </w:t>
      </w:r>
      <w:hyperlink r:id="rId100" w:history="1">
        <w:r w:rsidRPr="001E6941">
          <w:rPr>
            <w:rStyle w:val="Hyperlink"/>
            <w:noProof/>
          </w:rPr>
          <w:t>https://earthobservatory.nasa.gov/images/152519/emissions-from-fossil-fuels-continue-to-rise</w:t>
        </w:r>
      </w:hyperlink>
      <w:r w:rsidRPr="001E6941">
        <w:rPr>
          <w:noProof/>
        </w:rPr>
        <w:t>.</w:t>
      </w:r>
    </w:p>
    <w:p w14:paraId="5CD61ADD" w14:textId="26E255BA" w:rsidR="001E6941" w:rsidRPr="001E6941" w:rsidRDefault="001E6941" w:rsidP="001E6941">
      <w:pPr>
        <w:pStyle w:val="EndNoteBibliography"/>
        <w:ind w:left="720" w:hanging="720"/>
        <w:rPr>
          <w:noProof/>
        </w:rPr>
      </w:pPr>
      <w:r w:rsidRPr="001E6941">
        <w:rPr>
          <w:noProof/>
        </w:rPr>
        <w:t>80.</w:t>
      </w:r>
      <w:r w:rsidRPr="001E6941">
        <w:rPr>
          <w:noProof/>
        </w:rPr>
        <w:tab/>
        <w:t xml:space="preserve">Forestry, S. </w:t>
      </w:r>
      <w:r w:rsidRPr="001E6941">
        <w:rPr>
          <w:i/>
          <w:noProof/>
        </w:rPr>
        <w:t>Forestry Facts</w:t>
      </w:r>
      <w:r w:rsidRPr="001E6941">
        <w:rPr>
          <w:noProof/>
        </w:rPr>
        <w:t xml:space="preserve">.  [cited 2024; Available from: </w:t>
      </w:r>
      <w:hyperlink r:id="rId101" w:history="1">
        <w:r w:rsidRPr="001E6941">
          <w:rPr>
            <w:rStyle w:val="Hyperlink"/>
            <w:noProof/>
          </w:rPr>
          <w:t>https://swsforestry.ie/why-plant/forestry-facts/</w:t>
        </w:r>
      </w:hyperlink>
      <w:r w:rsidRPr="001E6941">
        <w:rPr>
          <w:noProof/>
        </w:rPr>
        <w:t>.</w:t>
      </w:r>
    </w:p>
    <w:p w14:paraId="454B8DE3" w14:textId="77777777" w:rsidR="001E6941" w:rsidRPr="001E6941" w:rsidRDefault="001E6941" w:rsidP="001E6941">
      <w:pPr>
        <w:pStyle w:val="EndNoteBibliography"/>
        <w:ind w:left="720" w:hanging="720"/>
        <w:rPr>
          <w:noProof/>
        </w:rPr>
      </w:pPr>
      <w:r w:rsidRPr="001E6941">
        <w:rPr>
          <w:noProof/>
        </w:rPr>
        <w:t>81.</w:t>
      </w:r>
      <w:r w:rsidRPr="001E6941">
        <w:rPr>
          <w:noProof/>
        </w:rPr>
        <w:tab/>
        <w:t xml:space="preserve">Department of Agriculture, F.a.t.M.I., </w:t>
      </w:r>
      <w:r w:rsidRPr="001E6941">
        <w:rPr>
          <w:i/>
          <w:noProof/>
        </w:rPr>
        <w:t>Forest Statistics Ireland 2023</w:t>
      </w:r>
      <w:r w:rsidRPr="001E6941">
        <w:rPr>
          <w:noProof/>
        </w:rPr>
        <w:t>. 2023, Ireland: Department of Agriculture, Food and the Marine Ireland.</w:t>
      </w:r>
    </w:p>
    <w:p w14:paraId="51054DF3" w14:textId="6E15E42A" w:rsidR="001E6941" w:rsidRPr="001E6941" w:rsidRDefault="001E6941" w:rsidP="001E6941">
      <w:pPr>
        <w:pStyle w:val="EndNoteBibliography"/>
        <w:ind w:left="720" w:hanging="720"/>
        <w:rPr>
          <w:noProof/>
        </w:rPr>
      </w:pPr>
      <w:r w:rsidRPr="001E6941">
        <w:rPr>
          <w:noProof/>
        </w:rPr>
        <w:t>82.</w:t>
      </w:r>
      <w:r w:rsidRPr="001E6941">
        <w:rPr>
          <w:noProof/>
        </w:rPr>
        <w:tab/>
        <w:t xml:space="preserve">Thomas H. Everett, G.P.B. </w:t>
      </w:r>
      <w:r w:rsidRPr="001E6941">
        <w:rPr>
          <w:i/>
          <w:noProof/>
        </w:rPr>
        <w:t>Popular classifications</w:t>
      </w:r>
      <w:r w:rsidRPr="001E6941">
        <w:rPr>
          <w:noProof/>
        </w:rPr>
        <w:t xml:space="preserve">. 2024  [cited 2024; Available from: </w:t>
      </w:r>
      <w:hyperlink r:id="rId102" w:history="1">
        <w:r w:rsidRPr="001E6941">
          <w:rPr>
            <w:rStyle w:val="Hyperlink"/>
            <w:noProof/>
          </w:rPr>
          <w:t>https://www.britannica.com/plant/tree/Popular-classifications</w:t>
        </w:r>
      </w:hyperlink>
      <w:r w:rsidRPr="001E6941">
        <w:rPr>
          <w:noProof/>
        </w:rPr>
        <w:t>.</w:t>
      </w:r>
    </w:p>
    <w:p w14:paraId="703EEBED" w14:textId="5943A3CE" w:rsidR="001E6941" w:rsidRPr="001E6941" w:rsidRDefault="001E6941" w:rsidP="001E6941">
      <w:pPr>
        <w:pStyle w:val="EndNoteBibliography"/>
        <w:ind w:left="720" w:hanging="720"/>
        <w:rPr>
          <w:noProof/>
        </w:rPr>
      </w:pPr>
      <w:r w:rsidRPr="001E6941">
        <w:rPr>
          <w:noProof/>
        </w:rPr>
        <w:t>83.</w:t>
      </w:r>
      <w:r w:rsidRPr="001E6941">
        <w:rPr>
          <w:noProof/>
        </w:rPr>
        <w:tab/>
        <w:t xml:space="preserve">Eckenwalder, J.E. </w:t>
      </w:r>
      <w:r w:rsidRPr="001E6941">
        <w:rPr>
          <w:i/>
          <w:noProof/>
        </w:rPr>
        <w:t>conifer</w:t>
      </w:r>
      <w:r w:rsidRPr="001E6941">
        <w:rPr>
          <w:noProof/>
        </w:rPr>
        <w:t xml:space="preserve">.  [cited 2024; Available from: </w:t>
      </w:r>
      <w:hyperlink r:id="rId103" w:history="1">
        <w:r w:rsidRPr="001E6941">
          <w:rPr>
            <w:rStyle w:val="Hyperlink"/>
            <w:noProof/>
          </w:rPr>
          <w:t>https://www.britannica.com/plant/conifer</w:t>
        </w:r>
      </w:hyperlink>
      <w:r w:rsidRPr="001E6941">
        <w:rPr>
          <w:noProof/>
        </w:rPr>
        <w:t>.</w:t>
      </w:r>
    </w:p>
    <w:p w14:paraId="19443200" w14:textId="77777777" w:rsidR="001E6941" w:rsidRPr="001E6941" w:rsidRDefault="001E6941" w:rsidP="001E6941">
      <w:pPr>
        <w:pStyle w:val="EndNoteBibliography"/>
        <w:ind w:left="720" w:hanging="720"/>
        <w:rPr>
          <w:noProof/>
        </w:rPr>
      </w:pPr>
      <w:r w:rsidRPr="001E6941">
        <w:rPr>
          <w:noProof/>
        </w:rPr>
        <w:t>84.</w:t>
      </w:r>
      <w:r w:rsidRPr="001E6941">
        <w:rPr>
          <w:noProof/>
        </w:rPr>
        <w:tab/>
        <w:t xml:space="preserve">Moran, N., </w:t>
      </w:r>
      <w:r w:rsidRPr="001E6941">
        <w:rPr>
          <w:i/>
          <w:noProof/>
        </w:rPr>
        <w:t>Tree Guide</w:t>
      </w:r>
      <w:r w:rsidRPr="001E6941">
        <w:rPr>
          <w:noProof/>
        </w:rPr>
        <w:t>. 2023, dlr Comhairle Contae County Council.</w:t>
      </w:r>
    </w:p>
    <w:p w14:paraId="3A431068" w14:textId="77777777" w:rsidR="001E6941" w:rsidRPr="001E6941" w:rsidRDefault="001E6941" w:rsidP="001E6941">
      <w:pPr>
        <w:pStyle w:val="EndNoteBibliography"/>
        <w:ind w:left="720" w:hanging="720"/>
        <w:rPr>
          <w:noProof/>
        </w:rPr>
      </w:pPr>
      <w:r w:rsidRPr="001E6941">
        <w:rPr>
          <w:noProof/>
        </w:rPr>
        <w:t>85.</w:t>
      </w:r>
      <w:r w:rsidRPr="001E6941">
        <w:rPr>
          <w:noProof/>
        </w:rPr>
        <w:tab/>
        <w:t xml:space="preserve">Biondi, F., D.M. Meko, and G. Piovesan, </w:t>
      </w:r>
      <w:r w:rsidRPr="001E6941">
        <w:rPr>
          <w:i/>
          <w:noProof/>
        </w:rPr>
        <w:t>Maximum tree lifespans derived from public-domain dendrochronological data.</w:t>
      </w:r>
      <w:r w:rsidRPr="001E6941">
        <w:rPr>
          <w:noProof/>
        </w:rPr>
        <w:t xml:space="preserve"> iScience, 2023. </w:t>
      </w:r>
      <w:r w:rsidRPr="001E6941">
        <w:rPr>
          <w:b/>
          <w:noProof/>
        </w:rPr>
        <w:t>26</w:t>
      </w:r>
      <w:r w:rsidRPr="001E6941">
        <w:rPr>
          <w:noProof/>
        </w:rPr>
        <w:t>(3): p. 106138.</w:t>
      </w:r>
    </w:p>
    <w:p w14:paraId="5E258B89" w14:textId="2A718F57" w:rsidR="001E6941" w:rsidRPr="001E6941" w:rsidRDefault="001E6941" w:rsidP="001E6941">
      <w:pPr>
        <w:pStyle w:val="EndNoteBibliography"/>
        <w:ind w:left="720" w:hanging="720"/>
        <w:rPr>
          <w:noProof/>
        </w:rPr>
      </w:pPr>
      <w:r w:rsidRPr="001E6941">
        <w:rPr>
          <w:noProof/>
        </w:rPr>
        <w:t>86.</w:t>
      </w:r>
      <w:r w:rsidRPr="001E6941">
        <w:rPr>
          <w:noProof/>
        </w:rPr>
        <w:tab/>
        <w:t xml:space="preserve">Matmatch. </w:t>
      </w:r>
      <w:r w:rsidRPr="001E6941">
        <w:rPr>
          <w:i/>
          <w:noProof/>
        </w:rPr>
        <w:t>Density of wood in kg/m3, g/cm3, lb/ft3 – the ultimate guide</w:t>
      </w:r>
      <w:r w:rsidRPr="001E6941">
        <w:rPr>
          <w:noProof/>
        </w:rPr>
        <w:t xml:space="preserve">.  [cited 2024; Available from: </w:t>
      </w:r>
      <w:hyperlink r:id="rId104" w:history="1">
        <w:r w:rsidRPr="001E6941">
          <w:rPr>
            <w:rStyle w:val="Hyperlink"/>
            <w:noProof/>
          </w:rPr>
          <w:t>https://matmatch.com/learn/property/density-of-wood</w:t>
        </w:r>
      </w:hyperlink>
      <w:r w:rsidRPr="001E6941">
        <w:rPr>
          <w:noProof/>
        </w:rPr>
        <w:t>.</w:t>
      </w:r>
    </w:p>
    <w:p w14:paraId="4F9607A6" w14:textId="35512E5E" w:rsidR="001E6941" w:rsidRPr="001E6941" w:rsidRDefault="001E6941" w:rsidP="001E6941">
      <w:pPr>
        <w:pStyle w:val="EndNoteBibliography"/>
        <w:ind w:left="720" w:hanging="720"/>
        <w:rPr>
          <w:noProof/>
        </w:rPr>
      </w:pPr>
      <w:r w:rsidRPr="001E6941">
        <w:rPr>
          <w:noProof/>
        </w:rPr>
        <w:t>87.</w:t>
      </w:r>
      <w:r w:rsidRPr="001E6941">
        <w:rPr>
          <w:noProof/>
        </w:rPr>
        <w:tab/>
        <w:t xml:space="preserve">Greenmax. </w:t>
      </w:r>
      <w:r w:rsidRPr="001E6941">
        <w:rPr>
          <w:i/>
          <w:noProof/>
        </w:rPr>
        <w:t>The Impressive Power of Conifers for the Climate</w:t>
      </w:r>
      <w:r w:rsidRPr="001E6941">
        <w:rPr>
          <w:noProof/>
        </w:rPr>
        <w:t xml:space="preserve">.  [cited 2024; Available from: </w:t>
      </w:r>
      <w:hyperlink r:id="rId105" w:history="1">
        <w:r w:rsidRPr="001E6941">
          <w:rPr>
            <w:rStyle w:val="Hyperlink"/>
            <w:noProof/>
          </w:rPr>
          <w:t>https://greenmax.eu/en/the-impressive-power-of-conifers-for-the-climate/</w:t>
        </w:r>
      </w:hyperlink>
      <w:r w:rsidRPr="001E6941">
        <w:rPr>
          <w:noProof/>
        </w:rPr>
        <w:t>.</w:t>
      </w:r>
    </w:p>
    <w:p w14:paraId="606C404B" w14:textId="77777777" w:rsidR="001E6941" w:rsidRPr="001E6941" w:rsidRDefault="001E6941" w:rsidP="001E6941">
      <w:pPr>
        <w:pStyle w:val="EndNoteBibliography"/>
        <w:ind w:left="720" w:hanging="720"/>
        <w:rPr>
          <w:noProof/>
        </w:rPr>
      </w:pPr>
      <w:r w:rsidRPr="001E6941">
        <w:rPr>
          <w:noProof/>
        </w:rPr>
        <w:t>88.</w:t>
      </w:r>
      <w:r w:rsidRPr="001E6941">
        <w:rPr>
          <w:noProof/>
        </w:rPr>
        <w:tab/>
        <w:t xml:space="preserve">Wall, S.B.V., </w:t>
      </w:r>
      <w:r w:rsidRPr="001E6941">
        <w:rPr>
          <w:i/>
          <w:noProof/>
        </w:rPr>
        <w:t>MASTING IN ANIMAL-DISPERSED PINES FACILITATES SEED DISPERSAL.</w:t>
      </w:r>
      <w:r w:rsidRPr="001E6941">
        <w:rPr>
          <w:noProof/>
        </w:rPr>
        <w:t xml:space="preserve"> ECOLOGY, 2002. </w:t>
      </w:r>
      <w:r w:rsidRPr="001E6941">
        <w:rPr>
          <w:b/>
          <w:noProof/>
        </w:rPr>
        <w:t>83</w:t>
      </w:r>
      <w:r w:rsidRPr="001E6941">
        <w:rPr>
          <w:noProof/>
        </w:rPr>
        <w:t>(12): p. 3243-3532.</w:t>
      </w:r>
    </w:p>
    <w:p w14:paraId="6872A1E7" w14:textId="5CB378AC" w:rsidR="001E6941" w:rsidRPr="001E6941" w:rsidRDefault="001E6941" w:rsidP="001E6941">
      <w:pPr>
        <w:pStyle w:val="EndNoteBibliography"/>
        <w:ind w:left="720" w:hanging="720"/>
        <w:rPr>
          <w:noProof/>
        </w:rPr>
      </w:pPr>
      <w:r w:rsidRPr="001E6941">
        <w:rPr>
          <w:noProof/>
        </w:rPr>
        <w:t>89.</w:t>
      </w:r>
      <w:r w:rsidRPr="001E6941">
        <w:rPr>
          <w:noProof/>
        </w:rPr>
        <w:tab/>
        <w:t xml:space="preserve">Wikipedia. </w:t>
      </w:r>
      <w:r w:rsidRPr="001E6941">
        <w:rPr>
          <w:i/>
          <w:noProof/>
        </w:rPr>
        <w:t>Conifer</w:t>
      </w:r>
      <w:r w:rsidRPr="001E6941">
        <w:rPr>
          <w:noProof/>
        </w:rPr>
        <w:t xml:space="preserve">.  [cited 2024; Available from: </w:t>
      </w:r>
      <w:hyperlink r:id="rId106" w:history="1">
        <w:r w:rsidRPr="001E6941">
          <w:rPr>
            <w:rStyle w:val="Hyperlink"/>
            <w:noProof/>
          </w:rPr>
          <w:t>https://en.wikipedia.org/wiki/Conifer</w:t>
        </w:r>
      </w:hyperlink>
      <w:r w:rsidRPr="001E6941">
        <w:rPr>
          <w:noProof/>
        </w:rPr>
        <w:t>.</w:t>
      </w:r>
    </w:p>
    <w:p w14:paraId="3FD4529A" w14:textId="170678D7" w:rsidR="001E6941" w:rsidRPr="001E6941" w:rsidRDefault="001E6941" w:rsidP="001E6941">
      <w:pPr>
        <w:pStyle w:val="EndNoteBibliography"/>
        <w:ind w:left="720" w:hanging="720"/>
        <w:rPr>
          <w:noProof/>
        </w:rPr>
      </w:pPr>
      <w:r w:rsidRPr="001E6941">
        <w:rPr>
          <w:noProof/>
        </w:rPr>
        <w:t>90.</w:t>
      </w:r>
      <w:r w:rsidRPr="001E6941">
        <w:rPr>
          <w:noProof/>
        </w:rPr>
        <w:tab/>
        <w:t xml:space="preserve">Services, T.T. </w:t>
      </w:r>
      <w:r w:rsidRPr="001E6941">
        <w:rPr>
          <w:i/>
          <w:noProof/>
        </w:rPr>
        <w:t>Education: Reclamation: Seedling Characteristics</w:t>
      </w:r>
      <w:r w:rsidRPr="001E6941">
        <w:rPr>
          <w:noProof/>
        </w:rPr>
        <w:t xml:space="preserve">.  [cited 2024; Available from: </w:t>
      </w:r>
      <w:hyperlink r:id="rId107" w:history="1">
        <w:r w:rsidRPr="001E6941">
          <w:rPr>
            <w:rStyle w:val="Hyperlink"/>
            <w:noProof/>
          </w:rPr>
          <w:t>https://treetimeservices.ca/education/reclamation/seedling-characteristics</w:t>
        </w:r>
      </w:hyperlink>
      <w:r w:rsidRPr="001E6941">
        <w:rPr>
          <w:noProof/>
        </w:rPr>
        <w:t>.</w:t>
      </w:r>
    </w:p>
    <w:p w14:paraId="59428494" w14:textId="77777777" w:rsidR="001E6941" w:rsidRPr="001E6941" w:rsidRDefault="001E6941" w:rsidP="001E6941">
      <w:pPr>
        <w:pStyle w:val="EndNoteBibliography"/>
        <w:ind w:left="720" w:hanging="720"/>
        <w:rPr>
          <w:noProof/>
        </w:rPr>
      </w:pPr>
      <w:r w:rsidRPr="001E6941">
        <w:rPr>
          <w:noProof/>
        </w:rPr>
        <w:t>91.</w:t>
      </w:r>
      <w:r w:rsidRPr="001E6941">
        <w:rPr>
          <w:noProof/>
        </w:rPr>
        <w:tab/>
        <w:t xml:space="preserve">Pedersen, B.S., </w:t>
      </w:r>
      <w:r w:rsidRPr="001E6941">
        <w:rPr>
          <w:i/>
          <w:noProof/>
        </w:rPr>
        <w:t>Modeling tree mortality in response to short- and long-term environmental stresses.</w:t>
      </w:r>
      <w:r w:rsidRPr="001E6941">
        <w:rPr>
          <w:noProof/>
        </w:rPr>
        <w:t xml:space="preserve"> Ecological Modelling, 1998. </w:t>
      </w:r>
      <w:r w:rsidRPr="001E6941">
        <w:rPr>
          <w:b/>
          <w:noProof/>
        </w:rPr>
        <w:t>105</w:t>
      </w:r>
      <w:r w:rsidRPr="001E6941">
        <w:rPr>
          <w:noProof/>
        </w:rPr>
        <w:t>(2): p. 347-351.</w:t>
      </w:r>
    </w:p>
    <w:p w14:paraId="5F4B7E17" w14:textId="77777777" w:rsidR="001E6941" w:rsidRPr="001E6941" w:rsidRDefault="001E6941" w:rsidP="001E6941">
      <w:pPr>
        <w:pStyle w:val="EndNoteBibliography"/>
        <w:ind w:left="720" w:hanging="720"/>
        <w:rPr>
          <w:noProof/>
        </w:rPr>
      </w:pPr>
      <w:r w:rsidRPr="001E6941">
        <w:rPr>
          <w:noProof/>
        </w:rPr>
        <w:t>92.</w:t>
      </w:r>
      <w:r w:rsidRPr="001E6941">
        <w:rPr>
          <w:noProof/>
        </w:rPr>
        <w:tab/>
        <w:t xml:space="preserve">Whyte, G., et al., </w:t>
      </w:r>
      <w:r w:rsidRPr="001E6941">
        <w:rPr>
          <w:i/>
          <w:noProof/>
        </w:rPr>
        <w:t>The Tree Decline Recovery Seesaw; a conceptual model of the decline and recovery of drought stressed plantation trees.</w:t>
      </w:r>
      <w:r w:rsidRPr="001E6941">
        <w:rPr>
          <w:noProof/>
        </w:rPr>
        <w:t xml:space="preserve"> Forest Ecology and Management, 2016. </w:t>
      </w:r>
      <w:r w:rsidRPr="001E6941">
        <w:rPr>
          <w:b/>
          <w:noProof/>
        </w:rPr>
        <w:t>370</w:t>
      </w:r>
      <w:r w:rsidRPr="001E6941">
        <w:rPr>
          <w:noProof/>
        </w:rPr>
        <w:t>: p. 102-113.</w:t>
      </w:r>
    </w:p>
    <w:p w14:paraId="2BD96EAB" w14:textId="77777777" w:rsidR="001E6941" w:rsidRPr="001E6941" w:rsidRDefault="001E6941" w:rsidP="001E6941">
      <w:pPr>
        <w:pStyle w:val="EndNoteBibliography"/>
        <w:ind w:left="720" w:hanging="720"/>
        <w:rPr>
          <w:noProof/>
        </w:rPr>
      </w:pPr>
      <w:r w:rsidRPr="001E6941">
        <w:rPr>
          <w:noProof/>
        </w:rPr>
        <w:t>93.</w:t>
      </w:r>
      <w:r w:rsidRPr="001E6941">
        <w:rPr>
          <w:noProof/>
        </w:rPr>
        <w:tab/>
        <w:t xml:space="preserve">Hülsmann, L., et al., </w:t>
      </w:r>
      <w:r w:rsidRPr="001E6941">
        <w:rPr>
          <w:i/>
          <w:noProof/>
        </w:rPr>
        <w:t>How to kill a tree: empirical mortality models for 18 species and their performance in a dynamic forest model.</w:t>
      </w:r>
      <w:r w:rsidRPr="001E6941">
        <w:rPr>
          <w:noProof/>
        </w:rPr>
        <w:t xml:space="preserve"> Ecological Applications, 2018. </w:t>
      </w:r>
      <w:r w:rsidRPr="001E6941">
        <w:rPr>
          <w:b/>
          <w:noProof/>
        </w:rPr>
        <w:t>28</w:t>
      </w:r>
      <w:r w:rsidRPr="001E6941">
        <w:rPr>
          <w:noProof/>
        </w:rPr>
        <w:t>(2): p. 522-540.</w:t>
      </w:r>
    </w:p>
    <w:p w14:paraId="2F6337D7" w14:textId="77777777" w:rsidR="001E6941" w:rsidRPr="001E6941" w:rsidRDefault="001E6941" w:rsidP="001E6941">
      <w:pPr>
        <w:pStyle w:val="EndNoteBibliography"/>
        <w:ind w:left="720" w:hanging="720"/>
        <w:rPr>
          <w:noProof/>
        </w:rPr>
      </w:pPr>
      <w:r w:rsidRPr="001E6941">
        <w:rPr>
          <w:noProof/>
        </w:rPr>
        <w:t>94.</w:t>
      </w:r>
      <w:r w:rsidRPr="001E6941">
        <w:rPr>
          <w:noProof/>
        </w:rPr>
        <w:tab/>
        <w:t xml:space="preserve">Das, A.J., N.L. Stephenson, and K.P. Davis, </w:t>
      </w:r>
      <w:r w:rsidRPr="001E6941">
        <w:rPr>
          <w:i/>
          <w:noProof/>
        </w:rPr>
        <w:t>Why do trees die? Characterizing the drivers of background tree mortality.</w:t>
      </w:r>
      <w:r w:rsidRPr="001E6941">
        <w:rPr>
          <w:noProof/>
        </w:rPr>
        <w:t xml:space="preserve"> Ecology, 2016. </w:t>
      </w:r>
      <w:r w:rsidRPr="001E6941">
        <w:rPr>
          <w:b/>
          <w:noProof/>
        </w:rPr>
        <w:t>97</w:t>
      </w:r>
      <w:r w:rsidRPr="001E6941">
        <w:rPr>
          <w:noProof/>
        </w:rPr>
        <w:t>(10): p. 2616-2627.</w:t>
      </w:r>
    </w:p>
    <w:p w14:paraId="5344B708" w14:textId="77777777" w:rsidR="001E6941" w:rsidRPr="001E6941" w:rsidRDefault="001E6941" w:rsidP="001E6941">
      <w:pPr>
        <w:pStyle w:val="EndNoteBibliography"/>
        <w:ind w:left="720" w:hanging="720"/>
        <w:rPr>
          <w:noProof/>
        </w:rPr>
      </w:pPr>
      <w:r w:rsidRPr="001E6941">
        <w:rPr>
          <w:noProof/>
        </w:rPr>
        <w:t>95.</w:t>
      </w:r>
      <w:r w:rsidRPr="001E6941">
        <w:rPr>
          <w:noProof/>
        </w:rPr>
        <w:tab/>
        <w:t xml:space="preserve">Brockerhoff, E.G., et al., </w:t>
      </w:r>
      <w:r w:rsidRPr="001E6941">
        <w:rPr>
          <w:i/>
          <w:noProof/>
        </w:rPr>
        <w:t>Forest biodiversity, ecosystem functioning and the provision of ecosystem services.</w:t>
      </w:r>
      <w:r w:rsidRPr="001E6941">
        <w:rPr>
          <w:noProof/>
        </w:rPr>
        <w:t xml:space="preserve"> Biodiversity and Conservation, 2017. </w:t>
      </w:r>
      <w:r w:rsidRPr="001E6941">
        <w:rPr>
          <w:b/>
          <w:noProof/>
        </w:rPr>
        <w:t>26</w:t>
      </w:r>
      <w:r w:rsidRPr="001E6941">
        <w:rPr>
          <w:noProof/>
        </w:rPr>
        <w:t>(13): p. 3005-3035.</w:t>
      </w:r>
    </w:p>
    <w:p w14:paraId="21D04694" w14:textId="77777777" w:rsidR="001E6941" w:rsidRPr="001E6941" w:rsidRDefault="001E6941" w:rsidP="001E6941">
      <w:pPr>
        <w:pStyle w:val="EndNoteBibliography"/>
        <w:ind w:left="720" w:hanging="720"/>
        <w:rPr>
          <w:noProof/>
        </w:rPr>
      </w:pPr>
      <w:r w:rsidRPr="001E6941">
        <w:rPr>
          <w:noProof/>
        </w:rPr>
        <w:t>96.</w:t>
      </w:r>
      <w:r w:rsidRPr="001E6941">
        <w:rPr>
          <w:noProof/>
        </w:rPr>
        <w:tab/>
        <w:t xml:space="preserve">Chen, X. and D.G. Brockway, </w:t>
      </w:r>
      <w:r w:rsidRPr="001E6941">
        <w:rPr>
          <w:i/>
          <w:noProof/>
        </w:rPr>
        <w:t>Height-diameter Relationships in Longleaf Pine and Four Swamp Tree Species.</w:t>
      </w:r>
      <w:r w:rsidRPr="001E6941">
        <w:rPr>
          <w:noProof/>
        </w:rPr>
        <w:t xml:space="preserve"> Journal of Plant Studies, 2017. </w:t>
      </w:r>
      <w:r w:rsidRPr="001E6941">
        <w:rPr>
          <w:b/>
          <w:noProof/>
        </w:rPr>
        <w:t>6</w:t>
      </w:r>
      <w:r w:rsidRPr="001E6941">
        <w:rPr>
          <w:noProof/>
        </w:rPr>
        <w:t>(2): p. 94.</w:t>
      </w:r>
    </w:p>
    <w:p w14:paraId="2ECFCA06" w14:textId="20520035" w:rsidR="001E6941" w:rsidRPr="001E6941" w:rsidRDefault="001E6941" w:rsidP="001E6941">
      <w:pPr>
        <w:pStyle w:val="EndNoteBibliography"/>
        <w:ind w:left="720" w:hanging="720"/>
        <w:rPr>
          <w:noProof/>
        </w:rPr>
      </w:pPr>
      <w:r w:rsidRPr="001E6941">
        <w:rPr>
          <w:noProof/>
        </w:rPr>
        <w:lastRenderedPageBreak/>
        <w:t>97.</w:t>
      </w:r>
      <w:r w:rsidRPr="001E6941">
        <w:rPr>
          <w:noProof/>
        </w:rPr>
        <w:tab/>
        <w:t xml:space="preserve">Scotland, F.A.L. </w:t>
      </w:r>
      <w:r w:rsidRPr="001E6941">
        <w:rPr>
          <w:i/>
          <w:noProof/>
        </w:rPr>
        <w:t xml:space="preserve">Biodiversity and you </w:t>
      </w:r>
      <w:r w:rsidRPr="001E6941">
        <w:rPr>
          <w:noProof/>
        </w:rPr>
        <w:t xml:space="preserve">2020  [cited 2024; Available from: </w:t>
      </w:r>
      <w:hyperlink r:id="rId108" w:history="1">
        <w:r w:rsidRPr="001E6941">
          <w:rPr>
            <w:rStyle w:val="Hyperlink"/>
            <w:noProof/>
          </w:rPr>
          <w:t>https://forestryandland.gov.scot/blog/biodiversity-and-you</w:t>
        </w:r>
      </w:hyperlink>
      <w:r w:rsidRPr="001E6941">
        <w:rPr>
          <w:noProof/>
        </w:rPr>
        <w:t>.</w:t>
      </w:r>
    </w:p>
    <w:p w14:paraId="45889913" w14:textId="77777777" w:rsidR="001E6941" w:rsidRPr="001E6941" w:rsidRDefault="001E6941" w:rsidP="001E6941">
      <w:pPr>
        <w:pStyle w:val="EndNoteBibliography"/>
        <w:ind w:left="720" w:hanging="720"/>
        <w:rPr>
          <w:noProof/>
        </w:rPr>
      </w:pPr>
      <w:r w:rsidRPr="001E6941">
        <w:rPr>
          <w:noProof/>
        </w:rPr>
        <w:t>98.</w:t>
      </w:r>
      <w:r w:rsidRPr="001E6941">
        <w:rPr>
          <w:noProof/>
        </w:rPr>
        <w:tab/>
        <w:t xml:space="preserve">I. Thompson, B.M., S. McNulty, A. Mosseler, </w:t>
      </w:r>
      <w:r w:rsidRPr="001E6941">
        <w:rPr>
          <w:i/>
          <w:noProof/>
        </w:rPr>
        <w:t xml:space="preserve">Forest Resilience, Biodiversity, and Climate Change: a synthesis of the biodiversity/resilience/stability relationship in forest ecosystems. </w:t>
      </w:r>
      <w:r w:rsidRPr="001E6941">
        <w:rPr>
          <w:noProof/>
        </w:rPr>
        <w:t>. 2009, Secretariat of the Convention on Biological Diversity: Montreal. p. 1-67.</w:t>
      </w:r>
    </w:p>
    <w:p w14:paraId="73CDD46A" w14:textId="77777777" w:rsidR="001E6941" w:rsidRPr="001E6941" w:rsidRDefault="001E6941" w:rsidP="001E6941">
      <w:pPr>
        <w:pStyle w:val="EndNoteBibliography"/>
        <w:ind w:left="720" w:hanging="720"/>
        <w:rPr>
          <w:noProof/>
        </w:rPr>
      </w:pPr>
      <w:r w:rsidRPr="001E6941">
        <w:rPr>
          <w:noProof/>
        </w:rPr>
        <w:t>99.</w:t>
      </w:r>
      <w:r w:rsidRPr="001E6941">
        <w:rPr>
          <w:noProof/>
        </w:rPr>
        <w:tab/>
        <w:t xml:space="preserve">Wang, X., et al., </w:t>
      </w:r>
      <w:r w:rsidRPr="001E6941">
        <w:rPr>
          <w:i/>
          <w:noProof/>
        </w:rPr>
        <w:t>The biodiversity benefit of native forests and mixed‐species plantations over monoculture plantations.</w:t>
      </w:r>
      <w:r w:rsidRPr="001E6941">
        <w:rPr>
          <w:noProof/>
        </w:rPr>
        <w:t xml:space="preserve"> Diversity and Distributions, 2019. </w:t>
      </w:r>
      <w:r w:rsidRPr="001E6941">
        <w:rPr>
          <w:b/>
          <w:noProof/>
        </w:rPr>
        <w:t>25</w:t>
      </w:r>
      <w:r w:rsidRPr="001E6941">
        <w:rPr>
          <w:noProof/>
        </w:rPr>
        <w:t>(11): p. 1721-1735.</w:t>
      </w:r>
    </w:p>
    <w:p w14:paraId="48846D62" w14:textId="77777777" w:rsidR="001E6941" w:rsidRPr="001E6941" w:rsidRDefault="001E6941" w:rsidP="001E6941">
      <w:pPr>
        <w:pStyle w:val="EndNoteBibliography"/>
        <w:ind w:left="720" w:hanging="720"/>
        <w:rPr>
          <w:noProof/>
        </w:rPr>
      </w:pPr>
      <w:r w:rsidRPr="001E6941">
        <w:rPr>
          <w:noProof/>
        </w:rPr>
        <w:t>100.</w:t>
      </w:r>
      <w:r w:rsidRPr="001E6941">
        <w:rPr>
          <w:noProof/>
        </w:rPr>
        <w:tab/>
        <w:t xml:space="preserve">Hertzog, L.R., et al., </w:t>
      </w:r>
      <w:r w:rsidRPr="001E6941">
        <w:rPr>
          <w:i/>
          <w:noProof/>
        </w:rPr>
        <w:t>Mixing of tree species is especially beneficial for biodiversity in fragmented landscapes, without compromising forest functioning.</w:t>
      </w:r>
      <w:r w:rsidRPr="001E6941">
        <w:rPr>
          <w:noProof/>
        </w:rPr>
        <w:t xml:space="preserve"> Journal of Applied Ecology, 2021. </w:t>
      </w:r>
      <w:r w:rsidRPr="001E6941">
        <w:rPr>
          <w:b/>
          <w:noProof/>
        </w:rPr>
        <w:t>58</w:t>
      </w:r>
      <w:r w:rsidRPr="001E6941">
        <w:rPr>
          <w:noProof/>
        </w:rPr>
        <w:t>(12): p. 2903-2913.</w:t>
      </w:r>
    </w:p>
    <w:p w14:paraId="11855F1F" w14:textId="77777777" w:rsidR="001E6941" w:rsidRPr="001E6941" w:rsidRDefault="001E6941" w:rsidP="001E6941">
      <w:pPr>
        <w:pStyle w:val="EndNoteBibliography"/>
        <w:ind w:left="720" w:hanging="720"/>
        <w:rPr>
          <w:noProof/>
        </w:rPr>
      </w:pPr>
      <w:r w:rsidRPr="001E6941">
        <w:rPr>
          <w:noProof/>
        </w:rPr>
        <w:t>101.</w:t>
      </w:r>
      <w:r w:rsidRPr="001E6941">
        <w:rPr>
          <w:noProof/>
        </w:rPr>
        <w:tab/>
        <w:t xml:space="preserve">Kuuluvainen, T., et al., </w:t>
      </w:r>
      <w:r w:rsidRPr="001E6941">
        <w:rPr>
          <w:i/>
          <w:noProof/>
        </w:rPr>
        <w:t>Tree age distributions in old-growth forest sites in Vienansalo wilderness, eastern Fennoscandia.</w:t>
      </w:r>
      <w:r w:rsidRPr="001E6941">
        <w:rPr>
          <w:noProof/>
        </w:rPr>
        <w:t xml:space="preserve"> Silva Fennica, 2002. </w:t>
      </w:r>
      <w:r w:rsidRPr="001E6941">
        <w:rPr>
          <w:b/>
          <w:noProof/>
        </w:rPr>
        <w:t>36</w:t>
      </w:r>
      <w:r w:rsidRPr="001E6941">
        <w:rPr>
          <w:noProof/>
        </w:rPr>
        <w:t>(1).</w:t>
      </w:r>
    </w:p>
    <w:p w14:paraId="6C044967" w14:textId="334B92BE" w:rsidR="001E6941" w:rsidRPr="001E6941" w:rsidRDefault="001E6941" w:rsidP="001E6941">
      <w:pPr>
        <w:pStyle w:val="EndNoteBibliography"/>
        <w:ind w:left="720" w:hanging="720"/>
        <w:rPr>
          <w:noProof/>
        </w:rPr>
      </w:pPr>
      <w:r w:rsidRPr="001E6941">
        <w:rPr>
          <w:noProof/>
        </w:rPr>
        <w:t>102.</w:t>
      </w:r>
      <w:r w:rsidRPr="001E6941">
        <w:rPr>
          <w:noProof/>
        </w:rPr>
        <w:tab/>
        <w:t xml:space="preserve">studocu. </w:t>
      </w:r>
      <w:r w:rsidRPr="001E6941">
        <w:rPr>
          <w:i/>
          <w:noProof/>
        </w:rPr>
        <w:t>ROTATION</w:t>
      </w:r>
      <w:r w:rsidRPr="001E6941">
        <w:rPr>
          <w:noProof/>
        </w:rPr>
        <w:t xml:space="preserve">. 2023  [cited 2024; Available from: </w:t>
      </w:r>
      <w:hyperlink r:id="rId109" w:history="1">
        <w:r w:rsidRPr="001E6941">
          <w:rPr>
            <w:rStyle w:val="Hyperlink"/>
            <w:noProof/>
          </w:rPr>
          <w:t>https://www.studocu.com/in/document/sam-higginbottom-university-of-agriculture-technology-and-sciences/agroforestry-management/rotation/27330074</w:t>
        </w:r>
      </w:hyperlink>
      <w:r w:rsidRPr="001E6941">
        <w:rPr>
          <w:noProof/>
        </w:rPr>
        <w:t>.</w:t>
      </w:r>
    </w:p>
    <w:p w14:paraId="2847E85E" w14:textId="3739B3EB" w:rsidR="001E6941" w:rsidRPr="001E6941" w:rsidRDefault="001E6941" w:rsidP="001E6941">
      <w:pPr>
        <w:pStyle w:val="EndNoteBibliography"/>
        <w:ind w:left="720" w:hanging="720"/>
        <w:rPr>
          <w:noProof/>
        </w:rPr>
      </w:pPr>
      <w:r w:rsidRPr="001E6941">
        <w:rPr>
          <w:noProof/>
        </w:rPr>
        <w:t>103.</w:t>
      </w:r>
      <w:r w:rsidRPr="001E6941">
        <w:rPr>
          <w:noProof/>
        </w:rPr>
        <w:tab/>
        <w:t xml:space="preserve">Press, L.A. </w:t>
      </w:r>
      <w:r w:rsidRPr="001E6941">
        <w:rPr>
          <w:i/>
          <w:noProof/>
        </w:rPr>
        <w:t>Buying Wood by the Pound</w:t>
      </w:r>
      <w:r w:rsidRPr="001E6941">
        <w:rPr>
          <w:noProof/>
        </w:rPr>
        <w:t xml:space="preserve">. 2021  [cited 2024; Available from: </w:t>
      </w:r>
      <w:hyperlink r:id="rId110" w:history="1">
        <w:r w:rsidRPr="001E6941">
          <w:rPr>
            <w:rStyle w:val="Hyperlink"/>
            <w:noProof/>
          </w:rPr>
          <w:t>https://blog.lostartpress.com/2021/03/21/buying-wood-by-the-pound/</w:t>
        </w:r>
      </w:hyperlink>
      <w:r w:rsidRPr="001E6941">
        <w:rPr>
          <w:noProof/>
        </w:rPr>
        <w:t>.</w:t>
      </w:r>
    </w:p>
    <w:p w14:paraId="3EA37F94" w14:textId="06175AFF" w:rsidR="001E6941" w:rsidRPr="001E6941" w:rsidRDefault="001E6941" w:rsidP="001E6941">
      <w:pPr>
        <w:pStyle w:val="EndNoteBibliography"/>
        <w:ind w:left="720" w:hanging="720"/>
        <w:rPr>
          <w:noProof/>
        </w:rPr>
      </w:pPr>
      <w:r w:rsidRPr="001E6941">
        <w:rPr>
          <w:noProof/>
        </w:rPr>
        <w:t>104.</w:t>
      </w:r>
      <w:r w:rsidRPr="001E6941">
        <w:rPr>
          <w:noProof/>
        </w:rPr>
        <w:tab/>
        <w:t xml:space="preserve">Services, G. </w:t>
      </w:r>
      <w:r w:rsidRPr="001E6941">
        <w:rPr>
          <w:i/>
          <w:noProof/>
        </w:rPr>
        <w:t>Factors Influencing Tree Removal Costs</w:t>
      </w:r>
      <w:r w:rsidRPr="001E6941">
        <w:rPr>
          <w:noProof/>
        </w:rPr>
        <w:t xml:space="preserve">.  [cited 2024; Available from: </w:t>
      </w:r>
      <w:hyperlink r:id="rId111" w:history="1">
        <w:r w:rsidRPr="001E6941">
          <w:rPr>
            <w:rStyle w:val="Hyperlink"/>
            <w:noProof/>
          </w:rPr>
          <w:t>https://www.grasshopperservices.ie/tree-removal-cost/</w:t>
        </w:r>
      </w:hyperlink>
      <w:r w:rsidRPr="001E6941">
        <w:rPr>
          <w:noProof/>
        </w:rPr>
        <w:t>.</w:t>
      </w:r>
    </w:p>
    <w:p w14:paraId="61C81F46" w14:textId="1536BF36" w:rsidR="001E6941" w:rsidRPr="001E6941" w:rsidRDefault="001E6941" w:rsidP="001E6941">
      <w:pPr>
        <w:pStyle w:val="EndNoteBibliography"/>
        <w:ind w:left="720" w:hanging="720"/>
        <w:rPr>
          <w:noProof/>
        </w:rPr>
      </w:pPr>
      <w:r w:rsidRPr="001E6941">
        <w:rPr>
          <w:noProof/>
        </w:rPr>
        <w:t>105.</w:t>
      </w:r>
      <w:r w:rsidRPr="001E6941">
        <w:rPr>
          <w:noProof/>
        </w:rPr>
        <w:tab/>
        <w:t xml:space="preserve">Nita, A. </w:t>
      </w:r>
      <w:r w:rsidRPr="001E6941">
        <w:rPr>
          <w:i/>
          <w:noProof/>
        </w:rPr>
        <w:t>How Much Does it Cost to Plant a Tree in 2024?</w:t>
      </w:r>
      <w:r w:rsidRPr="001E6941">
        <w:rPr>
          <w:noProof/>
        </w:rPr>
        <w:t xml:space="preserve"> 2023; Available from: </w:t>
      </w:r>
      <w:hyperlink r:id="rId112" w:history="1">
        <w:r w:rsidRPr="001E6941">
          <w:rPr>
            <w:rStyle w:val="Hyperlink"/>
            <w:noProof/>
          </w:rPr>
          <w:t>https://lawnlove.com/blog/cost-to-plant-tree/</w:t>
        </w:r>
      </w:hyperlink>
      <w:r w:rsidRPr="001E6941">
        <w:rPr>
          <w:noProof/>
        </w:rPr>
        <w:t>.</w:t>
      </w:r>
    </w:p>
    <w:p w14:paraId="14AF1EFE" w14:textId="77777777" w:rsidR="001E6941" w:rsidRPr="001E6941" w:rsidRDefault="001E6941" w:rsidP="001E6941">
      <w:pPr>
        <w:pStyle w:val="EndNoteBibliography"/>
        <w:ind w:left="720" w:hanging="720"/>
        <w:rPr>
          <w:noProof/>
        </w:rPr>
      </w:pPr>
      <w:r w:rsidRPr="001E6941">
        <w:rPr>
          <w:noProof/>
        </w:rPr>
        <w:t>106.</w:t>
      </w:r>
      <w:r w:rsidRPr="001E6941">
        <w:rPr>
          <w:noProof/>
        </w:rPr>
        <w:tab/>
        <w:t xml:space="preserve">Miina, J., et al., </w:t>
      </w:r>
      <w:r w:rsidRPr="001E6941">
        <w:rPr>
          <w:i/>
          <w:noProof/>
        </w:rPr>
        <w:t>Promoting wild mushroom yields by forest management</w:t>
      </w:r>
      <w:r w:rsidRPr="001E6941">
        <w:rPr>
          <w:noProof/>
        </w:rPr>
        <w:t>. 2016.</w:t>
      </w:r>
    </w:p>
    <w:p w14:paraId="2AECB082" w14:textId="324C6142" w:rsidR="001E6941" w:rsidRPr="001E6941" w:rsidRDefault="001E6941" w:rsidP="001E6941">
      <w:pPr>
        <w:pStyle w:val="EndNoteBibliography"/>
        <w:ind w:left="720" w:hanging="720"/>
        <w:rPr>
          <w:noProof/>
        </w:rPr>
      </w:pPr>
      <w:r w:rsidRPr="001E6941">
        <w:rPr>
          <w:noProof/>
        </w:rPr>
        <w:t>107.</w:t>
      </w:r>
      <w:r w:rsidRPr="001E6941">
        <w:rPr>
          <w:noProof/>
        </w:rPr>
        <w:tab/>
        <w:t xml:space="preserve">Flanagan, D. </w:t>
      </w:r>
      <w:r w:rsidRPr="001E6941">
        <w:rPr>
          <w:i/>
          <w:noProof/>
        </w:rPr>
        <w:t>Bee Keeping and Honey Production</w:t>
      </w:r>
      <w:r w:rsidRPr="001E6941">
        <w:rPr>
          <w:noProof/>
        </w:rPr>
        <w:t xml:space="preserve">. 2017  [cited 2024; Available from: </w:t>
      </w:r>
      <w:hyperlink r:id="rId113" w:history="1">
        <w:r w:rsidRPr="001E6941">
          <w:rPr>
            <w:rStyle w:val="Hyperlink"/>
            <w:noProof/>
          </w:rPr>
          <w:t>https://www.teagasc.ie/rural-economy/rural-development/diversification/bee-keeping-and-honey-production/</w:t>
        </w:r>
      </w:hyperlink>
      <w:r w:rsidRPr="001E6941">
        <w:rPr>
          <w:noProof/>
        </w:rPr>
        <w:t>.</w:t>
      </w:r>
    </w:p>
    <w:p w14:paraId="014CD038" w14:textId="77777777" w:rsidR="001E6941" w:rsidRPr="001E6941" w:rsidRDefault="001E6941" w:rsidP="001E6941">
      <w:pPr>
        <w:pStyle w:val="EndNoteBibliography"/>
        <w:ind w:left="720" w:hanging="720"/>
        <w:rPr>
          <w:noProof/>
        </w:rPr>
      </w:pPr>
      <w:r w:rsidRPr="001E6941">
        <w:rPr>
          <w:noProof/>
        </w:rPr>
        <w:t>108.</w:t>
      </w:r>
      <w:r w:rsidRPr="001E6941">
        <w:rPr>
          <w:noProof/>
        </w:rPr>
        <w:tab/>
        <w:t xml:space="preserve">Visick, O.D. and F.L.W. Ratnieks, </w:t>
      </w:r>
      <w:r w:rsidRPr="001E6941">
        <w:rPr>
          <w:i/>
          <w:noProof/>
        </w:rPr>
        <w:t>Density of wild honey bee, &lt;i&gt;Apis mellifera&lt;/i&gt;, colonies worldwide.</w:t>
      </w:r>
      <w:r w:rsidRPr="001E6941">
        <w:rPr>
          <w:noProof/>
        </w:rPr>
        <w:t xml:space="preserve"> Ecology and Evolution, 2023. </w:t>
      </w:r>
      <w:r w:rsidRPr="001E6941">
        <w:rPr>
          <w:b/>
          <w:noProof/>
        </w:rPr>
        <w:t>13</w:t>
      </w:r>
      <w:r w:rsidRPr="001E6941">
        <w:rPr>
          <w:noProof/>
        </w:rPr>
        <w:t>(10).</w:t>
      </w:r>
    </w:p>
    <w:p w14:paraId="0AD986EB" w14:textId="77777777" w:rsidR="001E6941" w:rsidRPr="001E6941" w:rsidRDefault="001E6941" w:rsidP="001E6941">
      <w:pPr>
        <w:pStyle w:val="EndNoteBibliography"/>
        <w:ind w:left="720" w:hanging="720"/>
        <w:rPr>
          <w:noProof/>
        </w:rPr>
      </w:pPr>
      <w:r w:rsidRPr="001E6941">
        <w:rPr>
          <w:noProof/>
        </w:rPr>
        <w:t>109.</w:t>
      </w:r>
      <w:r w:rsidRPr="001E6941">
        <w:rPr>
          <w:noProof/>
        </w:rPr>
        <w:tab/>
        <w:t xml:space="preserve">Riedl, M., et al., </w:t>
      </w:r>
      <w:r w:rsidRPr="001E6941">
        <w:rPr>
          <w:i/>
          <w:noProof/>
        </w:rPr>
        <w:t>Analysis of Significant Factors Influencing the Amount of Collected Forest Berries in the Czech Republic.</w:t>
      </w:r>
      <w:r w:rsidRPr="001E6941">
        <w:rPr>
          <w:noProof/>
        </w:rPr>
        <w:t xml:space="preserve"> Forests, 2020. </w:t>
      </w:r>
      <w:r w:rsidRPr="001E6941">
        <w:rPr>
          <w:b/>
          <w:noProof/>
        </w:rPr>
        <w:t>11</w:t>
      </w:r>
      <w:r w:rsidRPr="001E6941">
        <w:rPr>
          <w:noProof/>
        </w:rPr>
        <w:t>(10): p. 1114.</w:t>
      </w:r>
    </w:p>
    <w:p w14:paraId="771479C1" w14:textId="75D56C49" w:rsidR="001E6941" w:rsidRPr="001E6941" w:rsidRDefault="001E6941" w:rsidP="001E6941">
      <w:pPr>
        <w:pStyle w:val="EndNoteBibliography"/>
        <w:ind w:left="720" w:hanging="720"/>
        <w:rPr>
          <w:noProof/>
        </w:rPr>
      </w:pPr>
      <w:r w:rsidRPr="001E6941">
        <w:rPr>
          <w:noProof/>
        </w:rPr>
        <w:t>110.</w:t>
      </w:r>
      <w:r w:rsidRPr="001E6941">
        <w:rPr>
          <w:noProof/>
        </w:rPr>
        <w:tab/>
        <w:t xml:space="preserve">Forest, H.o.E. </w:t>
      </w:r>
      <w:r w:rsidRPr="001E6941">
        <w:rPr>
          <w:i/>
          <w:noProof/>
        </w:rPr>
        <w:t>5 fungi to spot in the Forest</w:t>
      </w:r>
      <w:r w:rsidRPr="001E6941">
        <w:rPr>
          <w:noProof/>
        </w:rPr>
        <w:t xml:space="preserve">. 2020  [cited 2024; Available from: </w:t>
      </w:r>
      <w:hyperlink r:id="rId114" w:history="1">
        <w:r w:rsidRPr="001E6941">
          <w:rPr>
            <w:rStyle w:val="Hyperlink"/>
            <w:noProof/>
          </w:rPr>
          <w:t>https://heartofenglandforest.org/news/5-fungi-spot-forest</w:t>
        </w:r>
      </w:hyperlink>
      <w:r w:rsidRPr="001E6941">
        <w:rPr>
          <w:noProof/>
        </w:rPr>
        <w:t>.</w:t>
      </w:r>
    </w:p>
    <w:p w14:paraId="13AA2A49" w14:textId="1AD04AE9" w:rsidR="001E6941" w:rsidRPr="001E6941" w:rsidRDefault="001E6941" w:rsidP="001E6941">
      <w:pPr>
        <w:pStyle w:val="EndNoteBibliography"/>
        <w:ind w:left="720" w:hanging="720"/>
        <w:rPr>
          <w:noProof/>
        </w:rPr>
      </w:pPr>
      <w:r w:rsidRPr="001E6941">
        <w:rPr>
          <w:noProof/>
        </w:rPr>
        <w:t>111.</w:t>
      </w:r>
      <w:r w:rsidRPr="001E6941">
        <w:rPr>
          <w:noProof/>
        </w:rPr>
        <w:tab/>
        <w:t xml:space="preserve">Mushrooms, B.M. </w:t>
      </w:r>
      <w:r w:rsidRPr="001E6941">
        <w:rPr>
          <w:i/>
          <w:noProof/>
        </w:rPr>
        <w:t>Wild Irish Mushrooms</w:t>
      </w:r>
      <w:r w:rsidRPr="001E6941">
        <w:rPr>
          <w:noProof/>
        </w:rPr>
        <w:t xml:space="preserve">. 2024  [cited 2024; Available from: </w:t>
      </w:r>
      <w:hyperlink r:id="rId115" w:history="1">
        <w:r w:rsidRPr="001E6941">
          <w:rPr>
            <w:rStyle w:val="Hyperlink"/>
            <w:noProof/>
          </w:rPr>
          <w:t>https://ballyhouramushrooms.ie/store/Wild-Irish-Mushrooms-c87664037</w:t>
        </w:r>
      </w:hyperlink>
      <w:r w:rsidRPr="001E6941">
        <w:rPr>
          <w:noProof/>
        </w:rPr>
        <w:t>.</w:t>
      </w:r>
    </w:p>
    <w:p w14:paraId="239586D4" w14:textId="42CDCD63" w:rsidR="001E6941" w:rsidRPr="001E6941" w:rsidRDefault="001E6941" w:rsidP="001E6941">
      <w:pPr>
        <w:pStyle w:val="EndNoteBibliography"/>
        <w:ind w:left="720" w:hanging="720"/>
        <w:rPr>
          <w:noProof/>
        </w:rPr>
      </w:pPr>
      <w:r w:rsidRPr="001E6941">
        <w:rPr>
          <w:noProof/>
        </w:rPr>
        <w:t>112.</w:t>
      </w:r>
      <w:r w:rsidRPr="001E6941">
        <w:rPr>
          <w:noProof/>
        </w:rPr>
        <w:tab/>
        <w:t xml:space="preserve">Pick, P.W. </w:t>
      </w:r>
      <w:r w:rsidRPr="001E6941">
        <w:rPr>
          <w:i/>
          <w:noProof/>
        </w:rPr>
        <w:t>Wild Berries</w:t>
      </w:r>
      <w:r w:rsidRPr="001E6941">
        <w:rPr>
          <w:noProof/>
        </w:rPr>
        <w:t xml:space="preserve">. 2024  [cited 2024; Available from: </w:t>
      </w:r>
      <w:hyperlink r:id="rId116" w:history="1">
        <w:r w:rsidRPr="001E6941">
          <w:rPr>
            <w:rStyle w:val="Hyperlink"/>
            <w:noProof/>
          </w:rPr>
          <w:t>https://pacificwildpick.com/collections/berries</w:t>
        </w:r>
      </w:hyperlink>
      <w:r w:rsidRPr="001E6941">
        <w:rPr>
          <w:noProof/>
        </w:rPr>
        <w:t>.</w:t>
      </w:r>
    </w:p>
    <w:p w14:paraId="6650F491" w14:textId="1EC47C37" w:rsidR="001E6941" w:rsidRPr="001E6941" w:rsidRDefault="001E6941" w:rsidP="001E6941">
      <w:pPr>
        <w:pStyle w:val="EndNoteBibliography"/>
        <w:ind w:left="720" w:hanging="720"/>
        <w:rPr>
          <w:noProof/>
        </w:rPr>
      </w:pPr>
      <w:r w:rsidRPr="001E6941">
        <w:rPr>
          <w:noProof/>
        </w:rPr>
        <w:t>113.</w:t>
      </w:r>
      <w:r w:rsidRPr="001E6941">
        <w:rPr>
          <w:noProof/>
        </w:rPr>
        <w:tab/>
        <w:t xml:space="preserve">Killester, D.H. </w:t>
      </w:r>
      <w:r w:rsidRPr="001E6941">
        <w:rPr>
          <w:i/>
          <w:noProof/>
        </w:rPr>
        <w:t>Pure Irish Honey</w:t>
      </w:r>
      <w:r w:rsidRPr="001E6941">
        <w:rPr>
          <w:noProof/>
        </w:rPr>
        <w:t xml:space="preserve">. 2024  [cited 2024; Available from: </w:t>
      </w:r>
      <w:hyperlink r:id="rId117" w:history="1">
        <w:r w:rsidRPr="001E6941">
          <w:rPr>
            <w:rStyle w:val="Hyperlink"/>
            <w:noProof/>
          </w:rPr>
          <w:t>https://dublinhoneykillester.ie/product/pure-irish-honey-killester/</w:t>
        </w:r>
      </w:hyperlink>
      <w:r w:rsidRPr="001E6941">
        <w:rPr>
          <w:noProof/>
        </w:rPr>
        <w:t>.</w:t>
      </w:r>
    </w:p>
    <w:p w14:paraId="22B65A9C" w14:textId="57A34943" w:rsidR="001E6941" w:rsidRPr="001E6941" w:rsidRDefault="001E6941" w:rsidP="001E6941">
      <w:pPr>
        <w:pStyle w:val="EndNoteBibliography"/>
        <w:ind w:left="720" w:hanging="720"/>
        <w:rPr>
          <w:noProof/>
        </w:rPr>
      </w:pPr>
      <w:r w:rsidRPr="001E6941">
        <w:rPr>
          <w:noProof/>
        </w:rPr>
        <w:t>114.</w:t>
      </w:r>
      <w:r w:rsidRPr="001E6941">
        <w:rPr>
          <w:noProof/>
        </w:rPr>
        <w:tab/>
        <w:t xml:space="preserve">Liu, V. How long does it take a person to walk an acre? 2021; Available from: </w:t>
      </w:r>
      <w:hyperlink r:id="rId118" w:history="1">
        <w:r w:rsidRPr="001E6941">
          <w:rPr>
            <w:rStyle w:val="Hyperlink"/>
            <w:noProof/>
          </w:rPr>
          <w:t>https://www.quora.com/How-long-does-it-take-a-person-to-walk-an-acre</w:t>
        </w:r>
      </w:hyperlink>
      <w:r w:rsidRPr="001E6941">
        <w:rPr>
          <w:noProof/>
        </w:rPr>
        <w:t>.</w:t>
      </w:r>
    </w:p>
    <w:p w14:paraId="5B45A025" w14:textId="3185F1E1" w:rsidR="001E6941" w:rsidRPr="001E6941" w:rsidRDefault="001E6941" w:rsidP="001E6941">
      <w:pPr>
        <w:pStyle w:val="EndNoteBibliography"/>
        <w:ind w:left="720" w:hanging="720"/>
        <w:rPr>
          <w:noProof/>
        </w:rPr>
      </w:pPr>
      <w:r w:rsidRPr="001E6941">
        <w:rPr>
          <w:noProof/>
        </w:rPr>
        <w:t>115.</w:t>
      </w:r>
      <w:r w:rsidRPr="001E6941">
        <w:rPr>
          <w:noProof/>
        </w:rPr>
        <w:tab/>
        <w:t xml:space="preserve">Expert, S. </w:t>
      </w:r>
      <w:r w:rsidRPr="001E6941">
        <w:rPr>
          <w:i/>
          <w:noProof/>
        </w:rPr>
        <w:t>Forest Worker Avg. Salary</w:t>
      </w:r>
      <w:r w:rsidRPr="001E6941">
        <w:rPr>
          <w:noProof/>
        </w:rPr>
        <w:t xml:space="preserve">. 2024  [cited 2024; Available from: </w:t>
      </w:r>
      <w:hyperlink r:id="rId119" w:history="1">
        <w:r w:rsidRPr="001E6941">
          <w:rPr>
            <w:rStyle w:val="Hyperlink"/>
            <w:noProof/>
          </w:rPr>
          <w:t>https://www.salaryexpert.com/salary/job/forest-worker/ireland</w:t>
        </w:r>
      </w:hyperlink>
      <w:r w:rsidRPr="001E6941">
        <w:rPr>
          <w:noProof/>
        </w:rPr>
        <w:t>.</w:t>
      </w:r>
    </w:p>
    <w:p w14:paraId="25BE192B" w14:textId="77777777" w:rsidR="001E6941" w:rsidRPr="001E6941" w:rsidRDefault="001E6941" w:rsidP="001E6941">
      <w:pPr>
        <w:pStyle w:val="EndNoteBibliography"/>
        <w:ind w:left="720" w:hanging="720"/>
        <w:rPr>
          <w:noProof/>
        </w:rPr>
      </w:pPr>
      <w:r w:rsidRPr="001E6941">
        <w:rPr>
          <w:noProof/>
        </w:rPr>
        <w:t>116.</w:t>
      </w:r>
      <w:r w:rsidRPr="001E6941">
        <w:rPr>
          <w:noProof/>
        </w:rPr>
        <w:tab/>
        <w:t xml:space="preserve">Department of Agriculture, F.a.t.M.I., </w:t>
      </w:r>
      <w:r w:rsidRPr="001E6941">
        <w:rPr>
          <w:i/>
          <w:noProof/>
        </w:rPr>
        <w:t>Forest Statistics 2022</w:t>
      </w:r>
      <w:r w:rsidRPr="001E6941">
        <w:rPr>
          <w:noProof/>
        </w:rPr>
        <w:t>. 2022, Department of Agriculture, Food and the Marine Ireland.</w:t>
      </w:r>
    </w:p>
    <w:p w14:paraId="6E0DD6A7" w14:textId="096D4677" w:rsidR="001E6941" w:rsidRPr="001E6941" w:rsidRDefault="001E6941" w:rsidP="001E6941">
      <w:pPr>
        <w:pStyle w:val="EndNoteBibliography"/>
        <w:ind w:left="720" w:hanging="720"/>
        <w:rPr>
          <w:noProof/>
        </w:rPr>
      </w:pPr>
      <w:r w:rsidRPr="001E6941">
        <w:rPr>
          <w:noProof/>
        </w:rPr>
        <w:t>117.</w:t>
      </w:r>
      <w:r w:rsidRPr="001E6941">
        <w:rPr>
          <w:noProof/>
        </w:rPr>
        <w:tab/>
        <w:t xml:space="preserve">Avondale, B.T.T. </w:t>
      </w:r>
      <w:r w:rsidRPr="001E6941">
        <w:rPr>
          <w:i/>
          <w:noProof/>
        </w:rPr>
        <w:t>Tickets &amp; Prices</w:t>
      </w:r>
      <w:r w:rsidRPr="001E6941">
        <w:rPr>
          <w:noProof/>
        </w:rPr>
        <w:t xml:space="preserve">. 2024  [cited 2024; Available from: </w:t>
      </w:r>
      <w:hyperlink r:id="rId120" w:history="1">
        <w:r w:rsidRPr="001E6941">
          <w:rPr>
            <w:rStyle w:val="Hyperlink"/>
            <w:noProof/>
          </w:rPr>
          <w:t>https://www.beyondthetreesavondale.com/plan-your-visit/tickets-prices/</w:t>
        </w:r>
      </w:hyperlink>
      <w:r w:rsidRPr="001E6941">
        <w:rPr>
          <w:noProof/>
        </w:rPr>
        <w:t>.</w:t>
      </w:r>
    </w:p>
    <w:p w14:paraId="54206CAD" w14:textId="49BA8876" w:rsidR="001E6941" w:rsidRPr="001E6941" w:rsidRDefault="001E6941" w:rsidP="001E6941">
      <w:pPr>
        <w:pStyle w:val="EndNoteBibliography"/>
        <w:ind w:left="720" w:hanging="720"/>
        <w:rPr>
          <w:noProof/>
        </w:rPr>
      </w:pPr>
      <w:r w:rsidRPr="001E6941">
        <w:rPr>
          <w:noProof/>
        </w:rPr>
        <w:lastRenderedPageBreak/>
        <w:t>118.</w:t>
      </w:r>
      <w:r w:rsidRPr="001E6941">
        <w:rPr>
          <w:noProof/>
        </w:rPr>
        <w:tab/>
        <w:t xml:space="preserve">Park, L.K.F.A.A. </w:t>
      </w:r>
      <w:r w:rsidRPr="001E6941">
        <w:rPr>
          <w:i/>
          <w:noProof/>
        </w:rPr>
        <w:t>Admission Charges 2023</w:t>
      </w:r>
      <w:r w:rsidRPr="001E6941">
        <w:rPr>
          <w:noProof/>
        </w:rPr>
        <w:t xml:space="preserve">. 2023  [cited 2024; Available from: </w:t>
      </w:r>
      <w:hyperlink r:id="rId121" w:history="1">
        <w:r w:rsidRPr="001E6941">
          <w:rPr>
            <w:rStyle w:val="Hyperlink"/>
            <w:noProof/>
          </w:rPr>
          <w:t>https://loughkey.ie/admission-prices/</w:t>
        </w:r>
      </w:hyperlink>
      <w:r w:rsidRPr="001E6941">
        <w:rPr>
          <w:noProof/>
        </w:rPr>
        <w:t>.</w:t>
      </w:r>
    </w:p>
    <w:p w14:paraId="4C5E99C3" w14:textId="2A6D0FDD" w:rsidR="001E6941" w:rsidRPr="001E6941" w:rsidRDefault="001E6941" w:rsidP="001E6941">
      <w:pPr>
        <w:pStyle w:val="EndNoteBibliography"/>
        <w:ind w:left="720" w:hanging="720"/>
        <w:rPr>
          <w:noProof/>
        </w:rPr>
      </w:pPr>
      <w:r w:rsidRPr="001E6941">
        <w:rPr>
          <w:noProof/>
        </w:rPr>
        <w:t>119.</w:t>
      </w:r>
      <w:r w:rsidRPr="001E6941">
        <w:rPr>
          <w:noProof/>
        </w:rPr>
        <w:tab/>
        <w:t xml:space="preserve">PARK, A. </w:t>
      </w:r>
      <w:r w:rsidRPr="001E6941">
        <w:rPr>
          <w:i/>
          <w:noProof/>
        </w:rPr>
        <w:t>Zipit Farran Park</w:t>
      </w:r>
      <w:r w:rsidRPr="001E6941">
        <w:rPr>
          <w:noProof/>
        </w:rPr>
        <w:t xml:space="preserve">. 2024  [cited 2024; Available from: </w:t>
      </w:r>
      <w:hyperlink r:id="rId122" w:history="1">
        <w:r w:rsidRPr="001E6941">
          <w:rPr>
            <w:rStyle w:val="Hyperlink"/>
            <w:noProof/>
          </w:rPr>
          <w:t>https://zipit.ie/locations/farran-park/park-info/</w:t>
        </w:r>
      </w:hyperlink>
      <w:r w:rsidRPr="001E6941">
        <w:rPr>
          <w:noProof/>
        </w:rPr>
        <w:t>.</w:t>
      </w:r>
    </w:p>
    <w:p w14:paraId="3EF5694F" w14:textId="426C5AE5" w:rsidR="001E6941" w:rsidRPr="001E6941" w:rsidRDefault="001E6941" w:rsidP="001E6941">
      <w:pPr>
        <w:pStyle w:val="EndNoteBibliography"/>
        <w:ind w:left="720" w:hanging="720"/>
        <w:rPr>
          <w:noProof/>
        </w:rPr>
      </w:pPr>
      <w:r w:rsidRPr="001E6941">
        <w:rPr>
          <w:noProof/>
        </w:rPr>
        <w:t>120.</w:t>
      </w:r>
      <w:r w:rsidRPr="001E6941">
        <w:rPr>
          <w:noProof/>
        </w:rPr>
        <w:tab/>
        <w:t xml:space="preserve">Park, L.K.F.A.A. </w:t>
      </w:r>
      <w:r w:rsidRPr="001E6941">
        <w:rPr>
          <w:i/>
          <w:noProof/>
        </w:rPr>
        <w:t>Boda Borg</w:t>
      </w:r>
      <w:r w:rsidRPr="001E6941">
        <w:rPr>
          <w:noProof/>
        </w:rPr>
        <w:t xml:space="preserve">. 2024  [cited 2024; Available from: </w:t>
      </w:r>
      <w:hyperlink r:id="rId123" w:history="1">
        <w:r w:rsidRPr="001E6941">
          <w:rPr>
            <w:rStyle w:val="Hyperlink"/>
            <w:noProof/>
          </w:rPr>
          <w:t>https://loughkey.ie/activities/boda-borg/</w:t>
        </w:r>
      </w:hyperlink>
      <w:r w:rsidRPr="001E6941">
        <w:rPr>
          <w:noProof/>
        </w:rPr>
        <w:t>.</w:t>
      </w:r>
    </w:p>
    <w:p w14:paraId="0EA7E0C0" w14:textId="4293FF7D" w:rsidR="001E6941" w:rsidRPr="001E6941" w:rsidRDefault="001E6941" w:rsidP="001E6941">
      <w:pPr>
        <w:pStyle w:val="EndNoteBibliography"/>
        <w:ind w:left="720" w:hanging="720"/>
        <w:rPr>
          <w:noProof/>
        </w:rPr>
      </w:pPr>
      <w:r w:rsidRPr="001E6941">
        <w:rPr>
          <w:noProof/>
        </w:rPr>
        <w:t>121.</w:t>
      </w:r>
      <w:r w:rsidRPr="001E6941">
        <w:rPr>
          <w:noProof/>
        </w:rPr>
        <w:tab/>
        <w:t xml:space="preserve">Club, T.F. </w:t>
      </w:r>
      <w:r w:rsidRPr="001E6941">
        <w:rPr>
          <w:i/>
          <w:noProof/>
        </w:rPr>
        <w:t>Birth Day Parties</w:t>
      </w:r>
      <w:r w:rsidRPr="001E6941">
        <w:rPr>
          <w:noProof/>
        </w:rPr>
        <w:t xml:space="preserve">. 2024; Available from: </w:t>
      </w:r>
      <w:hyperlink r:id="rId124" w:history="1">
        <w:r w:rsidRPr="001E6941">
          <w:rPr>
            <w:rStyle w:val="Hyperlink"/>
            <w:noProof/>
          </w:rPr>
          <w:t>https://www.theforestclub.ie/childrens-birthday-parties</w:t>
        </w:r>
      </w:hyperlink>
      <w:r w:rsidRPr="001E6941">
        <w:rPr>
          <w:noProof/>
        </w:rPr>
        <w:t>.</w:t>
      </w:r>
    </w:p>
    <w:p w14:paraId="6FE25E38" w14:textId="77777777" w:rsidR="001E6941" w:rsidRPr="001E6941" w:rsidRDefault="001E6941" w:rsidP="001E6941">
      <w:pPr>
        <w:pStyle w:val="EndNoteBibliography"/>
        <w:ind w:left="720" w:hanging="720"/>
        <w:rPr>
          <w:noProof/>
        </w:rPr>
      </w:pPr>
      <w:r w:rsidRPr="001E6941">
        <w:rPr>
          <w:noProof/>
        </w:rPr>
        <w:t>122.</w:t>
      </w:r>
      <w:r w:rsidRPr="001E6941">
        <w:rPr>
          <w:noProof/>
        </w:rPr>
        <w:tab/>
        <w:t xml:space="preserve">Murphy, W., </w:t>
      </w:r>
      <w:r w:rsidRPr="001E6941">
        <w:rPr>
          <w:i/>
          <w:noProof/>
        </w:rPr>
        <w:t>Forest Recreation in a Commercial Environmen</w:t>
      </w:r>
      <w:r w:rsidRPr="001E6941">
        <w:rPr>
          <w:noProof/>
        </w:rPr>
        <w:t>. CONFORD Ireland.</w:t>
      </w:r>
    </w:p>
    <w:p w14:paraId="34E19CA6" w14:textId="7410D44A" w:rsidR="001E6941" w:rsidRPr="001E6941" w:rsidRDefault="001E6941" w:rsidP="001E6941">
      <w:pPr>
        <w:pStyle w:val="EndNoteBibliography"/>
        <w:ind w:left="720" w:hanging="720"/>
        <w:rPr>
          <w:noProof/>
        </w:rPr>
      </w:pPr>
      <w:r w:rsidRPr="001E6941">
        <w:rPr>
          <w:noProof/>
        </w:rPr>
        <w:t>123.</w:t>
      </w:r>
      <w:r w:rsidRPr="001E6941">
        <w:rPr>
          <w:noProof/>
        </w:rPr>
        <w:tab/>
        <w:t xml:space="preserve">Coillte. </w:t>
      </w:r>
      <w:r w:rsidRPr="001E6941">
        <w:rPr>
          <w:i/>
          <w:noProof/>
        </w:rPr>
        <w:t>FORESTRY</w:t>
      </w:r>
      <w:r w:rsidRPr="001E6941">
        <w:rPr>
          <w:noProof/>
        </w:rPr>
        <w:t xml:space="preserve">.  [cited 2024; Available from: </w:t>
      </w:r>
      <w:hyperlink r:id="rId125" w:history="1">
        <w:r w:rsidRPr="001E6941">
          <w:rPr>
            <w:rStyle w:val="Hyperlink"/>
            <w:noProof/>
          </w:rPr>
          <w:t>https://www.coillte.ie/our-business/our-divisions/forestry/</w:t>
        </w:r>
      </w:hyperlink>
      <w:r w:rsidRPr="001E6941">
        <w:rPr>
          <w:noProof/>
        </w:rPr>
        <w:t>.</w:t>
      </w:r>
    </w:p>
    <w:p w14:paraId="0751320B" w14:textId="000739F2" w:rsidR="001E6941" w:rsidRPr="001E6941" w:rsidRDefault="001E6941" w:rsidP="001E6941">
      <w:pPr>
        <w:pStyle w:val="EndNoteBibliography"/>
        <w:ind w:left="720" w:hanging="720"/>
        <w:rPr>
          <w:noProof/>
        </w:rPr>
      </w:pPr>
      <w:r w:rsidRPr="001E6941">
        <w:rPr>
          <w:noProof/>
        </w:rPr>
        <w:t>124.</w:t>
      </w:r>
      <w:r w:rsidRPr="001E6941">
        <w:rPr>
          <w:noProof/>
        </w:rPr>
        <w:tab/>
        <w:t xml:space="preserve">Wikipedia. </w:t>
      </w:r>
      <w:r w:rsidRPr="001E6941">
        <w:rPr>
          <w:i/>
          <w:noProof/>
        </w:rPr>
        <w:t>Coillte</w:t>
      </w:r>
      <w:r w:rsidRPr="001E6941">
        <w:rPr>
          <w:noProof/>
        </w:rPr>
        <w:t xml:space="preserve">.  [cited 2024; Available from: </w:t>
      </w:r>
      <w:hyperlink r:id="rId126" w:history="1">
        <w:r w:rsidRPr="001E6941">
          <w:rPr>
            <w:rStyle w:val="Hyperlink"/>
            <w:noProof/>
          </w:rPr>
          <w:t>https://en.wikipedia.org/wiki/Coillte</w:t>
        </w:r>
      </w:hyperlink>
      <w:r w:rsidRPr="001E6941">
        <w:rPr>
          <w:noProof/>
        </w:rPr>
        <w:t>.</w:t>
      </w:r>
    </w:p>
    <w:p w14:paraId="57D7554C" w14:textId="4E434F97"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55" w:name="_Toc172569000"/>
      <w:r w:rsidRPr="00CC2579">
        <w:rPr>
          <w:rFonts w:ascii="Cambria Math" w:hAnsi="Cambria Math"/>
        </w:rPr>
        <w:lastRenderedPageBreak/>
        <w:t>Appendices</w:t>
      </w:r>
      <w:bookmarkEnd w:id="155"/>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56" w:name="_Ref161823371"/>
      <w:bookmarkStart w:id="157" w:name="_Toc172569001"/>
      <w:r w:rsidRPr="00CC2579">
        <w:rPr>
          <w:rFonts w:ascii="Cambria Math" w:hAnsi="Cambria Math"/>
        </w:rPr>
        <w:t>Survey Instruments Used</w:t>
      </w:r>
      <w:bookmarkEnd w:id="156"/>
      <w:bookmarkEnd w:id="157"/>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58" w:name="_Toc172569002"/>
      <w:r w:rsidRPr="00CC2579">
        <w:rPr>
          <w:rFonts w:ascii="Cambria Math" w:hAnsi="Cambria Math"/>
        </w:rPr>
        <w:t xml:space="preserve">Use of </w:t>
      </w:r>
      <w:proofErr w:type="spellStart"/>
      <w:r w:rsidRPr="00CC2579">
        <w:rPr>
          <w:rFonts w:ascii="Cambria Math" w:hAnsi="Cambria Math"/>
        </w:rPr>
        <w:t>GenAI</w:t>
      </w:r>
      <w:proofErr w:type="spellEnd"/>
      <w:r w:rsidRPr="00CC2579">
        <w:rPr>
          <w:rFonts w:ascii="Cambria Math" w:hAnsi="Cambria Math"/>
        </w:rPr>
        <w:t xml:space="preserve"> in this Work</w:t>
      </w:r>
      <w:bookmarkEnd w:id="158"/>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27"/>
      <w:footerReference w:type="default" r:id="rId1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29641" w14:textId="77777777" w:rsidR="0008098E" w:rsidRDefault="0008098E" w:rsidP="0065430E">
      <w:r>
        <w:separator/>
      </w:r>
    </w:p>
  </w:endnote>
  <w:endnote w:type="continuationSeparator" w:id="0">
    <w:p w14:paraId="11B268FE" w14:textId="77777777" w:rsidR="0008098E" w:rsidRDefault="0008098E"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3BF80" w14:textId="77777777" w:rsidR="0008098E" w:rsidRDefault="0008098E" w:rsidP="0065430E">
      <w:r>
        <w:separator/>
      </w:r>
    </w:p>
  </w:footnote>
  <w:footnote w:type="continuationSeparator" w:id="0">
    <w:p w14:paraId="31073276" w14:textId="77777777" w:rsidR="0008098E" w:rsidRDefault="0008098E"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A77F2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5"/>
  </w:num>
  <w:num w:numId="2" w16cid:durableId="1523518613">
    <w:abstractNumId w:val="30"/>
  </w:num>
  <w:num w:numId="3" w16cid:durableId="1479229650">
    <w:abstractNumId w:val="11"/>
  </w:num>
  <w:num w:numId="4" w16cid:durableId="571231662">
    <w:abstractNumId w:val="18"/>
  </w:num>
  <w:num w:numId="5" w16cid:durableId="1939563330">
    <w:abstractNumId w:val="13"/>
  </w:num>
  <w:num w:numId="6" w16cid:durableId="1427464320">
    <w:abstractNumId w:val="21"/>
  </w:num>
  <w:num w:numId="7" w16cid:durableId="1603757739">
    <w:abstractNumId w:val="5"/>
  </w:num>
  <w:num w:numId="8" w16cid:durableId="1175994011">
    <w:abstractNumId w:val="20"/>
  </w:num>
  <w:num w:numId="9" w16cid:durableId="2104645378">
    <w:abstractNumId w:val="6"/>
  </w:num>
  <w:num w:numId="10" w16cid:durableId="1777863333">
    <w:abstractNumId w:val="0"/>
  </w:num>
  <w:num w:numId="11" w16cid:durableId="911936091">
    <w:abstractNumId w:val="28"/>
  </w:num>
  <w:num w:numId="12" w16cid:durableId="2077966875">
    <w:abstractNumId w:val="16"/>
  </w:num>
  <w:num w:numId="13" w16cid:durableId="1140343902">
    <w:abstractNumId w:val="4"/>
  </w:num>
  <w:num w:numId="14" w16cid:durableId="771362692">
    <w:abstractNumId w:val="27"/>
  </w:num>
  <w:num w:numId="15" w16cid:durableId="553469279">
    <w:abstractNumId w:val="12"/>
  </w:num>
  <w:num w:numId="16" w16cid:durableId="1412387919">
    <w:abstractNumId w:val="31"/>
  </w:num>
  <w:num w:numId="17" w16cid:durableId="1293092672">
    <w:abstractNumId w:val="17"/>
  </w:num>
  <w:num w:numId="18" w16cid:durableId="2075230057">
    <w:abstractNumId w:val="10"/>
  </w:num>
  <w:num w:numId="19" w16cid:durableId="707148535">
    <w:abstractNumId w:val="24"/>
  </w:num>
  <w:num w:numId="20" w16cid:durableId="1699038063">
    <w:abstractNumId w:val="15"/>
  </w:num>
  <w:num w:numId="21" w16cid:durableId="671492969">
    <w:abstractNumId w:val="25"/>
  </w:num>
  <w:num w:numId="22" w16cid:durableId="106706401">
    <w:abstractNumId w:val="25"/>
  </w:num>
  <w:num w:numId="23" w16cid:durableId="1598248639">
    <w:abstractNumId w:val="14"/>
  </w:num>
  <w:num w:numId="24" w16cid:durableId="1679573306">
    <w:abstractNumId w:val="1"/>
  </w:num>
  <w:num w:numId="25" w16cid:durableId="414590631">
    <w:abstractNumId w:val="8"/>
  </w:num>
  <w:num w:numId="26" w16cid:durableId="361711652">
    <w:abstractNumId w:val="22"/>
  </w:num>
  <w:num w:numId="27" w16cid:durableId="1363214395">
    <w:abstractNumId w:val="25"/>
  </w:num>
  <w:num w:numId="28" w16cid:durableId="283073437">
    <w:abstractNumId w:val="23"/>
  </w:num>
  <w:num w:numId="29" w16cid:durableId="1837377053">
    <w:abstractNumId w:val="19"/>
  </w:num>
  <w:num w:numId="30" w16cid:durableId="1634672919">
    <w:abstractNumId w:val="2"/>
  </w:num>
  <w:num w:numId="31" w16cid:durableId="2131849701">
    <w:abstractNumId w:val="3"/>
  </w:num>
  <w:num w:numId="32" w16cid:durableId="2120835072">
    <w:abstractNumId w:val="9"/>
  </w:num>
  <w:num w:numId="33" w16cid:durableId="631668166">
    <w:abstractNumId w:val="26"/>
  </w:num>
  <w:num w:numId="34" w16cid:durableId="1377390597">
    <w:abstractNumId w:val="29"/>
  </w:num>
  <w:num w:numId="35" w16cid:durableId="555049690">
    <w:abstractNumId w:val="25"/>
  </w:num>
  <w:num w:numId="36" w16cid:durableId="1712999354">
    <w:abstractNumId w:val="7"/>
  </w:num>
  <w:num w:numId="37" w16cid:durableId="177105146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record-ids&gt;&lt;/item&gt;&lt;/Libraries&gt;"/>
  </w:docVars>
  <w:rsids>
    <w:rsidRoot w:val="00E2474D"/>
    <w:rsid w:val="000007F2"/>
    <w:rsid w:val="00000828"/>
    <w:rsid w:val="00000F0E"/>
    <w:rsid w:val="00001A67"/>
    <w:rsid w:val="00002070"/>
    <w:rsid w:val="000022B4"/>
    <w:rsid w:val="0000271F"/>
    <w:rsid w:val="00002CD3"/>
    <w:rsid w:val="0000388B"/>
    <w:rsid w:val="000048B7"/>
    <w:rsid w:val="000049FF"/>
    <w:rsid w:val="000065F2"/>
    <w:rsid w:val="000068F6"/>
    <w:rsid w:val="00007B8E"/>
    <w:rsid w:val="00007EE9"/>
    <w:rsid w:val="0001174F"/>
    <w:rsid w:val="00012E5E"/>
    <w:rsid w:val="0001320F"/>
    <w:rsid w:val="0001388A"/>
    <w:rsid w:val="00013FF5"/>
    <w:rsid w:val="00014C63"/>
    <w:rsid w:val="00014EC7"/>
    <w:rsid w:val="00015712"/>
    <w:rsid w:val="00015716"/>
    <w:rsid w:val="00015DF2"/>
    <w:rsid w:val="00017BB6"/>
    <w:rsid w:val="00017EC2"/>
    <w:rsid w:val="0002064A"/>
    <w:rsid w:val="0002069A"/>
    <w:rsid w:val="000213D5"/>
    <w:rsid w:val="00021E35"/>
    <w:rsid w:val="00023C4D"/>
    <w:rsid w:val="00024AB7"/>
    <w:rsid w:val="0002678E"/>
    <w:rsid w:val="00026C23"/>
    <w:rsid w:val="00027382"/>
    <w:rsid w:val="00027E12"/>
    <w:rsid w:val="00030086"/>
    <w:rsid w:val="00030202"/>
    <w:rsid w:val="000312B3"/>
    <w:rsid w:val="00031CBE"/>
    <w:rsid w:val="00031D7A"/>
    <w:rsid w:val="00031F21"/>
    <w:rsid w:val="00032E4F"/>
    <w:rsid w:val="000337C7"/>
    <w:rsid w:val="000339DE"/>
    <w:rsid w:val="000349FC"/>
    <w:rsid w:val="00035326"/>
    <w:rsid w:val="00037152"/>
    <w:rsid w:val="000373AD"/>
    <w:rsid w:val="00040024"/>
    <w:rsid w:val="00041E09"/>
    <w:rsid w:val="00041ED9"/>
    <w:rsid w:val="00042939"/>
    <w:rsid w:val="00042D14"/>
    <w:rsid w:val="000434C1"/>
    <w:rsid w:val="00043DB6"/>
    <w:rsid w:val="000456FC"/>
    <w:rsid w:val="000469CC"/>
    <w:rsid w:val="00046CC1"/>
    <w:rsid w:val="000474F8"/>
    <w:rsid w:val="000479A9"/>
    <w:rsid w:val="00051993"/>
    <w:rsid w:val="00051BC2"/>
    <w:rsid w:val="00051E32"/>
    <w:rsid w:val="0005303C"/>
    <w:rsid w:val="0005451C"/>
    <w:rsid w:val="00054AB2"/>
    <w:rsid w:val="00055786"/>
    <w:rsid w:val="00055AE8"/>
    <w:rsid w:val="0006037E"/>
    <w:rsid w:val="00060C58"/>
    <w:rsid w:val="00063171"/>
    <w:rsid w:val="0006435B"/>
    <w:rsid w:val="000643E0"/>
    <w:rsid w:val="000651FE"/>
    <w:rsid w:val="00065863"/>
    <w:rsid w:val="00066E0B"/>
    <w:rsid w:val="0007172E"/>
    <w:rsid w:val="00072A8A"/>
    <w:rsid w:val="00072BAD"/>
    <w:rsid w:val="00074B1B"/>
    <w:rsid w:val="00074EED"/>
    <w:rsid w:val="000757BE"/>
    <w:rsid w:val="00075B53"/>
    <w:rsid w:val="0007684C"/>
    <w:rsid w:val="00076CBE"/>
    <w:rsid w:val="000803BD"/>
    <w:rsid w:val="0008098E"/>
    <w:rsid w:val="000812F5"/>
    <w:rsid w:val="00081FA4"/>
    <w:rsid w:val="0008309A"/>
    <w:rsid w:val="000839D7"/>
    <w:rsid w:val="0008531D"/>
    <w:rsid w:val="00085405"/>
    <w:rsid w:val="000854F4"/>
    <w:rsid w:val="0008575D"/>
    <w:rsid w:val="00086622"/>
    <w:rsid w:val="000875E1"/>
    <w:rsid w:val="00087C1A"/>
    <w:rsid w:val="000907BF"/>
    <w:rsid w:val="00090EE7"/>
    <w:rsid w:val="00091967"/>
    <w:rsid w:val="00091CA9"/>
    <w:rsid w:val="00092B9D"/>
    <w:rsid w:val="00093396"/>
    <w:rsid w:val="0009384D"/>
    <w:rsid w:val="00093BB8"/>
    <w:rsid w:val="00095B07"/>
    <w:rsid w:val="00096273"/>
    <w:rsid w:val="000966FF"/>
    <w:rsid w:val="000968F7"/>
    <w:rsid w:val="00097BBC"/>
    <w:rsid w:val="00097C0A"/>
    <w:rsid w:val="00097C86"/>
    <w:rsid w:val="000A0067"/>
    <w:rsid w:val="000A13BF"/>
    <w:rsid w:val="000A1C5F"/>
    <w:rsid w:val="000A1E4E"/>
    <w:rsid w:val="000A1ED8"/>
    <w:rsid w:val="000A205B"/>
    <w:rsid w:val="000A2253"/>
    <w:rsid w:val="000A28D2"/>
    <w:rsid w:val="000A3C85"/>
    <w:rsid w:val="000A4102"/>
    <w:rsid w:val="000A43DD"/>
    <w:rsid w:val="000A5399"/>
    <w:rsid w:val="000A5B8A"/>
    <w:rsid w:val="000B00FF"/>
    <w:rsid w:val="000B0100"/>
    <w:rsid w:val="000B08D1"/>
    <w:rsid w:val="000B0A9C"/>
    <w:rsid w:val="000B0DA2"/>
    <w:rsid w:val="000B1703"/>
    <w:rsid w:val="000B337C"/>
    <w:rsid w:val="000B53B8"/>
    <w:rsid w:val="000B7910"/>
    <w:rsid w:val="000B7B32"/>
    <w:rsid w:val="000B7E42"/>
    <w:rsid w:val="000B7FAA"/>
    <w:rsid w:val="000C22B7"/>
    <w:rsid w:val="000C2ECC"/>
    <w:rsid w:val="000C4A7E"/>
    <w:rsid w:val="000C68E0"/>
    <w:rsid w:val="000C774B"/>
    <w:rsid w:val="000C77A6"/>
    <w:rsid w:val="000C7C26"/>
    <w:rsid w:val="000D0844"/>
    <w:rsid w:val="000D1B83"/>
    <w:rsid w:val="000D1DED"/>
    <w:rsid w:val="000D29B9"/>
    <w:rsid w:val="000D33F9"/>
    <w:rsid w:val="000D35E5"/>
    <w:rsid w:val="000D3C19"/>
    <w:rsid w:val="000D3F42"/>
    <w:rsid w:val="000D4C66"/>
    <w:rsid w:val="000D4ED7"/>
    <w:rsid w:val="000D666E"/>
    <w:rsid w:val="000D74B1"/>
    <w:rsid w:val="000D7A0E"/>
    <w:rsid w:val="000D7A41"/>
    <w:rsid w:val="000D7F69"/>
    <w:rsid w:val="000E1691"/>
    <w:rsid w:val="000E183A"/>
    <w:rsid w:val="000E230D"/>
    <w:rsid w:val="000E300C"/>
    <w:rsid w:val="000E37BA"/>
    <w:rsid w:val="000E3B12"/>
    <w:rsid w:val="000E4E30"/>
    <w:rsid w:val="000E5917"/>
    <w:rsid w:val="000E59A5"/>
    <w:rsid w:val="000E64DE"/>
    <w:rsid w:val="000E6832"/>
    <w:rsid w:val="000E6CA4"/>
    <w:rsid w:val="000E776E"/>
    <w:rsid w:val="000F0150"/>
    <w:rsid w:val="000F02CB"/>
    <w:rsid w:val="000F02FF"/>
    <w:rsid w:val="000F0774"/>
    <w:rsid w:val="000F0F87"/>
    <w:rsid w:val="000F1D6F"/>
    <w:rsid w:val="000F2555"/>
    <w:rsid w:val="000F32BD"/>
    <w:rsid w:val="000F6AB8"/>
    <w:rsid w:val="000F6F1A"/>
    <w:rsid w:val="0010181B"/>
    <w:rsid w:val="001041A9"/>
    <w:rsid w:val="001042A6"/>
    <w:rsid w:val="001045AD"/>
    <w:rsid w:val="001048D5"/>
    <w:rsid w:val="001069E7"/>
    <w:rsid w:val="00106DB4"/>
    <w:rsid w:val="00107188"/>
    <w:rsid w:val="00107D53"/>
    <w:rsid w:val="00110469"/>
    <w:rsid w:val="0011057C"/>
    <w:rsid w:val="00110B9F"/>
    <w:rsid w:val="00110C85"/>
    <w:rsid w:val="00111864"/>
    <w:rsid w:val="00111E22"/>
    <w:rsid w:val="00112CA6"/>
    <w:rsid w:val="00112F4B"/>
    <w:rsid w:val="00113C5E"/>
    <w:rsid w:val="00114325"/>
    <w:rsid w:val="0011539E"/>
    <w:rsid w:val="0011661B"/>
    <w:rsid w:val="001170FA"/>
    <w:rsid w:val="00117769"/>
    <w:rsid w:val="00117E74"/>
    <w:rsid w:val="001209A2"/>
    <w:rsid w:val="001209FF"/>
    <w:rsid w:val="00121041"/>
    <w:rsid w:val="0012129D"/>
    <w:rsid w:val="001214DA"/>
    <w:rsid w:val="00121B80"/>
    <w:rsid w:val="00121DB3"/>
    <w:rsid w:val="001241DB"/>
    <w:rsid w:val="00124468"/>
    <w:rsid w:val="00124605"/>
    <w:rsid w:val="00124A7D"/>
    <w:rsid w:val="00124E61"/>
    <w:rsid w:val="0012617C"/>
    <w:rsid w:val="001276E9"/>
    <w:rsid w:val="001276F1"/>
    <w:rsid w:val="001304B3"/>
    <w:rsid w:val="00130CE5"/>
    <w:rsid w:val="00131479"/>
    <w:rsid w:val="00132007"/>
    <w:rsid w:val="0013204B"/>
    <w:rsid w:val="001325C3"/>
    <w:rsid w:val="001329C4"/>
    <w:rsid w:val="00132C52"/>
    <w:rsid w:val="00133815"/>
    <w:rsid w:val="00133854"/>
    <w:rsid w:val="00134C05"/>
    <w:rsid w:val="00135255"/>
    <w:rsid w:val="001352AD"/>
    <w:rsid w:val="00136047"/>
    <w:rsid w:val="00136294"/>
    <w:rsid w:val="00136D70"/>
    <w:rsid w:val="001378E7"/>
    <w:rsid w:val="00140154"/>
    <w:rsid w:val="001404C6"/>
    <w:rsid w:val="00141092"/>
    <w:rsid w:val="00142D2B"/>
    <w:rsid w:val="00142D76"/>
    <w:rsid w:val="001439A5"/>
    <w:rsid w:val="001447DA"/>
    <w:rsid w:val="00145553"/>
    <w:rsid w:val="00145CA7"/>
    <w:rsid w:val="001467CF"/>
    <w:rsid w:val="001476E5"/>
    <w:rsid w:val="001512A7"/>
    <w:rsid w:val="001513B7"/>
    <w:rsid w:val="0015203C"/>
    <w:rsid w:val="0015302D"/>
    <w:rsid w:val="001530B9"/>
    <w:rsid w:val="001530E2"/>
    <w:rsid w:val="00153ACA"/>
    <w:rsid w:val="0015448C"/>
    <w:rsid w:val="00154746"/>
    <w:rsid w:val="00154EFA"/>
    <w:rsid w:val="00155568"/>
    <w:rsid w:val="00155BC7"/>
    <w:rsid w:val="001561EA"/>
    <w:rsid w:val="0015789F"/>
    <w:rsid w:val="001578DC"/>
    <w:rsid w:val="00157B25"/>
    <w:rsid w:val="0016071C"/>
    <w:rsid w:val="00161CFD"/>
    <w:rsid w:val="00162CCA"/>
    <w:rsid w:val="00164784"/>
    <w:rsid w:val="00165CCC"/>
    <w:rsid w:val="001662C3"/>
    <w:rsid w:val="001664AB"/>
    <w:rsid w:val="0017132E"/>
    <w:rsid w:val="00171444"/>
    <w:rsid w:val="00171A08"/>
    <w:rsid w:val="00171F9B"/>
    <w:rsid w:val="0017232F"/>
    <w:rsid w:val="00172435"/>
    <w:rsid w:val="0017262A"/>
    <w:rsid w:val="00173161"/>
    <w:rsid w:val="00174001"/>
    <w:rsid w:val="00174DD1"/>
    <w:rsid w:val="001753DF"/>
    <w:rsid w:val="00175B10"/>
    <w:rsid w:val="00175D4F"/>
    <w:rsid w:val="00177195"/>
    <w:rsid w:val="00177531"/>
    <w:rsid w:val="00177C58"/>
    <w:rsid w:val="0018065A"/>
    <w:rsid w:val="001807F5"/>
    <w:rsid w:val="0018097F"/>
    <w:rsid w:val="00181734"/>
    <w:rsid w:val="00181F84"/>
    <w:rsid w:val="001822A6"/>
    <w:rsid w:val="00183041"/>
    <w:rsid w:val="0018481C"/>
    <w:rsid w:val="00184BBE"/>
    <w:rsid w:val="00184D97"/>
    <w:rsid w:val="00186709"/>
    <w:rsid w:val="001924CD"/>
    <w:rsid w:val="00192757"/>
    <w:rsid w:val="00192AF1"/>
    <w:rsid w:val="0019403D"/>
    <w:rsid w:val="001946C0"/>
    <w:rsid w:val="00196087"/>
    <w:rsid w:val="00197271"/>
    <w:rsid w:val="00197405"/>
    <w:rsid w:val="001A064A"/>
    <w:rsid w:val="001A090B"/>
    <w:rsid w:val="001A17FF"/>
    <w:rsid w:val="001A192F"/>
    <w:rsid w:val="001A24D2"/>
    <w:rsid w:val="001A2969"/>
    <w:rsid w:val="001A4E6E"/>
    <w:rsid w:val="001A5F2B"/>
    <w:rsid w:val="001A62F2"/>
    <w:rsid w:val="001A6AD6"/>
    <w:rsid w:val="001A72D8"/>
    <w:rsid w:val="001A7DCC"/>
    <w:rsid w:val="001B0C25"/>
    <w:rsid w:val="001B179E"/>
    <w:rsid w:val="001B1F3C"/>
    <w:rsid w:val="001B1F51"/>
    <w:rsid w:val="001B2441"/>
    <w:rsid w:val="001B2B04"/>
    <w:rsid w:val="001B2D83"/>
    <w:rsid w:val="001B2EF0"/>
    <w:rsid w:val="001B3614"/>
    <w:rsid w:val="001B3E7E"/>
    <w:rsid w:val="001B4AF9"/>
    <w:rsid w:val="001B4B7F"/>
    <w:rsid w:val="001B54B6"/>
    <w:rsid w:val="001B580F"/>
    <w:rsid w:val="001B5BD0"/>
    <w:rsid w:val="001B68D5"/>
    <w:rsid w:val="001B72B5"/>
    <w:rsid w:val="001B785A"/>
    <w:rsid w:val="001C07FD"/>
    <w:rsid w:val="001C0BFB"/>
    <w:rsid w:val="001C0EE2"/>
    <w:rsid w:val="001C1289"/>
    <w:rsid w:val="001C13A1"/>
    <w:rsid w:val="001C28D3"/>
    <w:rsid w:val="001C2D1A"/>
    <w:rsid w:val="001C2EB8"/>
    <w:rsid w:val="001C38E4"/>
    <w:rsid w:val="001C3AE8"/>
    <w:rsid w:val="001C3EC8"/>
    <w:rsid w:val="001C4527"/>
    <w:rsid w:val="001C4586"/>
    <w:rsid w:val="001C4E30"/>
    <w:rsid w:val="001C585D"/>
    <w:rsid w:val="001C6C45"/>
    <w:rsid w:val="001C764A"/>
    <w:rsid w:val="001D0CDD"/>
    <w:rsid w:val="001D105F"/>
    <w:rsid w:val="001D2917"/>
    <w:rsid w:val="001D2FFA"/>
    <w:rsid w:val="001D3533"/>
    <w:rsid w:val="001D39E5"/>
    <w:rsid w:val="001D3F7C"/>
    <w:rsid w:val="001D41B0"/>
    <w:rsid w:val="001D4468"/>
    <w:rsid w:val="001D6670"/>
    <w:rsid w:val="001D6EC2"/>
    <w:rsid w:val="001D729B"/>
    <w:rsid w:val="001D7C58"/>
    <w:rsid w:val="001E083D"/>
    <w:rsid w:val="001E090B"/>
    <w:rsid w:val="001E2052"/>
    <w:rsid w:val="001E24DF"/>
    <w:rsid w:val="001E58D3"/>
    <w:rsid w:val="001E5A36"/>
    <w:rsid w:val="001E6292"/>
    <w:rsid w:val="001E6941"/>
    <w:rsid w:val="001E6A60"/>
    <w:rsid w:val="001E7783"/>
    <w:rsid w:val="001E7AF2"/>
    <w:rsid w:val="001F0448"/>
    <w:rsid w:val="001F2719"/>
    <w:rsid w:val="001F28FF"/>
    <w:rsid w:val="001F4426"/>
    <w:rsid w:val="001F6789"/>
    <w:rsid w:val="001F7227"/>
    <w:rsid w:val="001F78AD"/>
    <w:rsid w:val="00200030"/>
    <w:rsid w:val="002011A2"/>
    <w:rsid w:val="00201E6A"/>
    <w:rsid w:val="00203110"/>
    <w:rsid w:val="00203241"/>
    <w:rsid w:val="0020352C"/>
    <w:rsid w:val="00203BF5"/>
    <w:rsid w:val="00203CF0"/>
    <w:rsid w:val="0020414A"/>
    <w:rsid w:val="00205693"/>
    <w:rsid w:val="00205722"/>
    <w:rsid w:val="00205D14"/>
    <w:rsid w:val="00206B09"/>
    <w:rsid w:val="00207278"/>
    <w:rsid w:val="00207FB0"/>
    <w:rsid w:val="00210486"/>
    <w:rsid w:val="00210A90"/>
    <w:rsid w:val="00210DDC"/>
    <w:rsid w:val="00210FC2"/>
    <w:rsid w:val="00211759"/>
    <w:rsid w:val="00211DC7"/>
    <w:rsid w:val="00214C6C"/>
    <w:rsid w:val="002156B3"/>
    <w:rsid w:val="00215771"/>
    <w:rsid w:val="00215A5C"/>
    <w:rsid w:val="00215F32"/>
    <w:rsid w:val="00215FB6"/>
    <w:rsid w:val="00217150"/>
    <w:rsid w:val="00217CD4"/>
    <w:rsid w:val="00220C44"/>
    <w:rsid w:val="00220F08"/>
    <w:rsid w:val="00221790"/>
    <w:rsid w:val="002242D8"/>
    <w:rsid w:val="002244B0"/>
    <w:rsid w:val="002244C4"/>
    <w:rsid w:val="00224E96"/>
    <w:rsid w:val="00225616"/>
    <w:rsid w:val="0022575B"/>
    <w:rsid w:val="0022653C"/>
    <w:rsid w:val="00230623"/>
    <w:rsid w:val="00231FD9"/>
    <w:rsid w:val="0023255F"/>
    <w:rsid w:val="0023358F"/>
    <w:rsid w:val="00233792"/>
    <w:rsid w:val="00233DD9"/>
    <w:rsid w:val="002352D2"/>
    <w:rsid w:val="0023570E"/>
    <w:rsid w:val="002357C9"/>
    <w:rsid w:val="002374B1"/>
    <w:rsid w:val="00237D40"/>
    <w:rsid w:val="00240A4D"/>
    <w:rsid w:val="00240E42"/>
    <w:rsid w:val="002410C9"/>
    <w:rsid w:val="002417D0"/>
    <w:rsid w:val="00241A09"/>
    <w:rsid w:val="00241A6E"/>
    <w:rsid w:val="0024328B"/>
    <w:rsid w:val="00243684"/>
    <w:rsid w:val="0024482D"/>
    <w:rsid w:val="00244EA7"/>
    <w:rsid w:val="00245256"/>
    <w:rsid w:val="002452C2"/>
    <w:rsid w:val="00245F0D"/>
    <w:rsid w:val="00246D9B"/>
    <w:rsid w:val="0025007F"/>
    <w:rsid w:val="00250EB4"/>
    <w:rsid w:val="00251751"/>
    <w:rsid w:val="002517D8"/>
    <w:rsid w:val="00251FFF"/>
    <w:rsid w:val="00252156"/>
    <w:rsid w:val="0025364C"/>
    <w:rsid w:val="00253B28"/>
    <w:rsid w:val="00256352"/>
    <w:rsid w:val="002566F9"/>
    <w:rsid w:val="00260B72"/>
    <w:rsid w:val="0026124C"/>
    <w:rsid w:val="00262144"/>
    <w:rsid w:val="00263636"/>
    <w:rsid w:val="002641B2"/>
    <w:rsid w:val="002642B2"/>
    <w:rsid w:val="002651AE"/>
    <w:rsid w:val="00267E20"/>
    <w:rsid w:val="0027025E"/>
    <w:rsid w:val="00271BCE"/>
    <w:rsid w:val="00271C7A"/>
    <w:rsid w:val="00272E74"/>
    <w:rsid w:val="00274098"/>
    <w:rsid w:val="00275625"/>
    <w:rsid w:val="00275A04"/>
    <w:rsid w:val="00276463"/>
    <w:rsid w:val="00280E85"/>
    <w:rsid w:val="002816AE"/>
    <w:rsid w:val="0028198D"/>
    <w:rsid w:val="00282876"/>
    <w:rsid w:val="00282C36"/>
    <w:rsid w:val="00282DAC"/>
    <w:rsid w:val="00283652"/>
    <w:rsid w:val="00283C53"/>
    <w:rsid w:val="00283F34"/>
    <w:rsid w:val="002877FD"/>
    <w:rsid w:val="00287A1D"/>
    <w:rsid w:val="0029034B"/>
    <w:rsid w:val="00294CDA"/>
    <w:rsid w:val="00294F07"/>
    <w:rsid w:val="002965FC"/>
    <w:rsid w:val="00296851"/>
    <w:rsid w:val="002A0364"/>
    <w:rsid w:val="002A0EF3"/>
    <w:rsid w:val="002A1491"/>
    <w:rsid w:val="002A1770"/>
    <w:rsid w:val="002A1E6A"/>
    <w:rsid w:val="002A2EFB"/>
    <w:rsid w:val="002A4B1A"/>
    <w:rsid w:val="002A59C6"/>
    <w:rsid w:val="002A72E5"/>
    <w:rsid w:val="002A7F29"/>
    <w:rsid w:val="002A7F64"/>
    <w:rsid w:val="002B0C46"/>
    <w:rsid w:val="002B2DA7"/>
    <w:rsid w:val="002B3B81"/>
    <w:rsid w:val="002B4DCF"/>
    <w:rsid w:val="002B50CC"/>
    <w:rsid w:val="002B52AC"/>
    <w:rsid w:val="002B6582"/>
    <w:rsid w:val="002C0194"/>
    <w:rsid w:val="002C0855"/>
    <w:rsid w:val="002C1635"/>
    <w:rsid w:val="002C1785"/>
    <w:rsid w:val="002C3F07"/>
    <w:rsid w:val="002C44AF"/>
    <w:rsid w:val="002C53E7"/>
    <w:rsid w:val="002C7344"/>
    <w:rsid w:val="002C75C3"/>
    <w:rsid w:val="002C7AFE"/>
    <w:rsid w:val="002D043E"/>
    <w:rsid w:val="002D06CC"/>
    <w:rsid w:val="002D1883"/>
    <w:rsid w:val="002D2587"/>
    <w:rsid w:val="002D274E"/>
    <w:rsid w:val="002D333F"/>
    <w:rsid w:val="002D3832"/>
    <w:rsid w:val="002D3EAF"/>
    <w:rsid w:val="002D411E"/>
    <w:rsid w:val="002D437E"/>
    <w:rsid w:val="002D5D0B"/>
    <w:rsid w:val="002D6496"/>
    <w:rsid w:val="002D7B19"/>
    <w:rsid w:val="002E07C0"/>
    <w:rsid w:val="002E0F9A"/>
    <w:rsid w:val="002E12B3"/>
    <w:rsid w:val="002E1E15"/>
    <w:rsid w:val="002E1F2D"/>
    <w:rsid w:val="002E2251"/>
    <w:rsid w:val="002E2985"/>
    <w:rsid w:val="002E39B6"/>
    <w:rsid w:val="002E4A7A"/>
    <w:rsid w:val="002E527E"/>
    <w:rsid w:val="002E52FE"/>
    <w:rsid w:val="002E646D"/>
    <w:rsid w:val="002E657C"/>
    <w:rsid w:val="002E74D4"/>
    <w:rsid w:val="002E7566"/>
    <w:rsid w:val="002E7D48"/>
    <w:rsid w:val="002E7E7B"/>
    <w:rsid w:val="002F03AF"/>
    <w:rsid w:val="002F1292"/>
    <w:rsid w:val="002F18D8"/>
    <w:rsid w:val="002F198E"/>
    <w:rsid w:val="002F1ED4"/>
    <w:rsid w:val="002F2C45"/>
    <w:rsid w:val="002F339B"/>
    <w:rsid w:val="002F4268"/>
    <w:rsid w:val="002F50FC"/>
    <w:rsid w:val="002F5AD6"/>
    <w:rsid w:val="002F61EC"/>
    <w:rsid w:val="002F66F7"/>
    <w:rsid w:val="002F747C"/>
    <w:rsid w:val="00301934"/>
    <w:rsid w:val="0030298A"/>
    <w:rsid w:val="003044BF"/>
    <w:rsid w:val="0030465B"/>
    <w:rsid w:val="00304E22"/>
    <w:rsid w:val="00304FE5"/>
    <w:rsid w:val="003055B7"/>
    <w:rsid w:val="00305E16"/>
    <w:rsid w:val="00305E6D"/>
    <w:rsid w:val="0030619D"/>
    <w:rsid w:val="0030668C"/>
    <w:rsid w:val="003108CC"/>
    <w:rsid w:val="00310985"/>
    <w:rsid w:val="0031098E"/>
    <w:rsid w:val="0031135C"/>
    <w:rsid w:val="00311D98"/>
    <w:rsid w:val="003140BC"/>
    <w:rsid w:val="00314686"/>
    <w:rsid w:val="00314901"/>
    <w:rsid w:val="00314CBA"/>
    <w:rsid w:val="00314D03"/>
    <w:rsid w:val="00316B5E"/>
    <w:rsid w:val="00317238"/>
    <w:rsid w:val="00317CCE"/>
    <w:rsid w:val="0032040A"/>
    <w:rsid w:val="00320F66"/>
    <w:rsid w:val="003210CD"/>
    <w:rsid w:val="00321604"/>
    <w:rsid w:val="00321DF8"/>
    <w:rsid w:val="00323524"/>
    <w:rsid w:val="003238DA"/>
    <w:rsid w:val="00324DAA"/>
    <w:rsid w:val="003250F5"/>
    <w:rsid w:val="0032528D"/>
    <w:rsid w:val="0032538B"/>
    <w:rsid w:val="003266F6"/>
    <w:rsid w:val="00326796"/>
    <w:rsid w:val="00326815"/>
    <w:rsid w:val="00327043"/>
    <w:rsid w:val="0032714E"/>
    <w:rsid w:val="00327796"/>
    <w:rsid w:val="00327F62"/>
    <w:rsid w:val="00330117"/>
    <w:rsid w:val="00330632"/>
    <w:rsid w:val="003314D0"/>
    <w:rsid w:val="00332A5E"/>
    <w:rsid w:val="003330BE"/>
    <w:rsid w:val="003352BC"/>
    <w:rsid w:val="0033554E"/>
    <w:rsid w:val="00335784"/>
    <w:rsid w:val="00336520"/>
    <w:rsid w:val="00336AD2"/>
    <w:rsid w:val="00336F69"/>
    <w:rsid w:val="00337FE6"/>
    <w:rsid w:val="00342C87"/>
    <w:rsid w:val="00343670"/>
    <w:rsid w:val="00343966"/>
    <w:rsid w:val="003443A9"/>
    <w:rsid w:val="00344A9B"/>
    <w:rsid w:val="00346020"/>
    <w:rsid w:val="003461F8"/>
    <w:rsid w:val="0034761F"/>
    <w:rsid w:val="003510DB"/>
    <w:rsid w:val="00351990"/>
    <w:rsid w:val="003519A7"/>
    <w:rsid w:val="00351A1C"/>
    <w:rsid w:val="00351D8E"/>
    <w:rsid w:val="003528C6"/>
    <w:rsid w:val="00352A55"/>
    <w:rsid w:val="003548D7"/>
    <w:rsid w:val="00355035"/>
    <w:rsid w:val="00356C07"/>
    <w:rsid w:val="00357DDC"/>
    <w:rsid w:val="0036311C"/>
    <w:rsid w:val="00363151"/>
    <w:rsid w:val="00363182"/>
    <w:rsid w:val="00363D1A"/>
    <w:rsid w:val="00366D60"/>
    <w:rsid w:val="0037075D"/>
    <w:rsid w:val="00370DDE"/>
    <w:rsid w:val="00371A07"/>
    <w:rsid w:val="00371FEE"/>
    <w:rsid w:val="00372FF6"/>
    <w:rsid w:val="00373473"/>
    <w:rsid w:val="003740F9"/>
    <w:rsid w:val="00375557"/>
    <w:rsid w:val="0037581A"/>
    <w:rsid w:val="00375A33"/>
    <w:rsid w:val="00376491"/>
    <w:rsid w:val="00377851"/>
    <w:rsid w:val="00381460"/>
    <w:rsid w:val="00381DF1"/>
    <w:rsid w:val="00383303"/>
    <w:rsid w:val="00383B91"/>
    <w:rsid w:val="00384933"/>
    <w:rsid w:val="00384AEC"/>
    <w:rsid w:val="00385226"/>
    <w:rsid w:val="0038586C"/>
    <w:rsid w:val="0038636B"/>
    <w:rsid w:val="00387B6D"/>
    <w:rsid w:val="0039001A"/>
    <w:rsid w:val="00390842"/>
    <w:rsid w:val="003918B7"/>
    <w:rsid w:val="003927EF"/>
    <w:rsid w:val="00392C24"/>
    <w:rsid w:val="003935EF"/>
    <w:rsid w:val="00394D0C"/>
    <w:rsid w:val="00396F57"/>
    <w:rsid w:val="003977E1"/>
    <w:rsid w:val="003A1DEC"/>
    <w:rsid w:val="003A1E36"/>
    <w:rsid w:val="003A2095"/>
    <w:rsid w:val="003A2D06"/>
    <w:rsid w:val="003A2D59"/>
    <w:rsid w:val="003A3B87"/>
    <w:rsid w:val="003A4F90"/>
    <w:rsid w:val="003A53ED"/>
    <w:rsid w:val="003A5AEB"/>
    <w:rsid w:val="003A5E08"/>
    <w:rsid w:val="003A641A"/>
    <w:rsid w:val="003A72B0"/>
    <w:rsid w:val="003A7B75"/>
    <w:rsid w:val="003B0630"/>
    <w:rsid w:val="003B096E"/>
    <w:rsid w:val="003B2090"/>
    <w:rsid w:val="003B20DB"/>
    <w:rsid w:val="003B4C10"/>
    <w:rsid w:val="003B506B"/>
    <w:rsid w:val="003B67DB"/>
    <w:rsid w:val="003B6A41"/>
    <w:rsid w:val="003B7355"/>
    <w:rsid w:val="003C0E60"/>
    <w:rsid w:val="003C115F"/>
    <w:rsid w:val="003C176F"/>
    <w:rsid w:val="003C2367"/>
    <w:rsid w:val="003C248F"/>
    <w:rsid w:val="003C24A3"/>
    <w:rsid w:val="003C3412"/>
    <w:rsid w:val="003C35D8"/>
    <w:rsid w:val="003C3B55"/>
    <w:rsid w:val="003C4E8B"/>
    <w:rsid w:val="003C58F8"/>
    <w:rsid w:val="003C6510"/>
    <w:rsid w:val="003C6791"/>
    <w:rsid w:val="003C7A02"/>
    <w:rsid w:val="003C7C66"/>
    <w:rsid w:val="003D050A"/>
    <w:rsid w:val="003D1676"/>
    <w:rsid w:val="003D1D31"/>
    <w:rsid w:val="003D2663"/>
    <w:rsid w:val="003D2F05"/>
    <w:rsid w:val="003D4131"/>
    <w:rsid w:val="003D4754"/>
    <w:rsid w:val="003D53BF"/>
    <w:rsid w:val="003D563F"/>
    <w:rsid w:val="003D5CE9"/>
    <w:rsid w:val="003D6E56"/>
    <w:rsid w:val="003D7628"/>
    <w:rsid w:val="003E0A4C"/>
    <w:rsid w:val="003E0F02"/>
    <w:rsid w:val="003E22CA"/>
    <w:rsid w:val="003E24D9"/>
    <w:rsid w:val="003E277B"/>
    <w:rsid w:val="003E46AF"/>
    <w:rsid w:val="003E482B"/>
    <w:rsid w:val="003E4EB9"/>
    <w:rsid w:val="003E54BA"/>
    <w:rsid w:val="003E5519"/>
    <w:rsid w:val="003E5BDA"/>
    <w:rsid w:val="003E6323"/>
    <w:rsid w:val="003E69FC"/>
    <w:rsid w:val="003E6A01"/>
    <w:rsid w:val="003E6A57"/>
    <w:rsid w:val="003E7449"/>
    <w:rsid w:val="003F0D7C"/>
    <w:rsid w:val="003F10D3"/>
    <w:rsid w:val="003F2AE5"/>
    <w:rsid w:val="003F3236"/>
    <w:rsid w:val="003F348A"/>
    <w:rsid w:val="003F37E1"/>
    <w:rsid w:val="003F3E7C"/>
    <w:rsid w:val="003F4143"/>
    <w:rsid w:val="003F422E"/>
    <w:rsid w:val="003F5351"/>
    <w:rsid w:val="003F5F86"/>
    <w:rsid w:val="003F64B2"/>
    <w:rsid w:val="003F7FC6"/>
    <w:rsid w:val="004015D0"/>
    <w:rsid w:val="00401C08"/>
    <w:rsid w:val="00402650"/>
    <w:rsid w:val="00403390"/>
    <w:rsid w:val="00403E73"/>
    <w:rsid w:val="004043DF"/>
    <w:rsid w:val="0040473E"/>
    <w:rsid w:val="004047F9"/>
    <w:rsid w:val="00404BD1"/>
    <w:rsid w:val="00404F51"/>
    <w:rsid w:val="004050DC"/>
    <w:rsid w:val="00405328"/>
    <w:rsid w:val="004057D5"/>
    <w:rsid w:val="00406998"/>
    <w:rsid w:val="00406B6F"/>
    <w:rsid w:val="00407E56"/>
    <w:rsid w:val="00410C66"/>
    <w:rsid w:val="00410FF7"/>
    <w:rsid w:val="004118F9"/>
    <w:rsid w:val="004141AD"/>
    <w:rsid w:val="0041432B"/>
    <w:rsid w:val="00414875"/>
    <w:rsid w:val="00416756"/>
    <w:rsid w:val="00417A49"/>
    <w:rsid w:val="00420AEB"/>
    <w:rsid w:val="00421D2A"/>
    <w:rsid w:val="004224AE"/>
    <w:rsid w:val="0042290A"/>
    <w:rsid w:val="00422CC9"/>
    <w:rsid w:val="00422EFA"/>
    <w:rsid w:val="00423279"/>
    <w:rsid w:val="00424A88"/>
    <w:rsid w:val="00424F88"/>
    <w:rsid w:val="00425729"/>
    <w:rsid w:val="004261DE"/>
    <w:rsid w:val="00426768"/>
    <w:rsid w:val="00426E5B"/>
    <w:rsid w:val="0042712E"/>
    <w:rsid w:val="00427569"/>
    <w:rsid w:val="00427E5E"/>
    <w:rsid w:val="00432CF5"/>
    <w:rsid w:val="00433C23"/>
    <w:rsid w:val="0043506F"/>
    <w:rsid w:val="00435A28"/>
    <w:rsid w:val="0043687D"/>
    <w:rsid w:val="004376A2"/>
    <w:rsid w:val="00437AD2"/>
    <w:rsid w:val="00441615"/>
    <w:rsid w:val="00441E96"/>
    <w:rsid w:val="00442704"/>
    <w:rsid w:val="00442815"/>
    <w:rsid w:val="00442A06"/>
    <w:rsid w:val="00443180"/>
    <w:rsid w:val="0044361A"/>
    <w:rsid w:val="00446DC7"/>
    <w:rsid w:val="004470BC"/>
    <w:rsid w:val="00447AF2"/>
    <w:rsid w:val="00447E37"/>
    <w:rsid w:val="0045010B"/>
    <w:rsid w:val="004513F5"/>
    <w:rsid w:val="00451B83"/>
    <w:rsid w:val="004528A4"/>
    <w:rsid w:val="00453950"/>
    <w:rsid w:val="00454327"/>
    <w:rsid w:val="004547A3"/>
    <w:rsid w:val="0045494D"/>
    <w:rsid w:val="004568A4"/>
    <w:rsid w:val="00456BDC"/>
    <w:rsid w:val="00457606"/>
    <w:rsid w:val="0046002B"/>
    <w:rsid w:val="00460BAD"/>
    <w:rsid w:val="00460E6D"/>
    <w:rsid w:val="004623D7"/>
    <w:rsid w:val="004624BD"/>
    <w:rsid w:val="00462B1A"/>
    <w:rsid w:val="00462D54"/>
    <w:rsid w:val="00463C09"/>
    <w:rsid w:val="0046648C"/>
    <w:rsid w:val="00467EFC"/>
    <w:rsid w:val="00471715"/>
    <w:rsid w:val="004717F8"/>
    <w:rsid w:val="00471EB6"/>
    <w:rsid w:val="004735B4"/>
    <w:rsid w:val="004743FF"/>
    <w:rsid w:val="00474A4E"/>
    <w:rsid w:val="0047543E"/>
    <w:rsid w:val="00475688"/>
    <w:rsid w:val="00475707"/>
    <w:rsid w:val="00475D81"/>
    <w:rsid w:val="004775CA"/>
    <w:rsid w:val="0047778B"/>
    <w:rsid w:val="00477F7A"/>
    <w:rsid w:val="00480AE2"/>
    <w:rsid w:val="0048102A"/>
    <w:rsid w:val="00484308"/>
    <w:rsid w:val="004844E8"/>
    <w:rsid w:val="00485B5C"/>
    <w:rsid w:val="00485B62"/>
    <w:rsid w:val="004867B9"/>
    <w:rsid w:val="00490F70"/>
    <w:rsid w:val="00491159"/>
    <w:rsid w:val="00491AA4"/>
    <w:rsid w:val="00492665"/>
    <w:rsid w:val="004959BC"/>
    <w:rsid w:val="00495B94"/>
    <w:rsid w:val="00496CD5"/>
    <w:rsid w:val="00496E44"/>
    <w:rsid w:val="00497091"/>
    <w:rsid w:val="00497536"/>
    <w:rsid w:val="00497B2B"/>
    <w:rsid w:val="004A1220"/>
    <w:rsid w:val="004A12A6"/>
    <w:rsid w:val="004A2493"/>
    <w:rsid w:val="004A2CEB"/>
    <w:rsid w:val="004A3594"/>
    <w:rsid w:val="004A3BAA"/>
    <w:rsid w:val="004A3C00"/>
    <w:rsid w:val="004A3F41"/>
    <w:rsid w:val="004A4277"/>
    <w:rsid w:val="004A477E"/>
    <w:rsid w:val="004A4ABF"/>
    <w:rsid w:val="004A561B"/>
    <w:rsid w:val="004A5BD0"/>
    <w:rsid w:val="004A71DE"/>
    <w:rsid w:val="004B050E"/>
    <w:rsid w:val="004B0634"/>
    <w:rsid w:val="004B2A9D"/>
    <w:rsid w:val="004B4EFC"/>
    <w:rsid w:val="004B5672"/>
    <w:rsid w:val="004B5D87"/>
    <w:rsid w:val="004B5FAB"/>
    <w:rsid w:val="004B7E7A"/>
    <w:rsid w:val="004B7FEC"/>
    <w:rsid w:val="004C0FB4"/>
    <w:rsid w:val="004C11B4"/>
    <w:rsid w:val="004C175A"/>
    <w:rsid w:val="004C342A"/>
    <w:rsid w:val="004C34D4"/>
    <w:rsid w:val="004C5626"/>
    <w:rsid w:val="004D0420"/>
    <w:rsid w:val="004D0CD2"/>
    <w:rsid w:val="004D0EF5"/>
    <w:rsid w:val="004D167C"/>
    <w:rsid w:val="004D1688"/>
    <w:rsid w:val="004D1790"/>
    <w:rsid w:val="004D2136"/>
    <w:rsid w:val="004D38FB"/>
    <w:rsid w:val="004D4420"/>
    <w:rsid w:val="004D54D1"/>
    <w:rsid w:val="004D5EEC"/>
    <w:rsid w:val="004D76CA"/>
    <w:rsid w:val="004E0230"/>
    <w:rsid w:val="004E0B11"/>
    <w:rsid w:val="004E0B18"/>
    <w:rsid w:val="004E1F1F"/>
    <w:rsid w:val="004E24D0"/>
    <w:rsid w:val="004E34FC"/>
    <w:rsid w:val="004E5606"/>
    <w:rsid w:val="004E62BB"/>
    <w:rsid w:val="004E66F0"/>
    <w:rsid w:val="004E67FE"/>
    <w:rsid w:val="004E69BB"/>
    <w:rsid w:val="004E6DDB"/>
    <w:rsid w:val="004E6F3B"/>
    <w:rsid w:val="004E760C"/>
    <w:rsid w:val="004E7AF0"/>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842"/>
    <w:rsid w:val="00502420"/>
    <w:rsid w:val="00502641"/>
    <w:rsid w:val="00502AD7"/>
    <w:rsid w:val="00502E8A"/>
    <w:rsid w:val="005049F9"/>
    <w:rsid w:val="00504BCA"/>
    <w:rsid w:val="0050695D"/>
    <w:rsid w:val="00510022"/>
    <w:rsid w:val="00510E50"/>
    <w:rsid w:val="00510E7D"/>
    <w:rsid w:val="00512013"/>
    <w:rsid w:val="0051210B"/>
    <w:rsid w:val="005128D0"/>
    <w:rsid w:val="00512C0D"/>
    <w:rsid w:val="00512EF9"/>
    <w:rsid w:val="005136D6"/>
    <w:rsid w:val="00513B6C"/>
    <w:rsid w:val="00515A7C"/>
    <w:rsid w:val="00515BE8"/>
    <w:rsid w:val="00515E5B"/>
    <w:rsid w:val="00517004"/>
    <w:rsid w:val="00517127"/>
    <w:rsid w:val="00520084"/>
    <w:rsid w:val="00520623"/>
    <w:rsid w:val="00521B56"/>
    <w:rsid w:val="005224DB"/>
    <w:rsid w:val="0052439D"/>
    <w:rsid w:val="00524A62"/>
    <w:rsid w:val="00525257"/>
    <w:rsid w:val="005256C5"/>
    <w:rsid w:val="00525B96"/>
    <w:rsid w:val="00526110"/>
    <w:rsid w:val="005262C1"/>
    <w:rsid w:val="00526818"/>
    <w:rsid w:val="00526CB3"/>
    <w:rsid w:val="0052718C"/>
    <w:rsid w:val="00530032"/>
    <w:rsid w:val="00531870"/>
    <w:rsid w:val="00532748"/>
    <w:rsid w:val="00533825"/>
    <w:rsid w:val="00533FD7"/>
    <w:rsid w:val="005348A1"/>
    <w:rsid w:val="0053588D"/>
    <w:rsid w:val="00535B45"/>
    <w:rsid w:val="005371EF"/>
    <w:rsid w:val="005375E8"/>
    <w:rsid w:val="00537632"/>
    <w:rsid w:val="005376CD"/>
    <w:rsid w:val="0053792C"/>
    <w:rsid w:val="00540273"/>
    <w:rsid w:val="005407E9"/>
    <w:rsid w:val="00541B1B"/>
    <w:rsid w:val="00542661"/>
    <w:rsid w:val="00543095"/>
    <w:rsid w:val="0054330F"/>
    <w:rsid w:val="00544061"/>
    <w:rsid w:val="00544395"/>
    <w:rsid w:val="00544F6C"/>
    <w:rsid w:val="0054705E"/>
    <w:rsid w:val="00547826"/>
    <w:rsid w:val="00550B08"/>
    <w:rsid w:val="00551954"/>
    <w:rsid w:val="00552AC6"/>
    <w:rsid w:val="00553086"/>
    <w:rsid w:val="00554642"/>
    <w:rsid w:val="00554A0F"/>
    <w:rsid w:val="005552E7"/>
    <w:rsid w:val="00555CF6"/>
    <w:rsid w:val="00556CB1"/>
    <w:rsid w:val="005577DA"/>
    <w:rsid w:val="00557AAC"/>
    <w:rsid w:val="005608F7"/>
    <w:rsid w:val="0056119E"/>
    <w:rsid w:val="0056288D"/>
    <w:rsid w:val="00562E6A"/>
    <w:rsid w:val="00564937"/>
    <w:rsid w:val="00564FF9"/>
    <w:rsid w:val="0056504F"/>
    <w:rsid w:val="005650A3"/>
    <w:rsid w:val="005650A7"/>
    <w:rsid w:val="005655EB"/>
    <w:rsid w:val="005659A7"/>
    <w:rsid w:val="00566C99"/>
    <w:rsid w:val="00570142"/>
    <w:rsid w:val="00570CD2"/>
    <w:rsid w:val="00572091"/>
    <w:rsid w:val="0057281F"/>
    <w:rsid w:val="0057334F"/>
    <w:rsid w:val="00573580"/>
    <w:rsid w:val="0057367B"/>
    <w:rsid w:val="0057538A"/>
    <w:rsid w:val="005757DC"/>
    <w:rsid w:val="00576615"/>
    <w:rsid w:val="00576AEC"/>
    <w:rsid w:val="00577CB8"/>
    <w:rsid w:val="00580219"/>
    <w:rsid w:val="00580F6F"/>
    <w:rsid w:val="00581190"/>
    <w:rsid w:val="00581CDA"/>
    <w:rsid w:val="005821C0"/>
    <w:rsid w:val="005825AA"/>
    <w:rsid w:val="005825FD"/>
    <w:rsid w:val="00583340"/>
    <w:rsid w:val="0058415C"/>
    <w:rsid w:val="00584DF1"/>
    <w:rsid w:val="005858D1"/>
    <w:rsid w:val="00586833"/>
    <w:rsid w:val="00586FB9"/>
    <w:rsid w:val="00590BC4"/>
    <w:rsid w:val="00591BC1"/>
    <w:rsid w:val="00591ED5"/>
    <w:rsid w:val="005922D0"/>
    <w:rsid w:val="005924E2"/>
    <w:rsid w:val="0059333D"/>
    <w:rsid w:val="0059344F"/>
    <w:rsid w:val="005939E9"/>
    <w:rsid w:val="005939FC"/>
    <w:rsid w:val="00593A44"/>
    <w:rsid w:val="00593B2B"/>
    <w:rsid w:val="00594118"/>
    <w:rsid w:val="00594819"/>
    <w:rsid w:val="00594E97"/>
    <w:rsid w:val="00595722"/>
    <w:rsid w:val="0059763D"/>
    <w:rsid w:val="005A060B"/>
    <w:rsid w:val="005A0952"/>
    <w:rsid w:val="005A18B7"/>
    <w:rsid w:val="005A1B38"/>
    <w:rsid w:val="005A27CB"/>
    <w:rsid w:val="005A2E58"/>
    <w:rsid w:val="005A4288"/>
    <w:rsid w:val="005A42AF"/>
    <w:rsid w:val="005A5015"/>
    <w:rsid w:val="005A5706"/>
    <w:rsid w:val="005A650C"/>
    <w:rsid w:val="005A68AF"/>
    <w:rsid w:val="005A7168"/>
    <w:rsid w:val="005A7243"/>
    <w:rsid w:val="005A7388"/>
    <w:rsid w:val="005B0840"/>
    <w:rsid w:val="005B0C1B"/>
    <w:rsid w:val="005B1A2A"/>
    <w:rsid w:val="005B2BC6"/>
    <w:rsid w:val="005B2D7C"/>
    <w:rsid w:val="005B2DD6"/>
    <w:rsid w:val="005B44D7"/>
    <w:rsid w:val="005B47B5"/>
    <w:rsid w:val="005B484E"/>
    <w:rsid w:val="005B4A19"/>
    <w:rsid w:val="005B54F0"/>
    <w:rsid w:val="005B7D22"/>
    <w:rsid w:val="005B7DCC"/>
    <w:rsid w:val="005C024B"/>
    <w:rsid w:val="005C1624"/>
    <w:rsid w:val="005C16AD"/>
    <w:rsid w:val="005C1785"/>
    <w:rsid w:val="005C1E13"/>
    <w:rsid w:val="005C1E6E"/>
    <w:rsid w:val="005C20EE"/>
    <w:rsid w:val="005C28BE"/>
    <w:rsid w:val="005C38D2"/>
    <w:rsid w:val="005C40F9"/>
    <w:rsid w:val="005C5DA1"/>
    <w:rsid w:val="005D0686"/>
    <w:rsid w:val="005D1728"/>
    <w:rsid w:val="005D1B1D"/>
    <w:rsid w:val="005D1E61"/>
    <w:rsid w:val="005D4049"/>
    <w:rsid w:val="005D44D9"/>
    <w:rsid w:val="005D4AEA"/>
    <w:rsid w:val="005D4B81"/>
    <w:rsid w:val="005D4BA7"/>
    <w:rsid w:val="005D4F27"/>
    <w:rsid w:val="005D5F59"/>
    <w:rsid w:val="005D74A1"/>
    <w:rsid w:val="005E1A6F"/>
    <w:rsid w:val="005E1FD0"/>
    <w:rsid w:val="005E3498"/>
    <w:rsid w:val="005E37C2"/>
    <w:rsid w:val="005E3CA2"/>
    <w:rsid w:val="005E3F9E"/>
    <w:rsid w:val="005E42ED"/>
    <w:rsid w:val="005E441E"/>
    <w:rsid w:val="005E4F40"/>
    <w:rsid w:val="005E5744"/>
    <w:rsid w:val="005E71C3"/>
    <w:rsid w:val="005E7560"/>
    <w:rsid w:val="005F0E37"/>
    <w:rsid w:val="005F225E"/>
    <w:rsid w:val="005F2D4C"/>
    <w:rsid w:val="005F402B"/>
    <w:rsid w:val="005F4D00"/>
    <w:rsid w:val="005F5074"/>
    <w:rsid w:val="005F5F02"/>
    <w:rsid w:val="005F60D6"/>
    <w:rsid w:val="005F699A"/>
    <w:rsid w:val="005F739B"/>
    <w:rsid w:val="005F7E86"/>
    <w:rsid w:val="006012E0"/>
    <w:rsid w:val="00603164"/>
    <w:rsid w:val="0060359F"/>
    <w:rsid w:val="00604F9A"/>
    <w:rsid w:val="0060529B"/>
    <w:rsid w:val="0060531E"/>
    <w:rsid w:val="006053F9"/>
    <w:rsid w:val="00605DDC"/>
    <w:rsid w:val="006065DF"/>
    <w:rsid w:val="00606A8D"/>
    <w:rsid w:val="00607025"/>
    <w:rsid w:val="00607D47"/>
    <w:rsid w:val="0061049D"/>
    <w:rsid w:val="006114D2"/>
    <w:rsid w:val="00611D79"/>
    <w:rsid w:val="00612927"/>
    <w:rsid w:val="00612F7C"/>
    <w:rsid w:val="006132E8"/>
    <w:rsid w:val="0061377C"/>
    <w:rsid w:val="006144EB"/>
    <w:rsid w:val="00614AB6"/>
    <w:rsid w:val="0061527D"/>
    <w:rsid w:val="00616E33"/>
    <w:rsid w:val="00617AD5"/>
    <w:rsid w:val="006212E0"/>
    <w:rsid w:val="006220E5"/>
    <w:rsid w:val="00623264"/>
    <w:rsid w:val="00623564"/>
    <w:rsid w:val="00623A45"/>
    <w:rsid w:val="00623F04"/>
    <w:rsid w:val="00623FF8"/>
    <w:rsid w:val="006244F9"/>
    <w:rsid w:val="00624779"/>
    <w:rsid w:val="0062597C"/>
    <w:rsid w:val="00625BAB"/>
    <w:rsid w:val="00625ED0"/>
    <w:rsid w:val="00626032"/>
    <w:rsid w:val="0062720F"/>
    <w:rsid w:val="006273E9"/>
    <w:rsid w:val="0062756C"/>
    <w:rsid w:val="00627CA5"/>
    <w:rsid w:val="006300F7"/>
    <w:rsid w:val="006304E4"/>
    <w:rsid w:val="0063129D"/>
    <w:rsid w:val="0063162E"/>
    <w:rsid w:val="0063229C"/>
    <w:rsid w:val="006323A8"/>
    <w:rsid w:val="00632C7A"/>
    <w:rsid w:val="00632D12"/>
    <w:rsid w:val="00632DE6"/>
    <w:rsid w:val="00633274"/>
    <w:rsid w:val="00633297"/>
    <w:rsid w:val="0063357A"/>
    <w:rsid w:val="00634179"/>
    <w:rsid w:val="0063493B"/>
    <w:rsid w:val="00635283"/>
    <w:rsid w:val="00635413"/>
    <w:rsid w:val="00635965"/>
    <w:rsid w:val="006366DF"/>
    <w:rsid w:val="00637042"/>
    <w:rsid w:val="00637681"/>
    <w:rsid w:val="0064247E"/>
    <w:rsid w:val="00643322"/>
    <w:rsid w:val="00644910"/>
    <w:rsid w:val="00645157"/>
    <w:rsid w:val="0064515A"/>
    <w:rsid w:val="00645583"/>
    <w:rsid w:val="00645D50"/>
    <w:rsid w:val="0064689E"/>
    <w:rsid w:val="00647A4E"/>
    <w:rsid w:val="00647D9C"/>
    <w:rsid w:val="00650BF8"/>
    <w:rsid w:val="00650E41"/>
    <w:rsid w:val="00650FF0"/>
    <w:rsid w:val="006511B1"/>
    <w:rsid w:val="00652DE7"/>
    <w:rsid w:val="00653DB2"/>
    <w:rsid w:val="00654222"/>
    <w:rsid w:val="0065430E"/>
    <w:rsid w:val="00655973"/>
    <w:rsid w:val="00656594"/>
    <w:rsid w:val="006566B5"/>
    <w:rsid w:val="00657C2E"/>
    <w:rsid w:val="0066080E"/>
    <w:rsid w:val="0066213A"/>
    <w:rsid w:val="00662607"/>
    <w:rsid w:val="00662A61"/>
    <w:rsid w:val="0066646A"/>
    <w:rsid w:val="00666984"/>
    <w:rsid w:val="00667ED5"/>
    <w:rsid w:val="00670D5A"/>
    <w:rsid w:val="00670F11"/>
    <w:rsid w:val="006715DA"/>
    <w:rsid w:val="006728EB"/>
    <w:rsid w:val="0067317B"/>
    <w:rsid w:val="00673422"/>
    <w:rsid w:val="00673916"/>
    <w:rsid w:val="00677CB1"/>
    <w:rsid w:val="006801A9"/>
    <w:rsid w:val="006810DA"/>
    <w:rsid w:val="0068117E"/>
    <w:rsid w:val="00682ECC"/>
    <w:rsid w:val="0068305B"/>
    <w:rsid w:val="006836BE"/>
    <w:rsid w:val="00683F13"/>
    <w:rsid w:val="00683F9D"/>
    <w:rsid w:val="00685076"/>
    <w:rsid w:val="006850C3"/>
    <w:rsid w:val="0068512B"/>
    <w:rsid w:val="00685478"/>
    <w:rsid w:val="00685F50"/>
    <w:rsid w:val="0068703A"/>
    <w:rsid w:val="00687DDA"/>
    <w:rsid w:val="0069086F"/>
    <w:rsid w:val="00690D07"/>
    <w:rsid w:val="00690E55"/>
    <w:rsid w:val="00691494"/>
    <w:rsid w:val="00692A2E"/>
    <w:rsid w:val="00692BA4"/>
    <w:rsid w:val="00693625"/>
    <w:rsid w:val="00693FC0"/>
    <w:rsid w:val="0069489E"/>
    <w:rsid w:val="00696BC3"/>
    <w:rsid w:val="006978DC"/>
    <w:rsid w:val="006A06F4"/>
    <w:rsid w:val="006A0C7D"/>
    <w:rsid w:val="006A10E1"/>
    <w:rsid w:val="006A21D7"/>
    <w:rsid w:val="006A24A6"/>
    <w:rsid w:val="006A2C18"/>
    <w:rsid w:val="006A2FDA"/>
    <w:rsid w:val="006A38BE"/>
    <w:rsid w:val="006A42CE"/>
    <w:rsid w:val="006A496D"/>
    <w:rsid w:val="006A6618"/>
    <w:rsid w:val="006A71B9"/>
    <w:rsid w:val="006A7B5D"/>
    <w:rsid w:val="006B0301"/>
    <w:rsid w:val="006B13BC"/>
    <w:rsid w:val="006B1BC4"/>
    <w:rsid w:val="006B27C1"/>
    <w:rsid w:val="006B346A"/>
    <w:rsid w:val="006B3C33"/>
    <w:rsid w:val="006B4077"/>
    <w:rsid w:val="006B408F"/>
    <w:rsid w:val="006B40F2"/>
    <w:rsid w:val="006B433C"/>
    <w:rsid w:val="006B4BC5"/>
    <w:rsid w:val="006B5758"/>
    <w:rsid w:val="006B5E24"/>
    <w:rsid w:val="006B789D"/>
    <w:rsid w:val="006C041E"/>
    <w:rsid w:val="006C0F19"/>
    <w:rsid w:val="006C1389"/>
    <w:rsid w:val="006C1B94"/>
    <w:rsid w:val="006C2C72"/>
    <w:rsid w:val="006C2CF0"/>
    <w:rsid w:val="006C3C8B"/>
    <w:rsid w:val="006C458E"/>
    <w:rsid w:val="006C45A5"/>
    <w:rsid w:val="006C4B3F"/>
    <w:rsid w:val="006C545D"/>
    <w:rsid w:val="006C5AEA"/>
    <w:rsid w:val="006C6159"/>
    <w:rsid w:val="006C6290"/>
    <w:rsid w:val="006C66B2"/>
    <w:rsid w:val="006C688B"/>
    <w:rsid w:val="006C6DDF"/>
    <w:rsid w:val="006C7D03"/>
    <w:rsid w:val="006D0FAA"/>
    <w:rsid w:val="006D1400"/>
    <w:rsid w:val="006D2B08"/>
    <w:rsid w:val="006D434C"/>
    <w:rsid w:val="006D5570"/>
    <w:rsid w:val="006D62BC"/>
    <w:rsid w:val="006D6DD5"/>
    <w:rsid w:val="006D7250"/>
    <w:rsid w:val="006D726A"/>
    <w:rsid w:val="006D728D"/>
    <w:rsid w:val="006D79A0"/>
    <w:rsid w:val="006D7A64"/>
    <w:rsid w:val="006E080D"/>
    <w:rsid w:val="006E096F"/>
    <w:rsid w:val="006E097E"/>
    <w:rsid w:val="006E1D72"/>
    <w:rsid w:val="006E20B7"/>
    <w:rsid w:val="006E231F"/>
    <w:rsid w:val="006E3AAC"/>
    <w:rsid w:val="006E5F01"/>
    <w:rsid w:val="006E7A24"/>
    <w:rsid w:val="006E7C19"/>
    <w:rsid w:val="006E7D95"/>
    <w:rsid w:val="006F08C1"/>
    <w:rsid w:val="006F0D55"/>
    <w:rsid w:val="006F0DE6"/>
    <w:rsid w:val="006F105C"/>
    <w:rsid w:val="006F1344"/>
    <w:rsid w:val="006F1DB7"/>
    <w:rsid w:val="006F358F"/>
    <w:rsid w:val="006F61BB"/>
    <w:rsid w:val="006F6598"/>
    <w:rsid w:val="007001AA"/>
    <w:rsid w:val="007011ED"/>
    <w:rsid w:val="00701626"/>
    <w:rsid w:val="007029E3"/>
    <w:rsid w:val="00702C74"/>
    <w:rsid w:val="00703FE9"/>
    <w:rsid w:val="00705B0C"/>
    <w:rsid w:val="00705DFF"/>
    <w:rsid w:val="00706CC4"/>
    <w:rsid w:val="00706F0A"/>
    <w:rsid w:val="00706F8A"/>
    <w:rsid w:val="00707018"/>
    <w:rsid w:val="00707AC1"/>
    <w:rsid w:val="007116CF"/>
    <w:rsid w:val="0071183E"/>
    <w:rsid w:val="00711BAD"/>
    <w:rsid w:val="00711D3C"/>
    <w:rsid w:val="007122C8"/>
    <w:rsid w:val="00713FE8"/>
    <w:rsid w:val="007154DE"/>
    <w:rsid w:val="00715510"/>
    <w:rsid w:val="00715876"/>
    <w:rsid w:val="00715F3D"/>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64F6"/>
    <w:rsid w:val="007265D8"/>
    <w:rsid w:val="00726CAA"/>
    <w:rsid w:val="00727BB6"/>
    <w:rsid w:val="00727E34"/>
    <w:rsid w:val="007306CF"/>
    <w:rsid w:val="00730963"/>
    <w:rsid w:val="00731895"/>
    <w:rsid w:val="00731C77"/>
    <w:rsid w:val="00732426"/>
    <w:rsid w:val="00732433"/>
    <w:rsid w:val="007327D3"/>
    <w:rsid w:val="0073296C"/>
    <w:rsid w:val="00732AAD"/>
    <w:rsid w:val="00733A6A"/>
    <w:rsid w:val="00734648"/>
    <w:rsid w:val="00735910"/>
    <w:rsid w:val="00736F7F"/>
    <w:rsid w:val="00740038"/>
    <w:rsid w:val="00741747"/>
    <w:rsid w:val="00742D94"/>
    <w:rsid w:val="00742E8B"/>
    <w:rsid w:val="00743102"/>
    <w:rsid w:val="007432F7"/>
    <w:rsid w:val="00743763"/>
    <w:rsid w:val="0074493A"/>
    <w:rsid w:val="00744DD9"/>
    <w:rsid w:val="00745390"/>
    <w:rsid w:val="007460C1"/>
    <w:rsid w:val="007460FC"/>
    <w:rsid w:val="00746293"/>
    <w:rsid w:val="00747763"/>
    <w:rsid w:val="0074782C"/>
    <w:rsid w:val="00747D7A"/>
    <w:rsid w:val="0075023E"/>
    <w:rsid w:val="00750C30"/>
    <w:rsid w:val="00750C64"/>
    <w:rsid w:val="00750EEC"/>
    <w:rsid w:val="00750EF5"/>
    <w:rsid w:val="00750F4E"/>
    <w:rsid w:val="0075164C"/>
    <w:rsid w:val="00751CDE"/>
    <w:rsid w:val="00751FBD"/>
    <w:rsid w:val="00752572"/>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3E0"/>
    <w:rsid w:val="00770CEF"/>
    <w:rsid w:val="00770E54"/>
    <w:rsid w:val="007723C5"/>
    <w:rsid w:val="00772744"/>
    <w:rsid w:val="007731B0"/>
    <w:rsid w:val="0077479B"/>
    <w:rsid w:val="00777034"/>
    <w:rsid w:val="00777BDC"/>
    <w:rsid w:val="00777DF7"/>
    <w:rsid w:val="00780014"/>
    <w:rsid w:val="00781151"/>
    <w:rsid w:val="00781502"/>
    <w:rsid w:val="00781C13"/>
    <w:rsid w:val="00781C2E"/>
    <w:rsid w:val="00781E5F"/>
    <w:rsid w:val="007826C2"/>
    <w:rsid w:val="00783651"/>
    <w:rsid w:val="00783856"/>
    <w:rsid w:val="00783ACF"/>
    <w:rsid w:val="00784122"/>
    <w:rsid w:val="00786AF7"/>
    <w:rsid w:val="007873EC"/>
    <w:rsid w:val="0078746A"/>
    <w:rsid w:val="00787CF2"/>
    <w:rsid w:val="00790817"/>
    <w:rsid w:val="00791179"/>
    <w:rsid w:val="007912D1"/>
    <w:rsid w:val="00793907"/>
    <w:rsid w:val="00794663"/>
    <w:rsid w:val="00794796"/>
    <w:rsid w:val="00795962"/>
    <w:rsid w:val="00797991"/>
    <w:rsid w:val="00797ED3"/>
    <w:rsid w:val="007A100B"/>
    <w:rsid w:val="007A1CE4"/>
    <w:rsid w:val="007A3671"/>
    <w:rsid w:val="007A3B3C"/>
    <w:rsid w:val="007A4B0A"/>
    <w:rsid w:val="007A59D1"/>
    <w:rsid w:val="007A662B"/>
    <w:rsid w:val="007A6B85"/>
    <w:rsid w:val="007A710A"/>
    <w:rsid w:val="007B0024"/>
    <w:rsid w:val="007B0841"/>
    <w:rsid w:val="007B0CF3"/>
    <w:rsid w:val="007B17C8"/>
    <w:rsid w:val="007B1C32"/>
    <w:rsid w:val="007B328C"/>
    <w:rsid w:val="007B37BD"/>
    <w:rsid w:val="007B4948"/>
    <w:rsid w:val="007B5114"/>
    <w:rsid w:val="007B5143"/>
    <w:rsid w:val="007B5D65"/>
    <w:rsid w:val="007B65C3"/>
    <w:rsid w:val="007B666E"/>
    <w:rsid w:val="007B6F17"/>
    <w:rsid w:val="007C0478"/>
    <w:rsid w:val="007C0F64"/>
    <w:rsid w:val="007C4B7D"/>
    <w:rsid w:val="007C4C1E"/>
    <w:rsid w:val="007C6479"/>
    <w:rsid w:val="007C7B5A"/>
    <w:rsid w:val="007C7F90"/>
    <w:rsid w:val="007D2173"/>
    <w:rsid w:val="007D26C0"/>
    <w:rsid w:val="007D2809"/>
    <w:rsid w:val="007D2B78"/>
    <w:rsid w:val="007D4541"/>
    <w:rsid w:val="007D45D7"/>
    <w:rsid w:val="007D4618"/>
    <w:rsid w:val="007D47C2"/>
    <w:rsid w:val="007D527B"/>
    <w:rsid w:val="007D59CA"/>
    <w:rsid w:val="007D5A61"/>
    <w:rsid w:val="007D6AB6"/>
    <w:rsid w:val="007D6D33"/>
    <w:rsid w:val="007E13CC"/>
    <w:rsid w:val="007E1C62"/>
    <w:rsid w:val="007E2655"/>
    <w:rsid w:val="007E4077"/>
    <w:rsid w:val="007E50CC"/>
    <w:rsid w:val="007E50D5"/>
    <w:rsid w:val="007E5224"/>
    <w:rsid w:val="007E5502"/>
    <w:rsid w:val="007E61FD"/>
    <w:rsid w:val="007E7770"/>
    <w:rsid w:val="007E7BC5"/>
    <w:rsid w:val="007F0198"/>
    <w:rsid w:val="007F16B7"/>
    <w:rsid w:val="007F23BD"/>
    <w:rsid w:val="007F2B9B"/>
    <w:rsid w:val="007F365E"/>
    <w:rsid w:val="007F39F1"/>
    <w:rsid w:val="007F5B2A"/>
    <w:rsid w:val="007F718A"/>
    <w:rsid w:val="007F7F3D"/>
    <w:rsid w:val="00800926"/>
    <w:rsid w:val="008016A2"/>
    <w:rsid w:val="0080177D"/>
    <w:rsid w:val="00801EA4"/>
    <w:rsid w:val="008023DF"/>
    <w:rsid w:val="00802525"/>
    <w:rsid w:val="0080305B"/>
    <w:rsid w:val="00803370"/>
    <w:rsid w:val="00805EE1"/>
    <w:rsid w:val="00810263"/>
    <w:rsid w:val="00811984"/>
    <w:rsid w:val="0081282A"/>
    <w:rsid w:val="00812F3F"/>
    <w:rsid w:val="00813A02"/>
    <w:rsid w:val="008140F4"/>
    <w:rsid w:val="0081491A"/>
    <w:rsid w:val="0081491E"/>
    <w:rsid w:val="00816D8A"/>
    <w:rsid w:val="00821190"/>
    <w:rsid w:val="008215BE"/>
    <w:rsid w:val="00822154"/>
    <w:rsid w:val="0082245F"/>
    <w:rsid w:val="00822514"/>
    <w:rsid w:val="00823F8D"/>
    <w:rsid w:val="00824C5D"/>
    <w:rsid w:val="00824FA7"/>
    <w:rsid w:val="008254C7"/>
    <w:rsid w:val="00825A58"/>
    <w:rsid w:val="00826578"/>
    <w:rsid w:val="008270F2"/>
    <w:rsid w:val="00827319"/>
    <w:rsid w:val="00830010"/>
    <w:rsid w:val="00830C58"/>
    <w:rsid w:val="00830D8E"/>
    <w:rsid w:val="00831152"/>
    <w:rsid w:val="008315A3"/>
    <w:rsid w:val="00832039"/>
    <w:rsid w:val="0083249E"/>
    <w:rsid w:val="0083298E"/>
    <w:rsid w:val="008329C9"/>
    <w:rsid w:val="00834625"/>
    <w:rsid w:val="00834D9B"/>
    <w:rsid w:val="00840C39"/>
    <w:rsid w:val="00841FED"/>
    <w:rsid w:val="00843217"/>
    <w:rsid w:val="0084482F"/>
    <w:rsid w:val="00844BB7"/>
    <w:rsid w:val="008455EA"/>
    <w:rsid w:val="008456C6"/>
    <w:rsid w:val="0084593C"/>
    <w:rsid w:val="00845DFD"/>
    <w:rsid w:val="00846DD7"/>
    <w:rsid w:val="00847155"/>
    <w:rsid w:val="0084735A"/>
    <w:rsid w:val="00850493"/>
    <w:rsid w:val="00850725"/>
    <w:rsid w:val="008511D0"/>
    <w:rsid w:val="008516C8"/>
    <w:rsid w:val="00852206"/>
    <w:rsid w:val="00852471"/>
    <w:rsid w:val="008537A1"/>
    <w:rsid w:val="00853F6A"/>
    <w:rsid w:val="008557C8"/>
    <w:rsid w:val="00856941"/>
    <w:rsid w:val="0085751B"/>
    <w:rsid w:val="00857F7B"/>
    <w:rsid w:val="00864A69"/>
    <w:rsid w:val="00865178"/>
    <w:rsid w:val="00865972"/>
    <w:rsid w:val="008665CC"/>
    <w:rsid w:val="008672D9"/>
    <w:rsid w:val="008676A3"/>
    <w:rsid w:val="008707CB"/>
    <w:rsid w:val="0087211C"/>
    <w:rsid w:val="00872436"/>
    <w:rsid w:val="00873BC1"/>
    <w:rsid w:val="00873EB9"/>
    <w:rsid w:val="00874FAC"/>
    <w:rsid w:val="00874FBB"/>
    <w:rsid w:val="00877711"/>
    <w:rsid w:val="00877F99"/>
    <w:rsid w:val="0088008C"/>
    <w:rsid w:val="008804EE"/>
    <w:rsid w:val="00880967"/>
    <w:rsid w:val="00880D27"/>
    <w:rsid w:val="00881FBD"/>
    <w:rsid w:val="00882109"/>
    <w:rsid w:val="008822B5"/>
    <w:rsid w:val="0088254B"/>
    <w:rsid w:val="00882B6F"/>
    <w:rsid w:val="0088373E"/>
    <w:rsid w:val="00884038"/>
    <w:rsid w:val="00884338"/>
    <w:rsid w:val="00884CAB"/>
    <w:rsid w:val="0088544F"/>
    <w:rsid w:val="00885A2B"/>
    <w:rsid w:val="00885A51"/>
    <w:rsid w:val="00885A68"/>
    <w:rsid w:val="00885D28"/>
    <w:rsid w:val="00885F26"/>
    <w:rsid w:val="00886CBE"/>
    <w:rsid w:val="008872F8"/>
    <w:rsid w:val="00887F1E"/>
    <w:rsid w:val="008904FF"/>
    <w:rsid w:val="00891B03"/>
    <w:rsid w:val="00891E66"/>
    <w:rsid w:val="008926E6"/>
    <w:rsid w:val="0089291C"/>
    <w:rsid w:val="00892AD9"/>
    <w:rsid w:val="00892D6A"/>
    <w:rsid w:val="008930F5"/>
    <w:rsid w:val="00894090"/>
    <w:rsid w:val="00895C28"/>
    <w:rsid w:val="00897E5E"/>
    <w:rsid w:val="008A05FF"/>
    <w:rsid w:val="008A0E14"/>
    <w:rsid w:val="008A1F8E"/>
    <w:rsid w:val="008A243E"/>
    <w:rsid w:val="008A321A"/>
    <w:rsid w:val="008A3319"/>
    <w:rsid w:val="008A3BB1"/>
    <w:rsid w:val="008A48AB"/>
    <w:rsid w:val="008A549B"/>
    <w:rsid w:val="008A555E"/>
    <w:rsid w:val="008A5BAF"/>
    <w:rsid w:val="008A722F"/>
    <w:rsid w:val="008A74AE"/>
    <w:rsid w:val="008B025D"/>
    <w:rsid w:val="008B077D"/>
    <w:rsid w:val="008B12A1"/>
    <w:rsid w:val="008B1B34"/>
    <w:rsid w:val="008B1C31"/>
    <w:rsid w:val="008B1E1D"/>
    <w:rsid w:val="008B2DD9"/>
    <w:rsid w:val="008B3949"/>
    <w:rsid w:val="008B3D94"/>
    <w:rsid w:val="008B4D17"/>
    <w:rsid w:val="008B4E35"/>
    <w:rsid w:val="008B50A3"/>
    <w:rsid w:val="008B703C"/>
    <w:rsid w:val="008C104D"/>
    <w:rsid w:val="008C1107"/>
    <w:rsid w:val="008C1E4A"/>
    <w:rsid w:val="008C3100"/>
    <w:rsid w:val="008C341B"/>
    <w:rsid w:val="008C3746"/>
    <w:rsid w:val="008C42D9"/>
    <w:rsid w:val="008C501A"/>
    <w:rsid w:val="008C533A"/>
    <w:rsid w:val="008C55FF"/>
    <w:rsid w:val="008C5FB3"/>
    <w:rsid w:val="008C64F0"/>
    <w:rsid w:val="008C733F"/>
    <w:rsid w:val="008D1FE9"/>
    <w:rsid w:val="008D3358"/>
    <w:rsid w:val="008D33AD"/>
    <w:rsid w:val="008D35D1"/>
    <w:rsid w:val="008D3947"/>
    <w:rsid w:val="008D3ADA"/>
    <w:rsid w:val="008D409E"/>
    <w:rsid w:val="008D4250"/>
    <w:rsid w:val="008D4556"/>
    <w:rsid w:val="008D594E"/>
    <w:rsid w:val="008D5E91"/>
    <w:rsid w:val="008D6227"/>
    <w:rsid w:val="008D68B5"/>
    <w:rsid w:val="008D69F8"/>
    <w:rsid w:val="008D6BC9"/>
    <w:rsid w:val="008E0668"/>
    <w:rsid w:val="008E1853"/>
    <w:rsid w:val="008E36BF"/>
    <w:rsid w:val="008E3D26"/>
    <w:rsid w:val="008E59B2"/>
    <w:rsid w:val="008E60CC"/>
    <w:rsid w:val="008E71E9"/>
    <w:rsid w:val="008E74E5"/>
    <w:rsid w:val="008F09AE"/>
    <w:rsid w:val="008F0FA1"/>
    <w:rsid w:val="008F11CF"/>
    <w:rsid w:val="008F18F7"/>
    <w:rsid w:val="008F1FFE"/>
    <w:rsid w:val="008F22D4"/>
    <w:rsid w:val="008F272C"/>
    <w:rsid w:val="008F4830"/>
    <w:rsid w:val="008F5F97"/>
    <w:rsid w:val="008F698B"/>
    <w:rsid w:val="008F737A"/>
    <w:rsid w:val="008F7FA1"/>
    <w:rsid w:val="0090009F"/>
    <w:rsid w:val="00900452"/>
    <w:rsid w:val="00900875"/>
    <w:rsid w:val="00901685"/>
    <w:rsid w:val="009023DA"/>
    <w:rsid w:val="00902464"/>
    <w:rsid w:val="0090267A"/>
    <w:rsid w:val="00904A6C"/>
    <w:rsid w:val="0090510E"/>
    <w:rsid w:val="00905ABB"/>
    <w:rsid w:val="00907A67"/>
    <w:rsid w:val="00907CE0"/>
    <w:rsid w:val="00910043"/>
    <w:rsid w:val="00910FA9"/>
    <w:rsid w:val="00911FC4"/>
    <w:rsid w:val="00914FF4"/>
    <w:rsid w:val="0091758F"/>
    <w:rsid w:val="00917C8D"/>
    <w:rsid w:val="009209C9"/>
    <w:rsid w:val="00920A11"/>
    <w:rsid w:val="00920FE0"/>
    <w:rsid w:val="0092181D"/>
    <w:rsid w:val="00921E2F"/>
    <w:rsid w:val="00922A19"/>
    <w:rsid w:val="00924769"/>
    <w:rsid w:val="0092507D"/>
    <w:rsid w:val="00927698"/>
    <w:rsid w:val="009301BA"/>
    <w:rsid w:val="009311A8"/>
    <w:rsid w:val="0093196F"/>
    <w:rsid w:val="009326AA"/>
    <w:rsid w:val="00932BDC"/>
    <w:rsid w:val="00932E23"/>
    <w:rsid w:val="0093366E"/>
    <w:rsid w:val="00934F77"/>
    <w:rsid w:val="00935AE3"/>
    <w:rsid w:val="00935E5B"/>
    <w:rsid w:val="00936454"/>
    <w:rsid w:val="00936642"/>
    <w:rsid w:val="009400AE"/>
    <w:rsid w:val="0094043B"/>
    <w:rsid w:val="00941DC8"/>
    <w:rsid w:val="00942308"/>
    <w:rsid w:val="00944832"/>
    <w:rsid w:val="00944A25"/>
    <w:rsid w:val="00944E53"/>
    <w:rsid w:val="0094607F"/>
    <w:rsid w:val="00946CBA"/>
    <w:rsid w:val="00947B2C"/>
    <w:rsid w:val="00947E80"/>
    <w:rsid w:val="00951B86"/>
    <w:rsid w:val="00952406"/>
    <w:rsid w:val="00952523"/>
    <w:rsid w:val="009528DC"/>
    <w:rsid w:val="00952FEC"/>
    <w:rsid w:val="00954939"/>
    <w:rsid w:val="009550ED"/>
    <w:rsid w:val="00955B18"/>
    <w:rsid w:val="00955FC3"/>
    <w:rsid w:val="00956594"/>
    <w:rsid w:val="00956903"/>
    <w:rsid w:val="00956B95"/>
    <w:rsid w:val="00956F20"/>
    <w:rsid w:val="009611FD"/>
    <w:rsid w:val="0096208D"/>
    <w:rsid w:val="009622CE"/>
    <w:rsid w:val="00962A61"/>
    <w:rsid w:val="00962FAF"/>
    <w:rsid w:val="00963846"/>
    <w:rsid w:val="009669B1"/>
    <w:rsid w:val="00966DDE"/>
    <w:rsid w:val="00967EBB"/>
    <w:rsid w:val="0097042D"/>
    <w:rsid w:val="00971776"/>
    <w:rsid w:val="00971ABC"/>
    <w:rsid w:val="00972083"/>
    <w:rsid w:val="00972D22"/>
    <w:rsid w:val="00972D4F"/>
    <w:rsid w:val="00974457"/>
    <w:rsid w:val="009744B9"/>
    <w:rsid w:val="00977142"/>
    <w:rsid w:val="009808B1"/>
    <w:rsid w:val="009808C9"/>
    <w:rsid w:val="0098287F"/>
    <w:rsid w:val="00982B7A"/>
    <w:rsid w:val="00982D8D"/>
    <w:rsid w:val="00984D16"/>
    <w:rsid w:val="00984F2D"/>
    <w:rsid w:val="00985A3C"/>
    <w:rsid w:val="00985A41"/>
    <w:rsid w:val="009869C4"/>
    <w:rsid w:val="00987084"/>
    <w:rsid w:val="0098762F"/>
    <w:rsid w:val="009877AA"/>
    <w:rsid w:val="009878D3"/>
    <w:rsid w:val="00990A09"/>
    <w:rsid w:val="00994699"/>
    <w:rsid w:val="0099714E"/>
    <w:rsid w:val="00997181"/>
    <w:rsid w:val="009971E6"/>
    <w:rsid w:val="00997D0E"/>
    <w:rsid w:val="009A0530"/>
    <w:rsid w:val="009A150E"/>
    <w:rsid w:val="009A1667"/>
    <w:rsid w:val="009A1A82"/>
    <w:rsid w:val="009A1C5C"/>
    <w:rsid w:val="009A2F63"/>
    <w:rsid w:val="009A3604"/>
    <w:rsid w:val="009A37DA"/>
    <w:rsid w:val="009A451B"/>
    <w:rsid w:val="009A5636"/>
    <w:rsid w:val="009A7262"/>
    <w:rsid w:val="009B014F"/>
    <w:rsid w:val="009B09AD"/>
    <w:rsid w:val="009B0F98"/>
    <w:rsid w:val="009B195C"/>
    <w:rsid w:val="009B2088"/>
    <w:rsid w:val="009B27EE"/>
    <w:rsid w:val="009B28C1"/>
    <w:rsid w:val="009B29BD"/>
    <w:rsid w:val="009B2A7C"/>
    <w:rsid w:val="009B34AC"/>
    <w:rsid w:val="009B3748"/>
    <w:rsid w:val="009B3772"/>
    <w:rsid w:val="009B4356"/>
    <w:rsid w:val="009B4E01"/>
    <w:rsid w:val="009B641B"/>
    <w:rsid w:val="009B6FE2"/>
    <w:rsid w:val="009B7131"/>
    <w:rsid w:val="009B7F51"/>
    <w:rsid w:val="009C01BB"/>
    <w:rsid w:val="009C07DB"/>
    <w:rsid w:val="009C1EC0"/>
    <w:rsid w:val="009C2414"/>
    <w:rsid w:val="009C4E23"/>
    <w:rsid w:val="009C520A"/>
    <w:rsid w:val="009C7190"/>
    <w:rsid w:val="009C756E"/>
    <w:rsid w:val="009C7D5E"/>
    <w:rsid w:val="009D02A8"/>
    <w:rsid w:val="009D16C4"/>
    <w:rsid w:val="009D176C"/>
    <w:rsid w:val="009D1B5F"/>
    <w:rsid w:val="009D1BA8"/>
    <w:rsid w:val="009D1D15"/>
    <w:rsid w:val="009D3184"/>
    <w:rsid w:val="009D629F"/>
    <w:rsid w:val="009D6A5C"/>
    <w:rsid w:val="009D7A7E"/>
    <w:rsid w:val="009D7BFA"/>
    <w:rsid w:val="009D7EF1"/>
    <w:rsid w:val="009E21A2"/>
    <w:rsid w:val="009E278D"/>
    <w:rsid w:val="009E2BC4"/>
    <w:rsid w:val="009E31F3"/>
    <w:rsid w:val="009E3C7D"/>
    <w:rsid w:val="009E4462"/>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665F"/>
    <w:rsid w:val="00A0092E"/>
    <w:rsid w:val="00A010FD"/>
    <w:rsid w:val="00A0129B"/>
    <w:rsid w:val="00A019C0"/>
    <w:rsid w:val="00A02B58"/>
    <w:rsid w:val="00A03605"/>
    <w:rsid w:val="00A03AAC"/>
    <w:rsid w:val="00A03C4C"/>
    <w:rsid w:val="00A03FBF"/>
    <w:rsid w:val="00A050A9"/>
    <w:rsid w:val="00A0556E"/>
    <w:rsid w:val="00A059F4"/>
    <w:rsid w:val="00A05A09"/>
    <w:rsid w:val="00A05D02"/>
    <w:rsid w:val="00A07051"/>
    <w:rsid w:val="00A073B4"/>
    <w:rsid w:val="00A078A2"/>
    <w:rsid w:val="00A104A2"/>
    <w:rsid w:val="00A10CE9"/>
    <w:rsid w:val="00A1162C"/>
    <w:rsid w:val="00A12281"/>
    <w:rsid w:val="00A12618"/>
    <w:rsid w:val="00A12704"/>
    <w:rsid w:val="00A13363"/>
    <w:rsid w:val="00A13BBB"/>
    <w:rsid w:val="00A1402E"/>
    <w:rsid w:val="00A14127"/>
    <w:rsid w:val="00A1456A"/>
    <w:rsid w:val="00A153A2"/>
    <w:rsid w:val="00A16621"/>
    <w:rsid w:val="00A16FED"/>
    <w:rsid w:val="00A17619"/>
    <w:rsid w:val="00A21FAD"/>
    <w:rsid w:val="00A23226"/>
    <w:rsid w:val="00A24AD0"/>
    <w:rsid w:val="00A250B0"/>
    <w:rsid w:val="00A250E9"/>
    <w:rsid w:val="00A25D78"/>
    <w:rsid w:val="00A2697E"/>
    <w:rsid w:val="00A30423"/>
    <w:rsid w:val="00A304C3"/>
    <w:rsid w:val="00A304EC"/>
    <w:rsid w:val="00A325E0"/>
    <w:rsid w:val="00A32BC0"/>
    <w:rsid w:val="00A33319"/>
    <w:rsid w:val="00A3583C"/>
    <w:rsid w:val="00A36276"/>
    <w:rsid w:val="00A366B5"/>
    <w:rsid w:val="00A370A2"/>
    <w:rsid w:val="00A371C5"/>
    <w:rsid w:val="00A375FB"/>
    <w:rsid w:val="00A37AEA"/>
    <w:rsid w:val="00A400C8"/>
    <w:rsid w:val="00A4016A"/>
    <w:rsid w:val="00A40630"/>
    <w:rsid w:val="00A411C8"/>
    <w:rsid w:val="00A41389"/>
    <w:rsid w:val="00A422D7"/>
    <w:rsid w:val="00A42432"/>
    <w:rsid w:val="00A42A56"/>
    <w:rsid w:val="00A42CF9"/>
    <w:rsid w:val="00A44714"/>
    <w:rsid w:val="00A449F1"/>
    <w:rsid w:val="00A45101"/>
    <w:rsid w:val="00A45C37"/>
    <w:rsid w:val="00A465C1"/>
    <w:rsid w:val="00A465F2"/>
    <w:rsid w:val="00A46982"/>
    <w:rsid w:val="00A4773D"/>
    <w:rsid w:val="00A516DE"/>
    <w:rsid w:val="00A51939"/>
    <w:rsid w:val="00A51952"/>
    <w:rsid w:val="00A53431"/>
    <w:rsid w:val="00A54CDD"/>
    <w:rsid w:val="00A54EF1"/>
    <w:rsid w:val="00A55614"/>
    <w:rsid w:val="00A5616E"/>
    <w:rsid w:val="00A569E1"/>
    <w:rsid w:val="00A56B60"/>
    <w:rsid w:val="00A609FD"/>
    <w:rsid w:val="00A611C7"/>
    <w:rsid w:val="00A61941"/>
    <w:rsid w:val="00A62018"/>
    <w:rsid w:val="00A6251C"/>
    <w:rsid w:val="00A626B5"/>
    <w:rsid w:val="00A63997"/>
    <w:rsid w:val="00A63AAE"/>
    <w:rsid w:val="00A65446"/>
    <w:rsid w:val="00A65860"/>
    <w:rsid w:val="00A65AF9"/>
    <w:rsid w:val="00A6615E"/>
    <w:rsid w:val="00A6622C"/>
    <w:rsid w:val="00A7023C"/>
    <w:rsid w:val="00A710B6"/>
    <w:rsid w:val="00A71C11"/>
    <w:rsid w:val="00A721B6"/>
    <w:rsid w:val="00A73238"/>
    <w:rsid w:val="00A7458C"/>
    <w:rsid w:val="00A749B4"/>
    <w:rsid w:val="00A755BE"/>
    <w:rsid w:val="00A75C19"/>
    <w:rsid w:val="00A763DE"/>
    <w:rsid w:val="00A76A46"/>
    <w:rsid w:val="00A76CFB"/>
    <w:rsid w:val="00A77D6B"/>
    <w:rsid w:val="00A81599"/>
    <w:rsid w:val="00A821C3"/>
    <w:rsid w:val="00A82B14"/>
    <w:rsid w:val="00A84537"/>
    <w:rsid w:val="00A8470C"/>
    <w:rsid w:val="00A85109"/>
    <w:rsid w:val="00A85A8B"/>
    <w:rsid w:val="00A85D74"/>
    <w:rsid w:val="00A86304"/>
    <w:rsid w:val="00A86EA1"/>
    <w:rsid w:val="00A87AF3"/>
    <w:rsid w:val="00A87BC1"/>
    <w:rsid w:val="00A87F4B"/>
    <w:rsid w:val="00A87FBC"/>
    <w:rsid w:val="00A90BC2"/>
    <w:rsid w:val="00A90F5B"/>
    <w:rsid w:val="00A91C6C"/>
    <w:rsid w:val="00A91C7B"/>
    <w:rsid w:val="00A91D48"/>
    <w:rsid w:val="00A92D53"/>
    <w:rsid w:val="00A9314F"/>
    <w:rsid w:val="00A93777"/>
    <w:rsid w:val="00A939DC"/>
    <w:rsid w:val="00A94ADF"/>
    <w:rsid w:val="00A94D04"/>
    <w:rsid w:val="00A94D06"/>
    <w:rsid w:val="00A9537B"/>
    <w:rsid w:val="00A95C05"/>
    <w:rsid w:val="00A9664F"/>
    <w:rsid w:val="00A96E63"/>
    <w:rsid w:val="00A978E7"/>
    <w:rsid w:val="00AA034C"/>
    <w:rsid w:val="00AA0E26"/>
    <w:rsid w:val="00AA225C"/>
    <w:rsid w:val="00AA2496"/>
    <w:rsid w:val="00AA2766"/>
    <w:rsid w:val="00AA297E"/>
    <w:rsid w:val="00AA2C22"/>
    <w:rsid w:val="00AA3781"/>
    <w:rsid w:val="00AA393B"/>
    <w:rsid w:val="00AA3DE1"/>
    <w:rsid w:val="00AA3E32"/>
    <w:rsid w:val="00AA431A"/>
    <w:rsid w:val="00AA4707"/>
    <w:rsid w:val="00AA4D04"/>
    <w:rsid w:val="00AA53B5"/>
    <w:rsid w:val="00AA54B8"/>
    <w:rsid w:val="00AA5A63"/>
    <w:rsid w:val="00AA5ED6"/>
    <w:rsid w:val="00AA6385"/>
    <w:rsid w:val="00AA67F3"/>
    <w:rsid w:val="00AA7DFA"/>
    <w:rsid w:val="00AB0EB1"/>
    <w:rsid w:val="00AB1E40"/>
    <w:rsid w:val="00AB2A94"/>
    <w:rsid w:val="00AB2BB5"/>
    <w:rsid w:val="00AB319D"/>
    <w:rsid w:val="00AB4D9F"/>
    <w:rsid w:val="00AB6CE8"/>
    <w:rsid w:val="00AB7447"/>
    <w:rsid w:val="00AC13C5"/>
    <w:rsid w:val="00AC24FC"/>
    <w:rsid w:val="00AC2C0F"/>
    <w:rsid w:val="00AC4E5D"/>
    <w:rsid w:val="00AC5325"/>
    <w:rsid w:val="00AC60B6"/>
    <w:rsid w:val="00AC60C0"/>
    <w:rsid w:val="00AC66CA"/>
    <w:rsid w:val="00AC7CEC"/>
    <w:rsid w:val="00AC7E0E"/>
    <w:rsid w:val="00AD0AC0"/>
    <w:rsid w:val="00AD142F"/>
    <w:rsid w:val="00AD2269"/>
    <w:rsid w:val="00AD389C"/>
    <w:rsid w:val="00AD5151"/>
    <w:rsid w:val="00AD6527"/>
    <w:rsid w:val="00AD65CD"/>
    <w:rsid w:val="00AD69AF"/>
    <w:rsid w:val="00AD6B07"/>
    <w:rsid w:val="00AD75BE"/>
    <w:rsid w:val="00AD7971"/>
    <w:rsid w:val="00AD7ACE"/>
    <w:rsid w:val="00AE0349"/>
    <w:rsid w:val="00AE0900"/>
    <w:rsid w:val="00AE09B4"/>
    <w:rsid w:val="00AE0DA4"/>
    <w:rsid w:val="00AE1A99"/>
    <w:rsid w:val="00AE1D50"/>
    <w:rsid w:val="00AE25D7"/>
    <w:rsid w:val="00AE3092"/>
    <w:rsid w:val="00AE3CD5"/>
    <w:rsid w:val="00AE74F2"/>
    <w:rsid w:val="00AE7525"/>
    <w:rsid w:val="00AE7FDC"/>
    <w:rsid w:val="00AE7FF4"/>
    <w:rsid w:val="00AF0876"/>
    <w:rsid w:val="00AF0D20"/>
    <w:rsid w:val="00AF56E1"/>
    <w:rsid w:val="00AF5784"/>
    <w:rsid w:val="00AF57A4"/>
    <w:rsid w:val="00AF59E1"/>
    <w:rsid w:val="00AF5F8D"/>
    <w:rsid w:val="00AF74A1"/>
    <w:rsid w:val="00AF7701"/>
    <w:rsid w:val="00B00389"/>
    <w:rsid w:val="00B00DF0"/>
    <w:rsid w:val="00B0144A"/>
    <w:rsid w:val="00B01615"/>
    <w:rsid w:val="00B01ABB"/>
    <w:rsid w:val="00B01B9D"/>
    <w:rsid w:val="00B03745"/>
    <w:rsid w:val="00B03976"/>
    <w:rsid w:val="00B04B25"/>
    <w:rsid w:val="00B05427"/>
    <w:rsid w:val="00B0551A"/>
    <w:rsid w:val="00B05A8F"/>
    <w:rsid w:val="00B05A9E"/>
    <w:rsid w:val="00B06845"/>
    <w:rsid w:val="00B06B30"/>
    <w:rsid w:val="00B06BE6"/>
    <w:rsid w:val="00B06FF6"/>
    <w:rsid w:val="00B076B1"/>
    <w:rsid w:val="00B07E6F"/>
    <w:rsid w:val="00B10885"/>
    <w:rsid w:val="00B11541"/>
    <w:rsid w:val="00B1156A"/>
    <w:rsid w:val="00B11657"/>
    <w:rsid w:val="00B11960"/>
    <w:rsid w:val="00B11C9F"/>
    <w:rsid w:val="00B11D55"/>
    <w:rsid w:val="00B11F8A"/>
    <w:rsid w:val="00B12519"/>
    <w:rsid w:val="00B12926"/>
    <w:rsid w:val="00B1347E"/>
    <w:rsid w:val="00B13D09"/>
    <w:rsid w:val="00B1437E"/>
    <w:rsid w:val="00B14779"/>
    <w:rsid w:val="00B15203"/>
    <w:rsid w:val="00B15FF5"/>
    <w:rsid w:val="00B162F6"/>
    <w:rsid w:val="00B16FF6"/>
    <w:rsid w:val="00B17E15"/>
    <w:rsid w:val="00B17F96"/>
    <w:rsid w:val="00B20C15"/>
    <w:rsid w:val="00B21C97"/>
    <w:rsid w:val="00B224E0"/>
    <w:rsid w:val="00B23E9A"/>
    <w:rsid w:val="00B23F81"/>
    <w:rsid w:val="00B259C4"/>
    <w:rsid w:val="00B25B46"/>
    <w:rsid w:val="00B25EBC"/>
    <w:rsid w:val="00B264EC"/>
    <w:rsid w:val="00B279A5"/>
    <w:rsid w:val="00B3095C"/>
    <w:rsid w:val="00B31864"/>
    <w:rsid w:val="00B31CB0"/>
    <w:rsid w:val="00B320FF"/>
    <w:rsid w:val="00B3226F"/>
    <w:rsid w:val="00B32B49"/>
    <w:rsid w:val="00B32B5F"/>
    <w:rsid w:val="00B347AF"/>
    <w:rsid w:val="00B34D5D"/>
    <w:rsid w:val="00B35989"/>
    <w:rsid w:val="00B35B50"/>
    <w:rsid w:val="00B35E26"/>
    <w:rsid w:val="00B35E8B"/>
    <w:rsid w:val="00B364F9"/>
    <w:rsid w:val="00B372F7"/>
    <w:rsid w:val="00B37A8E"/>
    <w:rsid w:val="00B44A0A"/>
    <w:rsid w:val="00B456A3"/>
    <w:rsid w:val="00B45B2F"/>
    <w:rsid w:val="00B4604D"/>
    <w:rsid w:val="00B46050"/>
    <w:rsid w:val="00B46840"/>
    <w:rsid w:val="00B470BF"/>
    <w:rsid w:val="00B47695"/>
    <w:rsid w:val="00B507CB"/>
    <w:rsid w:val="00B50ABB"/>
    <w:rsid w:val="00B53829"/>
    <w:rsid w:val="00B541E1"/>
    <w:rsid w:val="00B5438C"/>
    <w:rsid w:val="00B54CCC"/>
    <w:rsid w:val="00B578BB"/>
    <w:rsid w:val="00B6353B"/>
    <w:rsid w:val="00B63B2A"/>
    <w:rsid w:val="00B645DC"/>
    <w:rsid w:val="00B64711"/>
    <w:rsid w:val="00B65208"/>
    <w:rsid w:val="00B65DAC"/>
    <w:rsid w:val="00B67FDB"/>
    <w:rsid w:val="00B70CC2"/>
    <w:rsid w:val="00B7102F"/>
    <w:rsid w:val="00B7107C"/>
    <w:rsid w:val="00B71D97"/>
    <w:rsid w:val="00B72F12"/>
    <w:rsid w:val="00B73709"/>
    <w:rsid w:val="00B74CBE"/>
    <w:rsid w:val="00B759DD"/>
    <w:rsid w:val="00B7732D"/>
    <w:rsid w:val="00B779B4"/>
    <w:rsid w:val="00B804E9"/>
    <w:rsid w:val="00B80519"/>
    <w:rsid w:val="00B805D7"/>
    <w:rsid w:val="00B8082E"/>
    <w:rsid w:val="00B81D97"/>
    <w:rsid w:val="00B82B88"/>
    <w:rsid w:val="00B83EE3"/>
    <w:rsid w:val="00B8524B"/>
    <w:rsid w:val="00B8570E"/>
    <w:rsid w:val="00B86CC7"/>
    <w:rsid w:val="00B87281"/>
    <w:rsid w:val="00B87A13"/>
    <w:rsid w:val="00B87A5A"/>
    <w:rsid w:val="00B87CFE"/>
    <w:rsid w:val="00B87E47"/>
    <w:rsid w:val="00B9002C"/>
    <w:rsid w:val="00B90492"/>
    <w:rsid w:val="00B90DB5"/>
    <w:rsid w:val="00B90EB1"/>
    <w:rsid w:val="00B91661"/>
    <w:rsid w:val="00B91746"/>
    <w:rsid w:val="00B93A68"/>
    <w:rsid w:val="00B94B15"/>
    <w:rsid w:val="00B94B9C"/>
    <w:rsid w:val="00B956A3"/>
    <w:rsid w:val="00B9666A"/>
    <w:rsid w:val="00BA290B"/>
    <w:rsid w:val="00BA2EC6"/>
    <w:rsid w:val="00BA4395"/>
    <w:rsid w:val="00BA4613"/>
    <w:rsid w:val="00BA4F1B"/>
    <w:rsid w:val="00BA5005"/>
    <w:rsid w:val="00BA5298"/>
    <w:rsid w:val="00BA53DF"/>
    <w:rsid w:val="00BA5E24"/>
    <w:rsid w:val="00BA6DF6"/>
    <w:rsid w:val="00BA7101"/>
    <w:rsid w:val="00BA7F1A"/>
    <w:rsid w:val="00BB01F4"/>
    <w:rsid w:val="00BB0867"/>
    <w:rsid w:val="00BB0C6E"/>
    <w:rsid w:val="00BB1992"/>
    <w:rsid w:val="00BB1E11"/>
    <w:rsid w:val="00BB208B"/>
    <w:rsid w:val="00BB2801"/>
    <w:rsid w:val="00BB3807"/>
    <w:rsid w:val="00BB3D32"/>
    <w:rsid w:val="00BB3E87"/>
    <w:rsid w:val="00BB4050"/>
    <w:rsid w:val="00BB429F"/>
    <w:rsid w:val="00BB52F3"/>
    <w:rsid w:val="00BB61D5"/>
    <w:rsid w:val="00BB76A8"/>
    <w:rsid w:val="00BC2420"/>
    <w:rsid w:val="00BC3B96"/>
    <w:rsid w:val="00BC4EAE"/>
    <w:rsid w:val="00BC6CC3"/>
    <w:rsid w:val="00BC7353"/>
    <w:rsid w:val="00BC7B18"/>
    <w:rsid w:val="00BD06C3"/>
    <w:rsid w:val="00BD0BC5"/>
    <w:rsid w:val="00BD12E7"/>
    <w:rsid w:val="00BD1562"/>
    <w:rsid w:val="00BD1BD1"/>
    <w:rsid w:val="00BD2C07"/>
    <w:rsid w:val="00BD38D1"/>
    <w:rsid w:val="00BD4EDC"/>
    <w:rsid w:val="00BD5311"/>
    <w:rsid w:val="00BD5426"/>
    <w:rsid w:val="00BD5ED6"/>
    <w:rsid w:val="00BD6125"/>
    <w:rsid w:val="00BD7384"/>
    <w:rsid w:val="00BD7DB0"/>
    <w:rsid w:val="00BE094A"/>
    <w:rsid w:val="00BE31D8"/>
    <w:rsid w:val="00BE3E7A"/>
    <w:rsid w:val="00BE4781"/>
    <w:rsid w:val="00BE4F1A"/>
    <w:rsid w:val="00BE59CF"/>
    <w:rsid w:val="00BE5B28"/>
    <w:rsid w:val="00BE66B4"/>
    <w:rsid w:val="00BE683B"/>
    <w:rsid w:val="00BF05C7"/>
    <w:rsid w:val="00BF1A8B"/>
    <w:rsid w:val="00BF1BE0"/>
    <w:rsid w:val="00BF26E9"/>
    <w:rsid w:val="00BF5E6A"/>
    <w:rsid w:val="00BF6762"/>
    <w:rsid w:val="00C00161"/>
    <w:rsid w:val="00C012DA"/>
    <w:rsid w:val="00C01A1A"/>
    <w:rsid w:val="00C01EF9"/>
    <w:rsid w:val="00C02AB1"/>
    <w:rsid w:val="00C0494F"/>
    <w:rsid w:val="00C10798"/>
    <w:rsid w:val="00C112E6"/>
    <w:rsid w:val="00C118F9"/>
    <w:rsid w:val="00C11B36"/>
    <w:rsid w:val="00C12EAF"/>
    <w:rsid w:val="00C14BFA"/>
    <w:rsid w:val="00C1521C"/>
    <w:rsid w:val="00C16DE6"/>
    <w:rsid w:val="00C177E4"/>
    <w:rsid w:val="00C17C42"/>
    <w:rsid w:val="00C21E33"/>
    <w:rsid w:val="00C228A9"/>
    <w:rsid w:val="00C2359A"/>
    <w:rsid w:val="00C23690"/>
    <w:rsid w:val="00C23F6F"/>
    <w:rsid w:val="00C240E2"/>
    <w:rsid w:val="00C244F5"/>
    <w:rsid w:val="00C25C72"/>
    <w:rsid w:val="00C2632C"/>
    <w:rsid w:val="00C26398"/>
    <w:rsid w:val="00C26D8E"/>
    <w:rsid w:val="00C2733B"/>
    <w:rsid w:val="00C27A00"/>
    <w:rsid w:val="00C27B9E"/>
    <w:rsid w:val="00C300D9"/>
    <w:rsid w:val="00C317CD"/>
    <w:rsid w:val="00C333BD"/>
    <w:rsid w:val="00C33B61"/>
    <w:rsid w:val="00C34788"/>
    <w:rsid w:val="00C356BF"/>
    <w:rsid w:val="00C35C5A"/>
    <w:rsid w:val="00C366A9"/>
    <w:rsid w:val="00C379BE"/>
    <w:rsid w:val="00C37E09"/>
    <w:rsid w:val="00C409CF"/>
    <w:rsid w:val="00C41F54"/>
    <w:rsid w:val="00C42525"/>
    <w:rsid w:val="00C42828"/>
    <w:rsid w:val="00C429BC"/>
    <w:rsid w:val="00C43530"/>
    <w:rsid w:val="00C45789"/>
    <w:rsid w:val="00C45986"/>
    <w:rsid w:val="00C45FE0"/>
    <w:rsid w:val="00C468D1"/>
    <w:rsid w:val="00C47A1F"/>
    <w:rsid w:val="00C503C9"/>
    <w:rsid w:val="00C518BB"/>
    <w:rsid w:val="00C5277C"/>
    <w:rsid w:val="00C52D27"/>
    <w:rsid w:val="00C53356"/>
    <w:rsid w:val="00C5340A"/>
    <w:rsid w:val="00C53D5E"/>
    <w:rsid w:val="00C54450"/>
    <w:rsid w:val="00C55CB7"/>
    <w:rsid w:val="00C565F1"/>
    <w:rsid w:val="00C566D8"/>
    <w:rsid w:val="00C57898"/>
    <w:rsid w:val="00C57CDE"/>
    <w:rsid w:val="00C60533"/>
    <w:rsid w:val="00C61B6B"/>
    <w:rsid w:val="00C6234C"/>
    <w:rsid w:val="00C62D6A"/>
    <w:rsid w:val="00C63F90"/>
    <w:rsid w:val="00C63FEB"/>
    <w:rsid w:val="00C641D7"/>
    <w:rsid w:val="00C64BDD"/>
    <w:rsid w:val="00C64F8B"/>
    <w:rsid w:val="00C658D5"/>
    <w:rsid w:val="00C658DE"/>
    <w:rsid w:val="00C66255"/>
    <w:rsid w:val="00C6641F"/>
    <w:rsid w:val="00C668C8"/>
    <w:rsid w:val="00C67641"/>
    <w:rsid w:val="00C704E0"/>
    <w:rsid w:val="00C70834"/>
    <w:rsid w:val="00C708EB"/>
    <w:rsid w:val="00C70B3E"/>
    <w:rsid w:val="00C71512"/>
    <w:rsid w:val="00C71D10"/>
    <w:rsid w:val="00C728B5"/>
    <w:rsid w:val="00C730D1"/>
    <w:rsid w:val="00C734B6"/>
    <w:rsid w:val="00C735B6"/>
    <w:rsid w:val="00C73BDA"/>
    <w:rsid w:val="00C740C6"/>
    <w:rsid w:val="00C7449D"/>
    <w:rsid w:val="00C7474C"/>
    <w:rsid w:val="00C75138"/>
    <w:rsid w:val="00C76806"/>
    <w:rsid w:val="00C817CB"/>
    <w:rsid w:val="00C81FC7"/>
    <w:rsid w:val="00C820C4"/>
    <w:rsid w:val="00C8237B"/>
    <w:rsid w:val="00C82AF5"/>
    <w:rsid w:val="00C84063"/>
    <w:rsid w:val="00C84843"/>
    <w:rsid w:val="00C84C4B"/>
    <w:rsid w:val="00C84DBD"/>
    <w:rsid w:val="00C857A5"/>
    <w:rsid w:val="00C85B54"/>
    <w:rsid w:val="00C86858"/>
    <w:rsid w:val="00C86FBF"/>
    <w:rsid w:val="00C8786A"/>
    <w:rsid w:val="00C90DD7"/>
    <w:rsid w:val="00C915C2"/>
    <w:rsid w:val="00C91C3F"/>
    <w:rsid w:val="00C9200A"/>
    <w:rsid w:val="00C9263F"/>
    <w:rsid w:val="00C94EA0"/>
    <w:rsid w:val="00C96C47"/>
    <w:rsid w:val="00C97401"/>
    <w:rsid w:val="00C978F1"/>
    <w:rsid w:val="00CA061F"/>
    <w:rsid w:val="00CA0633"/>
    <w:rsid w:val="00CA301A"/>
    <w:rsid w:val="00CA3068"/>
    <w:rsid w:val="00CA3DE1"/>
    <w:rsid w:val="00CA49A7"/>
    <w:rsid w:val="00CA5B55"/>
    <w:rsid w:val="00CA6706"/>
    <w:rsid w:val="00CA68B3"/>
    <w:rsid w:val="00CB0438"/>
    <w:rsid w:val="00CB139A"/>
    <w:rsid w:val="00CB31C9"/>
    <w:rsid w:val="00CB4411"/>
    <w:rsid w:val="00CB48FA"/>
    <w:rsid w:val="00CB49E9"/>
    <w:rsid w:val="00CB6DA7"/>
    <w:rsid w:val="00CB6EEE"/>
    <w:rsid w:val="00CB7007"/>
    <w:rsid w:val="00CC17AA"/>
    <w:rsid w:val="00CC1AE8"/>
    <w:rsid w:val="00CC2579"/>
    <w:rsid w:val="00CC277D"/>
    <w:rsid w:val="00CC283C"/>
    <w:rsid w:val="00CC2E4D"/>
    <w:rsid w:val="00CC343A"/>
    <w:rsid w:val="00CC3808"/>
    <w:rsid w:val="00CC5115"/>
    <w:rsid w:val="00CC6A8F"/>
    <w:rsid w:val="00CC6D15"/>
    <w:rsid w:val="00CC79A1"/>
    <w:rsid w:val="00CC7BEB"/>
    <w:rsid w:val="00CC7C2F"/>
    <w:rsid w:val="00CD0241"/>
    <w:rsid w:val="00CD10B2"/>
    <w:rsid w:val="00CD174D"/>
    <w:rsid w:val="00CD23A5"/>
    <w:rsid w:val="00CD2C28"/>
    <w:rsid w:val="00CD3486"/>
    <w:rsid w:val="00CD3CFA"/>
    <w:rsid w:val="00CD4110"/>
    <w:rsid w:val="00CD4DF2"/>
    <w:rsid w:val="00CD677F"/>
    <w:rsid w:val="00CD6A6F"/>
    <w:rsid w:val="00CD74BA"/>
    <w:rsid w:val="00CD79B4"/>
    <w:rsid w:val="00CD7CEB"/>
    <w:rsid w:val="00CE12AB"/>
    <w:rsid w:val="00CE172D"/>
    <w:rsid w:val="00CE1A4A"/>
    <w:rsid w:val="00CE2512"/>
    <w:rsid w:val="00CE2850"/>
    <w:rsid w:val="00CE2D0D"/>
    <w:rsid w:val="00CE4046"/>
    <w:rsid w:val="00CE544C"/>
    <w:rsid w:val="00CE66A6"/>
    <w:rsid w:val="00CE7AEF"/>
    <w:rsid w:val="00CE7FC4"/>
    <w:rsid w:val="00CF06BC"/>
    <w:rsid w:val="00CF21B2"/>
    <w:rsid w:val="00CF30C4"/>
    <w:rsid w:val="00CF59A1"/>
    <w:rsid w:val="00CF6036"/>
    <w:rsid w:val="00CF686D"/>
    <w:rsid w:val="00CF6E5F"/>
    <w:rsid w:val="00D00DBA"/>
    <w:rsid w:val="00D024DD"/>
    <w:rsid w:val="00D02A3A"/>
    <w:rsid w:val="00D036A1"/>
    <w:rsid w:val="00D039F8"/>
    <w:rsid w:val="00D045A0"/>
    <w:rsid w:val="00D05C39"/>
    <w:rsid w:val="00D06355"/>
    <w:rsid w:val="00D06578"/>
    <w:rsid w:val="00D071A8"/>
    <w:rsid w:val="00D076EA"/>
    <w:rsid w:val="00D1300E"/>
    <w:rsid w:val="00D14AA1"/>
    <w:rsid w:val="00D1596D"/>
    <w:rsid w:val="00D1624A"/>
    <w:rsid w:val="00D1641D"/>
    <w:rsid w:val="00D16F67"/>
    <w:rsid w:val="00D20486"/>
    <w:rsid w:val="00D205E8"/>
    <w:rsid w:val="00D21A73"/>
    <w:rsid w:val="00D21E97"/>
    <w:rsid w:val="00D22BB7"/>
    <w:rsid w:val="00D22D58"/>
    <w:rsid w:val="00D2474C"/>
    <w:rsid w:val="00D24C11"/>
    <w:rsid w:val="00D26D17"/>
    <w:rsid w:val="00D27690"/>
    <w:rsid w:val="00D27B05"/>
    <w:rsid w:val="00D30872"/>
    <w:rsid w:val="00D325A6"/>
    <w:rsid w:val="00D329E3"/>
    <w:rsid w:val="00D331CF"/>
    <w:rsid w:val="00D336ED"/>
    <w:rsid w:val="00D345C5"/>
    <w:rsid w:val="00D3601F"/>
    <w:rsid w:val="00D36AC2"/>
    <w:rsid w:val="00D37168"/>
    <w:rsid w:val="00D37823"/>
    <w:rsid w:val="00D37C38"/>
    <w:rsid w:val="00D37CA4"/>
    <w:rsid w:val="00D4019D"/>
    <w:rsid w:val="00D416E2"/>
    <w:rsid w:val="00D41BF8"/>
    <w:rsid w:val="00D41CA7"/>
    <w:rsid w:val="00D42041"/>
    <w:rsid w:val="00D4209F"/>
    <w:rsid w:val="00D43433"/>
    <w:rsid w:val="00D44850"/>
    <w:rsid w:val="00D44B51"/>
    <w:rsid w:val="00D45798"/>
    <w:rsid w:val="00D46088"/>
    <w:rsid w:val="00D47917"/>
    <w:rsid w:val="00D50577"/>
    <w:rsid w:val="00D5102E"/>
    <w:rsid w:val="00D51DF9"/>
    <w:rsid w:val="00D52B5F"/>
    <w:rsid w:val="00D52D68"/>
    <w:rsid w:val="00D5377D"/>
    <w:rsid w:val="00D53E40"/>
    <w:rsid w:val="00D547D8"/>
    <w:rsid w:val="00D55B6D"/>
    <w:rsid w:val="00D55C9C"/>
    <w:rsid w:val="00D564F5"/>
    <w:rsid w:val="00D56575"/>
    <w:rsid w:val="00D573B4"/>
    <w:rsid w:val="00D57422"/>
    <w:rsid w:val="00D57773"/>
    <w:rsid w:val="00D57E7D"/>
    <w:rsid w:val="00D57EC6"/>
    <w:rsid w:val="00D6045A"/>
    <w:rsid w:val="00D609FF"/>
    <w:rsid w:val="00D611A7"/>
    <w:rsid w:val="00D61A5F"/>
    <w:rsid w:val="00D61C7F"/>
    <w:rsid w:val="00D63F4B"/>
    <w:rsid w:val="00D64976"/>
    <w:rsid w:val="00D65985"/>
    <w:rsid w:val="00D6785A"/>
    <w:rsid w:val="00D67DD9"/>
    <w:rsid w:val="00D703D1"/>
    <w:rsid w:val="00D70779"/>
    <w:rsid w:val="00D70C98"/>
    <w:rsid w:val="00D70EE0"/>
    <w:rsid w:val="00D71005"/>
    <w:rsid w:val="00D71B55"/>
    <w:rsid w:val="00D71CF2"/>
    <w:rsid w:val="00D71E83"/>
    <w:rsid w:val="00D7393A"/>
    <w:rsid w:val="00D74C3F"/>
    <w:rsid w:val="00D74E65"/>
    <w:rsid w:val="00D75F3E"/>
    <w:rsid w:val="00D7607D"/>
    <w:rsid w:val="00D7692C"/>
    <w:rsid w:val="00D76DDC"/>
    <w:rsid w:val="00D7795F"/>
    <w:rsid w:val="00D77DD6"/>
    <w:rsid w:val="00D80F28"/>
    <w:rsid w:val="00D81D56"/>
    <w:rsid w:val="00D8213F"/>
    <w:rsid w:val="00D82C95"/>
    <w:rsid w:val="00D84010"/>
    <w:rsid w:val="00D85341"/>
    <w:rsid w:val="00D85B9D"/>
    <w:rsid w:val="00D85EA0"/>
    <w:rsid w:val="00D87012"/>
    <w:rsid w:val="00D91188"/>
    <w:rsid w:val="00D91C5E"/>
    <w:rsid w:val="00D941B9"/>
    <w:rsid w:val="00D94B1E"/>
    <w:rsid w:val="00D959C7"/>
    <w:rsid w:val="00D963E8"/>
    <w:rsid w:val="00D96D61"/>
    <w:rsid w:val="00D97395"/>
    <w:rsid w:val="00DA10BC"/>
    <w:rsid w:val="00DA14C7"/>
    <w:rsid w:val="00DA2470"/>
    <w:rsid w:val="00DA2BB6"/>
    <w:rsid w:val="00DA2D25"/>
    <w:rsid w:val="00DA3329"/>
    <w:rsid w:val="00DA3CC7"/>
    <w:rsid w:val="00DA42F8"/>
    <w:rsid w:val="00DA4EA8"/>
    <w:rsid w:val="00DA4F84"/>
    <w:rsid w:val="00DA518D"/>
    <w:rsid w:val="00DA550F"/>
    <w:rsid w:val="00DA6083"/>
    <w:rsid w:val="00DA61D7"/>
    <w:rsid w:val="00DA631B"/>
    <w:rsid w:val="00DA6948"/>
    <w:rsid w:val="00DA79BD"/>
    <w:rsid w:val="00DA7B8E"/>
    <w:rsid w:val="00DB0324"/>
    <w:rsid w:val="00DB0FBC"/>
    <w:rsid w:val="00DB29FB"/>
    <w:rsid w:val="00DB38DC"/>
    <w:rsid w:val="00DB3F9F"/>
    <w:rsid w:val="00DB4C29"/>
    <w:rsid w:val="00DB4FD1"/>
    <w:rsid w:val="00DB4FDF"/>
    <w:rsid w:val="00DB52A7"/>
    <w:rsid w:val="00DB64E3"/>
    <w:rsid w:val="00DB6F31"/>
    <w:rsid w:val="00DB73E6"/>
    <w:rsid w:val="00DB7B16"/>
    <w:rsid w:val="00DC0096"/>
    <w:rsid w:val="00DC09E4"/>
    <w:rsid w:val="00DC1195"/>
    <w:rsid w:val="00DC122F"/>
    <w:rsid w:val="00DC1A41"/>
    <w:rsid w:val="00DC339D"/>
    <w:rsid w:val="00DC3539"/>
    <w:rsid w:val="00DC38DD"/>
    <w:rsid w:val="00DC483C"/>
    <w:rsid w:val="00DC4C97"/>
    <w:rsid w:val="00DC6DF1"/>
    <w:rsid w:val="00DC7012"/>
    <w:rsid w:val="00DC7BA8"/>
    <w:rsid w:val="00DD07FD"/>
    <w:rsid w:val="00DD0B61"/>
    <w:rsid w:val="00DD1626"/>
    <w:rsid w:val="00DD1893"/>
    <w:rsid w:val="00DD1A5F"/>
    <w:rsid w:val="00DD200E"/>
    <w:rsid w:val="00DD2CB2"/>
    <w:rsid w:val="00DD2F41"/>
    <w:rsid w:val="00DD39D3"/>
    <w:rsid w:val="00DD3F32"/>
    <w:rsid w:val="00DD4710"/>
    <w:rsid w:val="00DD5A25"/>
    <w:rsid w:val="00DD6FBC"/>
    <w:rsid w:val="00DD7454"/>
    <w:rsid w:val="00DD7A56"/>
    <w:rsid w:val="00DE047E"/>
    <w:rsid w:val="00DE176D"/>
    <w:rsid w:val="00DE236C"/>
    <w:rsid w:val="00DE29AB"/>
    <w:rsid w:val="00DE39B4"/>
    <w:rsid w:val="00DE3C7E"/>
    <w:rsid w:val="00DE3FCB"/>
    <w:rsid w:val="00DE4055"/>
    <w:rsid w:val="00DE40E3"/>
    <w:rsid w:val="00DE4CD0"/>
    <w:rsid w:val="00DE5524"/>
    <w:rsid w:val="00DE661D"/>
    <w:rsid w:val="00DE6C24"/>
    <w:rsid w:val="00DE6C57"/>
    <w:rsid w:val="00DF0EB3"/>
    <w:rsid w:val="00DF1624"/>
    <w:rsid w:val="00DF24BF"/>
    <w:rsid w:val="00DF2D57"/>
    <w:rsid w:val="00DF36FF"/>
    <w:rsid w:val="00DF3EEA"/>
    <w:rsid w:val="00DF4CB3"/>
    <w:rsid w:val="00DF4CD7"/>
    <w:rsid w:val="00DF517D"/>
    <w:rsid w:val="00DF57A5"/>
    <w:rsid w:val="00DF61F2"/>
    <w:rsid w:val="00DF7B9C"/>
    <w:rsid w:val="00E002A2"/>
    <w:rsid w:val="00E002C4"/>
    <w:rsid w:val="00E00924"/>
    <w:rsid w:val="00E011A6"/>
    <w:rsid w:val="00E013ED"/>
    <w:rsid w:val="00E0254E"/>
    <w:rsid w:val="00E027BB"/>
    <w:rsid w:val="00E03F01"/>
    <w:rsid w:val="00E04353"/>
    <w:rsid w:val="00E05237"/>
    <w:rsid w:val="00E052AF"/>
    <w:rsid w:val="00E05527"/>
    <w:rsid w:val="00E068BD"/>
    <w:rsid w:val="00E06F5D"/>
    <w:rsid w:val="00E108A5"/>
    <w:rsid w:val="00E1162D"/>
    <w:rsid w:val="00E1198C"/>
    <w:rsid w:val="00E11E6D"/>
    <w:rsid w:val="00E12360"/>
    <w:rsid w:val="00E1244B"/>
    <w:rsid w:val="00E1345C"/>
    <w:rsid w:val="00E15BF1"/>
    <w:rsid w:val="00E15F77"/>
    <w:rsid w:val="00E16275"/>
    <w:rsid w:val="00E16565"/>
    <w:rsid w:val="00E1739E"/>
    <w:rsid w:val="00E17628"/>
    <w:rsid w:val="00E17826"/>
    <w:rsid w:val="00E20028"/>
    <w:rsid w:val="00E20877"/>
    <w:rsid w:val="00E213F9"/>
    <w:rsid w:val="00E21EDE"/>
    <w:rsid w:val="00E2225F"/>
    <w:rsid w:val="00E23A93"/>
    <w:rsid w:val="00E2474D"/>
    <w:rsid w:val="00E25211"/>
    <w:rsid w:val="00E252E0"/>
    <w:rsid w:val="00E2703A"/>
    <w:rsid w:val="00E2777A"/>
    <w:rsid w:val="00E27D46"/>
    <w:rsid w:val="00E303B8"/>
    <w:rsid w:val="00E30AD6"/>
    <w:rsid w:val="00E31AB4"/>
    <w:rsid w:val="00E331EB"/>
    <w:rsid w:val="00E33D4E"/>
    <w:rsid w:val="00E351D5"/>
    <w:rsid w:val="00E35555"/>
    <w:rsid w:val="00E3586E"/>
    <w:rsid w:val="00E359D5"/>
    <w:rsid w:val="00E35F34"/>
    <w:rsid w:val="00E35F52"/>
    <w:rsid w:val="00E3627F"/>
    <w:rsid w:val="00E3661E"/>
    <w:rsid w:val="00E37DA1"/>
    <w:rsid w:val="00E40ADD"/>
    <w:rsid w:val="00E40D5B"/>
    <w:rsid w:val="00E41A29"/>
    <w:rsid w:val="00E433B0"/>
    <w:rsid w:val="00E43C9D"/>
    <w:rsid w:val="00E43FA9"/>
    <w:rsid w:val="00E4448B"/>
    <w:rsid w:val="00E44B46"/>
    <w:rsid w:val="00E44DBA"/>
    <w:rsid w:val="00E463D4"/>
    <w:rsid w:val="00E476D9"/>
    <w:rsid w:val="00E47B2E"/>
    <w:rsid w:val="00E47FDB"/>
    <w:rsid w:val="00E50295"/>
    <w:rsid w:val="00E52280"/>
    <w:rsid w:val="00E52BC0"/>
    <w:rsid w:val="00E531D6"/>
    <w:rsid w:val="00E53685"/>
    <w:rsid w:val="00E53F42"/>
    <w:rsid w:val="00E55C5B"/>
    <w:rsid w:val="00E566EB"/>
    <w:rsid w:val="00E56CC0"/>
    <w:rsid w:val="00E56D4B"/>
    <w:rsid w:val="00E56FA1"/>
    <w:rsid w:val="00E570EE"/>
    <w:rsid w:val="00E57E98"/>
    <w:rsid w:val="00E613B4"/>
    <w:rsid w:val="00E61BF8"/>
    <w:rsid w:val="00E62502"/>
    <w:rsid w:val="00E63226"/>
    <w:rsid w:val="00E63827"/>
    <w:rsid w:val="00E63A49"/>
    <w:rsid w:val="00E63E9E"/>
    <w:rsid w:val="00E642DB"/>
    <w:rsid w:val="00E64416"/>
    <w:rsid w:val="00E645BC"/>
    <w:rsid w:val="00E64897"/>
    <w:rsid w:val="00E6530B"/>
    <w:rsid w:val="00E65B63"/>
    <w:rsid w:val="00E6649E"/>
    <w:rsid w:val="00E66F23"/>
    <w:rsid w:val="00E678DA"/>
    <w:rsid w:val="00E70109"/>
    <w:rsid w:val="00E70F95"/>
    <w:rsid w:val="00E7121B"/>
    <w:rsid w:val="00E71ED6"/>
    <w:rsid w:val="00E721F4"/>
    <w:rsid w:val="00E742A5"/>
    <w:rsid w:val="00E75483"/>
    <w:rsid w:val="00E75CCD"/>
    <w:rsid w:val="00E76663"/>
    <w:rsid w:val="00E76B03"/>
    <w:rsid w:val="00E77027"/>
    <w:rsid w:val="00E777A6"/>
    <w:rsid w:val="00E80CE6"/>
    <w:rsid w:val="00E81248"/>
    <w:rsid w:val="00E831E9"/>
    <w:rsid w:val="00E847A4"/>
    <w:rsid w:val="00E852EA"/>
    <w:rsid w:val="00E8545F"/>
    <w:rsid w:val="00E85594"/>
    <w:rsid w:val="00E856FC"/>
    <w:rsid w:val="00E859F6"/>
    <w:rsid w:val="00E87501"/>
    <w:rsid w:val="00E87847"/>
    <w:rsid w:val="00E87A6D"/>
    <w:rsid w:val="00E912A3"/>
    <w:rsid w:val="00E91B4F"/>
    <w:rsid w:val="00E928D6"/>
    <w:rsid w:val="00E92C27"/>
    <w:rsid w:val="00E94A49"/>
    <w:rsid w:val="00E95281"/>
    <w:rsid w:val="00E966C0"/>
    <w:rsid w:val="00E96707"/>
    <w:rsid w:val="00E9693B"/>
    <w:rsid w:val="00E97255"/>
    <w:rsid w:val="00E97A7B"/>
    <w:rsid w:val="00EA031A"/>
    <w:rsid w:val="00EA075D"/>
    <w:rsid w:val="00EA0EBB"/>
    <w:rsid w:val="00EA1273"/>
    <w:rsid w:val="00EA16EB"/>
    <w:rsid w:val="00EA18B7"/>
    <w:rsid w:val="00EA2CAF"/>
    <w:rsid w:val="00EA313B"/>
    <w:rsid w:val="00EA3F8F"/>
    <w:rsid w:val="00EA4268"/>
    <w:rsid w:val="00EA435B"/>
    <w:rsid w:val="00EA4760"/>
    <w:rsid w:val="00EA5A54"/>
    <w:rsid w:val="00EA5E0E"/>
    <w:rsid w:val="00EA6CCA"/>
    <w:rsid w:val="00EA6D18"/>
    <w:rsid w:val="00EA6E5E"/>
    <w:rsid w:val="00EA75F3"/>
    <w:rsid w:val="00EB012D"/>
    <w:rsid w:val="00EB07C6"/>
    <w:rsid w:val="00EB152C"/>
    <w:rsid w:val="00EB1B77"/>
    <w:rsid w:val="00EB2433"/>
    <w:rsid w:val="00EB33C3"/>
    <w:rsid w:val="00EB4374"/>
    <w:rsid w:val="00EB445C"/>
    <w:rsid w:val="00EB4894"/>
    <w:rsid w:val="00EB48F0"/>
    <w:rsid w:val="00EB4C92"/>
    <w:rsid w:val="00EB68B1"/>
    <w:rsid w:val="00EB6B77"/>
    <w:rsid w:val="00EC0A8A"/>
    <w:rsid w:val="00EC288C"/>
    <w:rsid w:val="00EC30C4"/>
    <w:rsid w:val="00EC331E"/>
    <w:rsid w:val="00EC3A2C"/>
    <w:rsid w:val="00EC6AE2"/>
    <w:rsid w:val="00EC7E1E"/>
    <w:rsid w:val="00ED076E"/>
    <w:rsid w:val="00ED0EE0"/>
    <w:rsid w:val="00ED2E92"/>
    <w:rsid w:val="00ED33C2"/>
    <w:rsid w:val="00ED43E9"/>
    <w:rsid w:val="00ED449A"/>
    <w:rsid w:val="00ED5C18"/>
    <w:rsid w:val="00EE0F34"/>
    <w:rsid w:val="00EE1023"/>
    <w:rsid w:val="00EE12CD"/>
    <w:rsid w:val="00EE1AE0"/>
    <w:rsid w:val="00EE303F"/>
    <w:rsid w:val="00EE3698"/>
    <w:rsid w:val="00EE37BB"/>
    <w:rsid w:val="00EE4160"/>
    <w:rsid w:val="00EE44C0"/>
    <w:rsid w:val="00EE4EBE"/>
    <w:rsid w:val="00EE64ED"/>
    <w:rsid w:val="00EE7AC7"/>
    <w:rsid w:val="00EF062E"/>
    <w:rsid w:val="00EF0EEB"/>
    <w:rsid w:val="00EF1D5D"/>
    <w:rsid w:val="00EF1DE7"/>
    <w:rsid w:val="00EF422B"/>
    <w:rsid w:val="00EF59CC"/>
    <w:rsid w:val="00EF61D3"/>
    <w:rsid w:val="00EF74FA"/>
    <w:rsid w:val="00F01E7E"/>
    <w:rsid w:val="00F046F2"/>
    <w:rsid w:val="00F053CE"/>
    <w:rsid w:val="00F057E8"/>
    <w:rsid w:val="00F065FE"/>
    <w:rsid w:val="00F06A2E"/>
    <w:rsid w:val="00F07A07"/>
    <w:rsid w:val="00F10104"/>
    <w:rsid w:val="00F1017C"/>
    <w:rsid w:val="00F10304"/>
    <w:rsid w:val="00F10684"/>
    <w:rsid w:val="00F10C1A"/>
    <w:rsid w:val="00F112ED"/>
    <w:rsid w:val="00F11BA3"/>
    <w:rsid w:val="00F12C67"/>
    <w:rsid w:val="00F14A49"/>
    <w:rsid w:val="00F15291"/>
    <w:rsid w:val="00F161FC"/>
    <w:rsid w:val="00F16930"/>
    <w:rsid w:val="00F16955"/>
    <w:rsid w:val="00F17696"/>
    <w:rsid w:val="00F177A3"/>
    <w:rsid w:val="00F17AF2"/>
    <w:rsid w:val="00F17F36"/>
    <w:rsid w:val="00F2004F"/>
    <w:rsid w:val="00F20389"/>
    <w:rsid w:val="00F20980"/>
    <w:rsid w:val="00F223B7"/>
    <w:rsid w:val="00F22945"/>
    <w:rsid w:val="00F22D90"/>
    <w:rsid w:val="00F23B9E"/>
    <w:rsid w:val="00F24581"/>
    <w:rsid w:val="00F248BB"/>
    <w:rsid w:val="00F24F9F"/>
    <w:rsid w:val="00F25E5C"/>
    <w:rsid w:val="00F25E73"/>
    <w:rsid w:val="00F26E01"/>
    <w:rsid w:val="00F26EE0"/>
    <w:rsid w:val="00F274AC"/>
    <w:rsid w:val="00F27641"/>
    <w:rsid w:val="00F277F4"/>
    <w:rsid w:val="00F31536"/>
    <w:rsid w:val="00F31E9D"/>
    <w:rsid w:val="00F32ACF"/>
    <w:rsid w:val="00F343EB"/>
    <w:rsid w:val="00F345FB"/>
    <w:rsid w:val="00F3494E"/>
    <w:rsid w:val="00F358C8"/>
    <w:rsid w:val="00F369F9"/>
    <w:rsid w:val="00F36B03"/>
    <w:rsid w:val="00F3777A"/>
    <w:rsid w:val="00F379B8"/>
    <w:rsid w:val="00F40B58"/>
    <w:rsid w:val="00F421CB"/>
    <w:rsid w:val="00F4243F"/>
    <w:rsid w:val="00F435AF"/>
    <w:rsid w:val="00F43BD2"/>
    <w:rsid w:val="00F44D9B"/>
    <w:rsid w:val="00F4532F"/>
    <w:rsid w:val="00F4567F"/>
    <w:rsid w:val="00F457DF"/>
    <w:rsid w:val="00F45A9A"/>
    <w:rsid w:val="00F460BD"/>
    <w:rsid w:val="00F46119"/>
    <w:rsid w:val="00F50FF2"/>
    <w:rsid w:val="00F51A06"/>
    <w:rsid w:val="00F541D5"/>
    <w:rsid w:val="00F54DFF"/>
    <w:rsid w:val="00F54E71"/>
    <w:rsid w:val="00F559C1"/>
    <w:rsid w:val="00F55FF8"/>
    <w:rsid w:val="00F56449"/>
    <w:rsid w:val="00F56EE8"/>
    <w:rsid w:val="00F570CD"/>
    <w:rsid w:val="00F5715C"/>
    <w:rsid w:val="00F5723A"/>
    <w:rsid w:val="00F5775B"/>
    <w:rsid w:val="00F57A88"/>
    <w:rsid w:val="00F6061B"/>
    <w:rsid w:val="00F60ECF"/>
    <w:rsid w:val="00F61C79"/>
    <w:rsid w:val="00F62488"/>
    <w:rsid w:val="00F62C66"/>
    <w:rsid w:val="00F63043"/>
    <w:rsid w:val="00F6333B"/>
    <w:rsid w:val="00F643CD"/>
    <w:rsid w:val="00F64D17"/>
    <w:rsid w:val="00F65377"/>
    <w:rsid w:val="00F654FF"/>
    <w:rsid w:val="00F65C4E"/>
    <w:rsid w:val="00F66154"/>
    <w:rsid w:val="00F66FC7"/>
    <w:rsid w:val="00F67A0C"/>
    <w:rsid w:val="00F704E9"/>
    <w:rsid w:val="00F70889"/>
    <w:rsid w:val="00F70A69"/>
    <w:rsid w:val="00F70F61"/>
    <w:rsid w:val="00F71129"/>
    <w:rsid w:val="00F71507"/>
    <w:rsid w:val="00F71B73"/>
    <w:rsid w:val="00F7217C"/>
    <w:rsid w:val="00F721C2"/>
    <w:rsid w:val="00F731AA"/>
    <w:rsid w:val="00F80E91"/>
    <w:rsid w:val="00F813C7"/>
    <w:rsid w:val="00F823FC"/>
    <w:rsid w:val="00F82434"/>
    <w:rsid w:val="00F825CB"/>
    <w:rsid w:val="00F8380F"/>
    <w:rsid w:val="00F83E0C"/>
    <w:rsid w:val="00F848D3"/>
    <w:rsid w:val="00F85456"/>
    <w:rsid w:val="00F854D2"/>
    <w:rsid w:val="00F85913"/>
    <w:rsid w:val="00F868FA"/>
    <w:rsid w:val="00F873E0"/>
    <w:rsid w:val="00F87516"/>
    <w:rsid w:val="00F90BCF"/>
    <w:rsid w:val="00F92602"/>
    <w:rsid w:val="00F93323"/>
    <w:rsid w:val="00F95249"/>
    <w:rsid w:val="00F9656F"/>
    <w:rsid w:val="00FA0E28"/>
    <w:rsid w:val="00FA11E7"/>
    <w:rsid w:val="00FA166F"/>
    <w:rsid w:val="00FA27A9"/>
    <w:rsid w:val="00FA334A"/>
    <w:rsid w:val="00FA47FC"/>
    <w:rsid w:val="00FA4BCD"/>
    <w:rsid w:val="00FA5B87"/>
    <w:rsid w:val="00FA5FB5"/>
    <w:rsid w:val="00FA6756"/>
    <w:rsid w:val="00FA7F52"/>
    <w:rsid w:val="00FB0CE6"/>
    <w:rsid w:val="00FB12C6"/>
    <w:rsid w:val="00FB16EB"/>
    <w:rsid w:val="00FB1E98"/>
    <w:rsid w:val="00FB23AE"/>
    <w:rsid w:val="00FB244E"/>
    <w:rsid w:val="00FB2F17"/>
    <w:rsid w:val="00FB3157"/>
    <w:rsid w:val="00FB32D2"/>
    <w:rsid w:val="00FB37D3"/>
    <w:rsid w:val="00FB37EB"/>
    <w:rsid w:val="00FB4803"/>
    <w:rsid w:val="00FB5735"/>
    <w:rsid w:val="00FB598B"/>
    <w:rsid w:val="00FB5A5D"/>
    <w:rsid w:val="00FB65C2"/>
    <w:rsid w:val="00FB79C4"/>
    <w:rsid w:val="00FC2EC2"/>
    <w:rsid w:val="00FC328E"/>
    <w:rsid w:val="00FC3844"/>
    <w:rsid w:val="00FC44D0"/>
    <w:rsid w:val="00FC492B"/>
    <w:rsid w:val="00FC5392"/>
    <w:rsid w:val="00FC58BA"/>
    <w:rsid w:val="00FC5CFD"/>
    <w:rsid w:val="00FC66BF"/>
    <w:rsid w:val="00FC7642"/>
    <w:rsid w:val="00FC7AC6"/>
    <w:rsid w:val="00FC7CEB"/>
    <w:rsid w:val="00FC7F8E"/>
    <w:rsid w:val="00FD03E9"/>
    <w:rsid w:val="00FD0772"/>
    <w:rsid w:val="00FD0C67"/>
    <w:rsid w:val="00FD1496"/>
    <w:rsid w:val="00FD1D01"/>
    <w:rsid w:val="00FD28A8"/>
    <w:rsid w:val="00FD4477"/>
    <w:rsid w:val="00FD4539"/>
    <w:rsid w:val="00FD4E4E"/>
    <w:rsid w:val="00FD5237"/>
    <w:rsid w:val="00FD5ADB"/>
    <w:rsid w:val="00FD67B8"/>
    <w:rsid w:val="00FD6D00"/>
    <w:rsid w:val="00FD799F"/>
    <w:rsid w:val="00FD7F0B"/>
    <w:rsid w:val="00FE1B41"/>
    <w:rsid w:val="00FE22DA"/>
    <w:rsid w:val="00FE3A7F"/>
    <w:rsid w:val="00FE498F"/>
    <w:rsid w:val="00FE73C6"/>
    <w:rsid w:val="00FE7544"/>
    <w:rsid w:val="00FE7B59"/>
    <w:rsid w:val="00FE7F1B"/>
    <w:rsid w:val="00FE7FD4"/>
    <w:rsid w:val="00FF091E"/>
    <w:rsid w:val="00FF1253"/>
    <w:rsid w:val="00FF151C"/>
    <w:rsid w:val="00FF1553"/>
    <w:rsid w:val="00FF1823"/>
    <w:rsid w:val="00FF1BFE"/>
    <w:rsid w:val="00FF1E8F"/>
    <w:rsid w:val="00FF24CF"/>
    <w:rsid w:val="00FF31FE"/>
    <w:rsid w:val="00FF3237"/>
    <w:rsid w:val="00FF4727"/>
    <w:rsid w:val="00FF4FB6"/>
    <w:rsid w:val="00FF5396"/>
    <w:rsid w:val="00FF6740"/>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ublinhoneykillester.ie/product/pure-irish-honey-killester/" TargetMode="External"/><Relationship Id="rId21" Type="http://schemas.openxmlformats.org/officeDocument/2006/relationships/hyperlink" Target="https://moodle.org/"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emf"/><Relationship Id="rId84" Type="http://schemas.openxmlformats.org/officeDocument/2006/relationships/hyperlink" Target="https://www.gardeningknowhow.com/ornamental/trees/tgen/lifespan-of-a-tree.htm" TargetMode="External"/><Relationship Id="rId89" Type="http://schemas.openxmlformats.org/officeDocument/2006/relationships/hyperlink" Target="https://www.co2meter.com/blogs/news/co2-ppm" TargetMode="External"/><Relationship Id="rId112" Type="http://schemas.openxmlformats.org/officeDocument/2006/relationships/hyperlink" Target="https://lawnlove.com/blog/cost-to-plant-tree/" TargetMode="External"/><Relationship Id="rId16" Type="http://schemas.openxmlformats.org/officeDocument/2006/relationships/hyperlink" Target="https://www.khanacademy.org/" TargetMode="External"/><Relationship Id="rId107" Type="http://schemas.openxmlformats.org/officeDocument/2006/relationships/hyperlink" Target="https://treetimeservices.ca/education/reclamation/seedling-characteristics" TargetMode="External"/><Relationship Id="rId11" Type="http://schemas.openxmlformats.org/officeDocument/2006/relationships/image" Target="media/image1.png"/><Relationship Id="rId32" Type="http://schemas.openxmlformats.org/officeDocument/2006/relationships/image" Target="media/image5.png"/><Relationship Id="rId37" Type="http://schemas.openxmlformats.org/officeDocument/2006/relationships/hyperlink" Target="https://www.esa.int/Education/Forest_Kids_game_on_biodiversity_now_available" TargetMode="Externa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3.png"/><Relationship Id="rId79" Type="http://schemas.openxmlformats.org/officeDocument/2006/relationships/hyperlink" Target="https://www.esa.int/Education/Forest_Kids_game_on_biodiversity_now_available" TargetMode="External"/><Relationship Id="rId102" Type="http://schemas.openxmlformats.org/officeDocument/2006/relationships/hyperlink" Target="https://www.britannica.com/plant/tree/Popular-classifications" TargetMode="External"/><Relationship Id="rId123" Type="http://schemas.openxmlformats.org/officeDocument/2006/relationships/hyperlink" Target="https://loughkey.ie/activities/boda-borg/" TargetMode="External"/><Relationship Id="rId128" Type="http://schemas.openxmlformats.org/officeDocument/2006/relationships/footer" Target="footer2.xml"/><Relationship Id="rId5" Type="http://schemas.openxmlformats.org/officeDocument/2006/relationships/numbering" Target="numbering.xml"/><Relationship Id="rId90" Type="http://schemas.openxmlformats.org/officeDocument/2006/relationships/hyperlink" Target="https://clear.ucdavis.edu/explainers/what-carbon-sequestration" TargetMode="External"/><Relationship Id="rId95" Type="http://schemas.openxmlformats.org/officeDocument/2006/relationships/hyperlink" Target="https://www.carbonbrief.org/extreme-co2-levels-could-trigger-clouds-tipping-point-and-8c-of-global-warming/" TargetMode="External"/><Relationship Id="rId22" Type="http://schemas.openxmlformats.org/officeDocument/2006/relationships/hyperlink" Target="https://www.microsoft.com/en-ie/microsoft-365/word" TargetMode="External"/><Relationship Id="rId27" Type="http://schemas.openxmlformats.org/officeDocument/2006/relationships/hyperlink" Target="https://zoom.us/" TargetMode="Externa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4.png"/><Relationship Id="rId69" Type="http://schemas.openxmlformats.org/officeDocument/2006/relationships/image" Target="media/image39.emf"/><Relationship Id="rId113" Type="http://schemas.openxmlformats.org/officeDocument/2006/relationships/hyperlink" Target="https://www.teagasc.ie/rural-economy/rural-development/diversification/bee-keeping-and-honey-production/" TargetMode="External"/><Relationship Id="rId118" Type="http://schemas.openxmlformats.org/officeDocument/2006/relationships/hyperlink" Target="https://www.quora.com/How-long-does-it-take-a-person-to-walk-an-acre" TargetMode="External"/><Relationship Id="rId80" Type="http://schemas.openxmlformats.org/officeDocument/2006/relationships/hyperlink" Target="https://education.nationalgeographic.org/resource/carbon-sources-and-sinks/" TargetMode="External"/><Relationship Id="rId85" Type="http://schemas.openxmlformats.org/officeDocument/2006/relationships/hyperlink" Target="https://cs4760.csl.mtu.edu/2016/lectures/normans-interaction-theory/" TargetMode="External"/><Relationship Id="rId12" Type="http://schemas.openxmlformats.org/officeDocument/2006/relationships/image" Target="media/image2.png"/><Relationship Id="rId17" Type="http://schemas.openxmlformats.org/officeDocument/2006/relationships/hyperlink" Target="https://kahoot.com/" TargetMode="External"/><Relationship Id="rId33" Type="http://schemas.openxmlformats.org/officeDocument/2006/relationships/hyperlink" Target="http://cormas.cirad.fr/indexeng.htm" TargetMode="External"/><Relationship Id="rId38" Type="http://schemas.openxmlformats.org/officeDocument/2006/relationships/image" Target="media/image8.png"/><Relationship Id="rId59" Type="http://schemas.openxmlformats.org/officeDocument/2006/relationships/image" Target="media/image29.png"/><Relationship Id="rId103" Type="http://schemas.openxmlformats.org/officeDocument/2006/relationships/hyperlink" Target="https://www.britannica.com/plant/conifer" TargetMode="External"/><Relationship Id="rId108" Type="http://schemas.openxmlformats.org/officeDocument/2006/relationships/hyperlink" Target="https://forestryandland.gov.scot/blog/biodiversity-and-you" TargetMode="External"/><Relationship Id="rId124" Type="http://schemas.openxmlformats.org/officeDocument/2006/relationships/hyperlink" Target="https://www.theforestclub.ie/childrens-birthday-parties" TargetMode="External"/><Relationship Id="rId129" Type="http://schemas.openxmlformats.org/officeDocument/2006/relationships/fontTable" Target="fontTable.xml"/><Relationship Id="rId54" Type="http://schemas.openxmlformats.org/officeDocument/2006/relationships/image" Target="media/image24.png"/><Relationship Id="rId70" Type="http://schemas.openxmlformats.org/officeDocument/2006/relationships/hyperlink" Target="https://treeplantation.com/tree-spacing-calculator.html" TargetMode="External"/><Relationship Id="rId75" Type="http://schemas.openxmlformats.org/officeDocument/2006/relationships/image" Target="media/image44.png"/><Relationship Id="rId91"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96" Type="http://schemas.openxmlformats.org/officeDocument/2006/relationships/hyperlink" Target="https://ecotree.green/en/how-much-co2-does-a-tree-absorb"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google.com/docs/about/" TargetMode="External"/><Relationship Id="rId28" Type="http://schemas.openxmlformats.org/officeDocument/2006/relationships/hyperlink" Target="https://www.microsoft.com/en-ie/microsoft-teams/log-in" TargetMode="External"/><Relationship Id="rId49" Type="http://schemas.openxmlformats.org/officeDocument/2006/relationships/image" Target="media/image19.png"/><Relationship Id="rId114" Type="http://schemas.openxmlformats.org/officeDocument/2006/relationships/hyperlink" Target="https://heartofenglandforest.org/news/5-fungi-spot-forest" TargetMode="External"/><Relationship Id="rId119" Type="http://schemas.openxmlformats.org/officeDocument/2006/relationships/hyperlink" Target="https://www.salaryexpert.com/salary/job/forest-worker/ireland" TargetMode="External"/><Relationship Id="rId44" Type="http://schemas.openxmlformats.org/officeDocument/2006/relationships/image" Target="media/image14.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hyperlink" Target="https://climate.mit.edu/ask-mit/how-many-new-trees-would-we-need-offset-our-carbon-emissions" TargetMode="External"/><Relationship Id="rId86" Type="http://schemas.openxmlformats.org/officeDocument/2006/relationships/hyperlink" Target="https://earthobservatory.nasa.gov/features/CarbonCycle" TargetMode="External"/><Relationship Id="rId130" Type="http://schemas.openxmlformats.org/officeDocument/2006/relationships/theme" Target="theme/theme1.xml"/><Relationship Id="rId13" Type="http://schemas.microsoft.com/office/2007/relationships/hdphoto" Target="media/hdphoto1.wdp"/><Relationship Id="rId18" Type="http://schemas.openxmlformats.org/officeDocument/2006/relationships/hyperlink" Target="https://www.google.com/forms/about/" TargetMode="External"/><Relationship Id="rId39" Type="http://schemas.openxmlformats.org/officeDocument/2006/relationships/image" Target="media/image9.jpeg"/><Relationship Id="rId109" Type="http://schemas.openxmlformats.org/officeDocument/2006/relationships/hyperlink" Target="https://www.studocu.com/in/document/sam-higginbottom-university-of-agriculture-technology-and-sciences/agroforestry-management/rotation/27330074" TargetMode="External"/><Relationship Id="rId34" Type="http://schemas.openxmlformats.org/officeDocument/2006/relationships/image" Target="media/image6.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5.png"/><Relationship Id="rId97" Type="http://schemas.openxmlformats.org/officeDocument/2006/relationships/hyperlink" Target="https://www.weforum.org/agenda/2021/09/decaying-forest-wood-carbon-climate-change-co2/" TargetMode="External"/><Relationship Id="rId104" Type="http://schemas.openxmlformats.org/officeDocument/2006/relationships/hyperlink" Target="https://matmatch.com/learn/property/density-of-wood" TargetMode="External"/><Relationship Id="rId120" Type="http://schemas.openxmlformats.org/officeDocument/2006/relationships/hyperlink" Target="https://www.beyondthetreesavondale.com/plan-your-visit/tickets-prices/" TargetMode="External"/><Relationship Id="rId125" Type="http://schemas.openxmlformats.org/officeDocument/2006/relationships/hyperlink" Target="https://www.coillte.ie/our-business/our-divisions/forestry/"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hyperlink" Target="https://extension.okstate.edu/fact-sheets/greenhouse-carbon-dioxide-supplementation.html"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hyperlink" Target="https://nssdc.gsfc.nasa.gov/planetary/factsheet/earthfact.html" TargetMode="External"/><Relationship Id="rId110" Type="http://schemas.openxmlformats.org/officeDocument/2006/relationships/hyperlink" Target="https://blog.lostartpress.com/2021/03/21/buying-wood-by-the-pound/" TargetMode="External"/><Relationship Id="rId115" Type="http://schemas.openxmlformats.org/officeDocument/2006/relationships/hyperlink" Target="https://ballyhouramushrooms.ie/store/Wild-Irish-Mushrooms-c87664037" TargetMode="External"/><Relationship Id="rId61" Type="http://schemas.openxmlformats.org/officeDocument/2006/relationships/image" Target="media/image31.png"/><Relationship Id="rId82" Type="http://schemas.openxmlformats.org/officeDocument/2006/relationships/hyperlink" Target="https://theeducationhub.org.nz/deweys-educational-philosophy/" TargetMode="Externa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hyperlink" Target="http://simforest.hampshire.edu/index.html" TargetMode="External"/><Relationship Id="rId35" Type="http://schemas.openxmlformats.org/officeDocument/2006/relationships/hyperlink" Target="https://games4sustainability.org/gamepedia/about-that-forest/" TargetMode="External"/><Relationship Id="rId56" Type="http://schemas.openxmlformats.org/officeDocument/2006/relationships/image" Target="media/image26.png"/><Relationship Id="rId77" Type="http://schemas.openxmlformats.org/officeDocument/2006/relationships/hyperlink" Target="https://visual.cso.ie/?body=entity/cpicalculator" TargetMode="External"/><Relationship Id="rId100" Type="http://schemas.openxmlformats.org/officeDocument/2006/relationships/hyperlink" Target="https://earthobservatory.nasa.gov/images/152519/emissions-from-fossil-fuels-continue-to-rise" TargetMode="External"/><Relationship Id="rId105" Type="http://schemas.openxmlformats.org/officeDocument/2006/relationships/hyperlink" Target="https://greenmax.eu/en/the-impressive-power-of-conifers-for-the-climate/" TargetMode="External"/><Relationship Id="rId126" Type="http://schemas.openxmlformats.org/officeDocument/2006/relationships/hyperlink" Target="https://en.wikipedia.org/wiki/Coillte" TargetMode="External"/><Relationship Id="rId8" Type="http://schemas.openxmlformats.org/officeDocument/2006/relationships/webSettings" Target="webSettings.xml"/><Relationship Id="rId51" Type="http://schemas.openxmlformats.org/officeDocument/2006/relationships/image" Target="media/image21.png"/><Relationship Id="rId72" Type="http://schemas.openxmlformats.org/officeDocument/2006/relationships/image" Target="media/image41.png"/><Relationship Id="rId93" Type="http://schemas.openxmlformats.org/officeDocument/2006/relationships/hyperlink" Target="https://www.gov.mb.ca/agriculture/crops/crop-management/co2-supplement.html" TargetMode="External"/><Relationship Id="rId98" Type="http://schemas.openxmlformats.org/officeDocument/2006/relationships/hyperlink" Target="https://www.reddit.com/r/askscience/comments/phvr8h/where_does_the_co2_absorbed_by_trees_end_up/" TargetMode="External"/><Relationship Id="rId121" Type="http://schemas.openxmlformats.org/officeDocument/2006/relationships/hyperlink" Target="https://loughkey.ie/admission-prices/" TargetMode="Externa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image" Target="media/image16.png"/><Relationship Id="rId67" Type="http://schemas.openxmlformats.org/officeDocument/2006/relationships/image" Target="media/image37.png"/><Relationship Id="rId116" Type="http://schemas.openxmlformats.org/officeDocument/2006/relationships/hyperlink" Target="https://pacificwildpick.com/collections/berries" TargetMode="External"/><Relationship Id="rId20" Type="http://schemas.openxmlformats.org/officeDocument/2006/relationships/hyperlink" Target="https://www.instructure.com/canvas" TargetMode="External"/><Relationship Id="rId41" Type="http://schemas.openxmlformats.org/officeDocument/2006/relationships/image" Target="media/image11.png"/><Relationship Id="rId62" Type="http://schemas.openxmlformats.org/officeDocument/2006/relationships/image" Target="media/image32.png"/><Relationship Id="rId83" Type="http://schemas.openxmlformats.org/officeDocument/2006/relationships/hyperlink" Target="https://www.freecodecamp.org/news/four-pillars-of-object-oriented-programming/" TargetMode="External"/><Relationship Id="rId88" Type="http://schemas.openxmlformats.org/officeDocument/2006/relationships/hyperlink" Target="https://study.com/academy/lesson/parts-per-million-definition-calculation-example.html" TargetMode="External"/><Relationship Id="rId111" Type="http://schemas.openxmlformats.org/officeDocument/2006/relationships/hyperlink" Target="https://www.grasshopperservices.ie/tree-removal-cost/" TargetMode="External"/><Relationship Id="rId15" Type="http://schemas.openxmlformats.org/officeDocument/2006/relationships/hyperlink" Target="https://www.duolingo.com/" TargetMode="External"/><Relationship Id="rId36" Type="http://schemas.openxmlformats.org/officeDocument/2006/relationships/image" Target="media/image7.png"/><Relationship Id="rId57" Type="http://schemas.openxmlformats.org/officeDocument/2006/relationships/image" Target="media/image27.png"/><Relationship Id="rId106" Type="http://schemas.openxmlformats.org/officeDocument/2006/relationships/hyperlink" Target="https://en.wikipedia.org/wiki/Conifer" TargetMode="External"/><Relationship Id="rId12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image" Target="media/image22.png"/><Relationship Id="rId73" Type="http://schemas.openxmlformats.org/officeDocument/2006/relationships/image" Target="media/image42.png"/><Relationship Id="rId78" Type="http://schemas.openxmlformats.org/officeDocument/2006/relationships/image" Target="media/image46.png"/><Relationship Id="rId94" Type="http://schemas.openxmlformats.org/officeDocument/2006/relationships/hyperlink" Target="https://climate.mit.edu/ask-mit/what-ideal-level-carbon-dioxide-atmosphere-human-life" TargetMode="External"/><Relationship Id="rId99" Type="http://schemas.openxmlformats.org/officeDocument/2006/relationships/hyperlink" Target="https://www3.uwsp.edu/cnr-ap/KEEP/Documents/Activities/Energy%20Fact%20Sheets/FactsAboutWood.pdf" TargetMode="External"/><Relationship Id="rId101" Type="http://schemas.openxmlformats.org/officeDocument/2006/relationships/hyperlink" Target="https://swsforestry.ie/why-plant/forestry-facts/" TargetMode="External"/><Relationship Id="rId122" Type="http://schemas.openxmlformats.org/officeDocument/2006/relationships/hyperlink" Target="https://zipit.ie/locations/farran-park/park-info/"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mendele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846</TotalTime>
  <Pages>24</Pages>
  <Words>65666</Words>
  <Characters>374298</Characters>
  <Application>Microsoft Office Word</Application>
  <DocSecurity>0</DocSecurity>
  <Lines>3119</Lines>
  <Paragraphs>8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608</cp:revision>
  <dcterms:created xsi:type="dcterms:W3CDTF">2023-02-27T11:05:00Z</dcterms:created>
  <dcterms:modified xsi:type="dcterms:W3CDTF">2024-07-2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